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71586628" w14:textId="5885A0DF" w:rsidR="006D4EA8" w:rsidRPr="00566985" w:rsidRDefault="00BE25A4" w:rsidP="006D4EA8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sz w:val="32"/>
          <w:szCs w:val="32"/>
          <w:lang w:val="en-US"/>
        </w:rPr>
      </w:pPr>
      <w:r>
        <w:rPr>
          <w:sz w:val="32"/>
          <w:szCs w:val="32"/>
          <w:lang w:val="en-US"/>
        </w:rPr>
        <w:t xml:space="preserve">Table C, </w:t>
      </w:r>
      <w:r w:rsidR="007E788B">
        <w:rPr>
          <w:sz w:val="32"/>
          <w:szCs w:val="32"/>
          <w:lang w:val="en-US"/>
        </w:rPr>
        <w:t>Supplementa</w:t>
      </w:r>
      <w:r w:rsidR="000B2924">
        <w:rPr>
          <w:sz w:val="32"/>
          <w:szCs w:val="32"/>
          <w:lang w:val="en-US"/>
        </w:rPr>
        <w:t>l Digital Content</w:t>
      </w:r>
      <w:r w:rsidR="007E788B">
        <w:rPr>
          <w:sz w:val="32"/>
          <w:szCs w:val="32"/>
          <w:lang w:val="en-US"/>
        </w:rPr>
        <w:t xml:space="preserve">. </w:t>
      </w:r>
      <w:r w:rsidR="006D4EA8" w:rsidRPr="00566985">
        <w:rPr>
          <w:sz w:val="32"/>
          <w:szCs w:val="32"/>
          <w:lang w:val="en-US"/>
        </w:rPr>
        <w:t>Mixed Methods Appraisal Tool</w:t>
      </w:r>
      <w:r w:rsidR="004B0E86" w:rsidRPr="00566985">
        <w:rPr>
          <w:sz w:val="32"/>
          <w:szCs w:val="32"/>
          <w:lang w:val="en-US"/>
        </w:rPr>
        <w:t xml:space="preserve"> </w:t>
      </w:r>
      <w:r w:rsidR="006D4EA8" w:rsidRPr="00566985">
        <w:rPr>
          <w:sz w:val="32"/>
          <w:szCs w:val="32"/>
          <w:lang w:val="en-US"/>
        </w:rPr>
        <w:t xml:space="preserve">2018 for quality assessment </w:t>
      </w:r>
    </w:p>
    <w:p w14:paraId="75088660" w14:textId="073F2D21" w:rsidR="006D4EA8" w:rsidRPr="0089742F" w:rsidRDefault="006D4EA8" w:rsidP="006D4EA8">
      <w:pPr>
        <w:widowControl w:val="0"/>
        <w:autoSpaceDE w:val="0"/>
        <w:autoSpaceDN w:val="0"/>
        <w:adjustRightInd w:val="0"/>
        <w:spacing w:line="240" w:lineRule="auto"/>
        <w:rPr>
          <w:rFonts w:ascii="Calibri" w:hAnsi="Calibri" w:cs="Calibri"/>
          <w:noProof/>
          <w:lang w:val="en-US"/>
        </w:rPr>
      </w:pPr>
      <w:r w:rsidRPr="00566985">
        <w:rPr>
          <w:lang w:val="en-US"/>
        </w:rPr>
        <w:t xml:space="preserve">(Tool developed by </w:t>
      </w:r>
      <w:r w:rsidRPr="00566985">
        <w:rPr>
          <w:lang w:val="en-US"/>
        </w:rPr>
        <w:fldChar w:fldCharType="begin" w:fldLock="1"/>
      </w:r>
      <w:r w:rsidRPr="00566985">
        <w:rPr>
          <w:lang w:val="en-US"/>
        </w:rPr>
        <w:instrText xml:space="preserve">ADDIN Mendeley Bibliography CSL_BIBLIOGRAPHY </w:instrText>
      </w:r>
      <w:r w:rsidRPr="00566985">
        <w:rPr>
          <w:lang w:val="en-US"/>
        </w:rPr>
        <w:fldChar w:fldCharType="separate"/>
      </w:r>
      <w:r w:rsidRPr="00566985">
        <w:rPr>
          <w:rFonts w:ascii="Calibri" w:hAnsi="Calibri" w:cs="Calibri"/>
          <w:noProof/>
          <w:szCs w:val="24"/>
          <w:lang w:val="en-US"/>
        </w:rPr>
        <w:t xml:space="preserve">Hong QN, Fàbregues S, Bartlett G, Boardman F, Cargo M, Dagenais P, et al. </w:t>
      </w:r>
      <w:r w:rsidRPr="00E718A9">
        <w:rPr>
          <w:rFonts w:ascii="Calibri" w:hAnsi="Calibri" w:cs="Calibri"/>
          <w:noProof/>
          <w:szCs w:val="24"/>
          <w:lang w:val="en-US"/>
        </w:rPr>
        <w:t xml:space="preserve">The Mixed Methods Appraisal Tool (MMAT) version 2018 for information professionals and researchers. </w:t>
      </w:r>
      <w:r w:rsidRPr="0089742F">
        <w:rPr>
          <w:rFonts w:ascii="Calibri" w:hAnsi="Calibri" w:cs="Calibri"/>
          <w:noProof/>
          <w:szCs w:val="24"/>
          <w:lang w:val="en-US"/>
        </w:rPr>
        <w:t>Educ Inf 2018;34:285–91. https://doi.org/10.3233/EFI-180221.)</w:t>
      </w:r>
    </w:p>
    <w:p w14:paraId="15E7E0D7" w14:textId="1F140F52" w:rsidR="00C27437" w:rsidRPr="00566985" w:rsidRDefault="006D4EA8">
      <w:pPr>
        <w:rPr>
          <w:lang w:val="en-US"/>
        </w:rPr>
      </w:pPr>
      <w:r w:rsidRPr="00566985">
        <w:rPr>
          <w:lang w:val="en-US"/>
        </w:rPr>
        <w:fldChar w:fldCharType="end"/>
      </w:r>
      <w:r w:rsidR="00306927">
        <w:rPr>
          <w:lang w:val="en-US"/>
        </w:rPr>
        <w:t>The MMAT tool is u</w:t>
      </w:r>
      <w:r w:rsidR="00C76019">
        <w:rPr>
          <w:lang w:val="en-US"/>
        </w:rPr>
        <w:t xml:space="preserve">sed to evaluate </w:t>
      </w:r>
      <w:r w:rsidR="0089742F">
        <w:rPr>
          <w:lang w:val="en-US"/>
        </w:rPr>
        <w:t>all</w:t>
      </w:r>
      <w:r w:rsidR="00306927">
        <w:rPr>
          <w:lang w:val="en-US"/>
        </w:rPr>
        <w:t xml:space="preserve"> included</w:t>
      </w:r>
      <w:r w:rsidR="0089742F">
        <w:rPr>
          <w:lang w:val="en-US"/>
        </w:rPr>
        <w:t xml:space="preserve"> manuscripts, that contain some amount </w:t>
      </w:r>
      <w:r w:rsidR="00A51D2C">
        <w:rPr>
          <w:lang w:val="en-US"/>
        </w:rPr>
        <w:t xml:space="preserve">of clinical investigation. Manuscripts only describing thoughts and opinions are rated as </w:t>
      </w:r>
      <w:r w:rsidR="00306927">
        <w:rPr>
          <w:lang w:val="en-US"/>
        </w:rPr>
        <w:t>“very low” quality of evidence.</w:t>
      </w:r>
      <w:r w:rsidR="0021110E">
        <w:rPr>
          <w:lang w:val="en-US"/>
        </w:rPr>
        <w:t xml:space="preserve"> Only relevant sections of the MMAT tool is filled out. </w:t>
      </w:r>
    </w:p>
    <w:tbl>
      <w:tblPr>
        <w:tblW w:w="5050" w:type="pct"/>
        <w:jc w:val="center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ayout w:type="fixed"/>
        <w:tblLook w:val="01E0" w:firstRow="1" w:lastRow="1" w:firstColumn="1" w:lastColumn="1" w:noHBand="0" w:noVBand="0"/>
      </w:tblPr>
      <w:tblGrid>
        <w:gridCol w:w="1933"/>
        <w:gridCol w:w="7132"/>
        <w:gridCol w:w="708"/>
        <w:gridCol w:w="570"/>
        <w:gridCol w:w="849"/>
        <w:gridCol w:w="2368"/>
      </w:tblGrid>
      <w:tr w:rsidR="006D4EA8" w:rsidRPr="00566985" w14:paraId="2E4DD2BD" w14:textId="77777777" w:rsidTr="00566985">
        <w:trPr>
          <w:jc w:val="center"/>
        </w:trPr>
        <w:tc>
          <w:tcPr>
            <w:tcW w:w="713" w:type="pct"/>
            <w:vMerge w:val="restart"/>
            <w:vAlign w:val="center"/>
          </w:tcPr>
          <w:p w14:paraId="49A9CA35" w14:textId="77777777" w:rsidR="00043304" w:rsidRDefault="006D4EA8" w:rsidP="009C5023">
            <w:pPr>
              <w:spacing w:after="0" w:line="240" w:lineRule="auto"/>
              <w:rPr>
                <w:rFonts w:ascii="Times New Roman" w:hAnsi="Times New Roman" w:cs="Times New Roman"/>
                <w:b/>
                <w:sz w:val="20"/>
                <w:szCs w:val="20"/>
                <w:lang w:val="en-US" w:eastAsia="fr-FR"/>
              </w:rPr>
            </w:pPr>
            <w:r w:rsidRPr="00566985">
              <w:rPr>
                <w:rFonts w:ascii="Times New Roman" w:hAnsi="Times New Roman" w:cs="Times New Roman"/>
                <w:b/>
                <w:sz w:val="20"/>
                <w:szCs w:val="20"/>
                <w:lang w:val="en-US" w:eastAsia="fr-FR"/>
              </w:rPr>
              <w:t xml:space="preserve">Study: </w:t>
            </w:r>
          </w:p>
          <w:p w14:paraId="2A63A24C" w14:textId="354F2646" w:rsidR="006D4EA8" w:rsidRPr="00566985" w:rsidRDefault="006D4EA8" w:rsidP="009C5023">
            <w:pPr>
              <w:spacing w:after="0" w:line="240" w:lineRule="auto"/>
              <w:rPr>
                <w:rFonts w:ascii="Times New Roman" w:hAnsi="Times New Roman" w:cs="Times New Roman"/>
                <w:b/>
                <w:sz w:val="20"/>
                <w:szCs w:val="20"/>
                <w:lang w:val="en-US" w:eastAsia="fr-FR"/>
              </w:rPr>
            </w:pPr>
            <w:r w:rsidRPr="00566985">
              <w:rPr>
                <w:rFonts w:ascii="Times New Roman" w:hAnsi="Times New Roman" w:cs="Times New Roman"/>
                <w:b/>
                <w:sz w:val="20"/>
                <w:szCs w:val="20"/>
                <w:lang w:val="en-US" w:eastAsia="fr-FR"/>
              </w:rPr>
              <w:t>Cain</w:t>
            </w:r>
            <w:r w:rsidR="003353CC" w:rsidRPr="003353CC">
              <w:rPr>
                <w:rFonts w:ascii="Times New Roman" w:hAnsi="Times New Roman" w:cs="Times New Roman"/>
                <w:b/>
                <w:sz w:val="20"/>
                <w:szCs w:val="20"/>
                <w:vertAlign w:val="superscript"/>
                <w:lang w:val="en-US" w:eastAsia="fr-FR"/>
              </w:rPr>
              <w:t>22</w:t>
            </w:r>
            <w:r w:rsidRPr="00566985">
              <w:rPr>
                <w:rFonts w:ascii="Times New Roman" w:hAnsi="Times New Roman" w:cs="Times New Roman"/>
                <w:b/>
                <w:sz w:val="20"/>
                <w:szCs w:val="20"/>
                <w:lang w:val="en-US" w:eastAsia="fr-FR"/>
              </w:rPr>
              <w:t xml:space="preserve"> 1984</w:t>
            </w:r>
          </w:p>
        </w:tc>
        <w:tc>
          <w:tcPr>
            <w:tcW w:w="2630" w:type="pct"/>
            <w:vMerge w:val="restart"/>
            <w:vAlign w:val="center"/>
          </w:tcPr>
          <w:p w14:paraId="4B560A09" w14:textId="77777777" w:rsidR="006D4EA8" w:rsidRPr="00566985" w:rsidRDefault="006D4EA8" w:rsidP="009C5023">
            <w:pPr>
              <w:spacing w:after="0" w:line="240" w:lineRule="auto"/>
              <w:rPr>
                <w:rFonts w:ascii="Times New Roman" w:hAnsi="Times New Roman" w:cs="Times New Roman"/>
                <w:b/>
                <w:sz w:val="20"/>
                <w:szCs w:val="20"/>
                <w:lang w:val="en-US" w:eastAsia="fr-FR"/>
              </w:rPr>
            </w:pPr>
            <w:r w:rsidRPr="00566985">
              <w:rPr>
                <w:rFonts w:ascii="Times New Roman" w:hAnsi="Times New Roman" w:cs="Times New Roman"/>
                <w:b/>
                <w:sz w:val="20"/>
                <w:szCs w:val="20"/>
                <w:lang w:val="en-US" w:eastAsia="fr-FR"/>
              </w:rPr>
              <w:t>Methodological quality criteria</w:t>
            </w:r>
          </w:p>
        </w:tc>
        <w:tc>
          <w:tcPr>
            <w:tcW w:w="1657" w:type="pct"/>
            <w:gridSpan w:val="4"/>
            <w:vAlign w:val="center"/>
          </w:tcPr>
          <w:p w14:paraId="3ECBDF99" w14:textId="77777777" w:rsidR="006D4EA8" w:rsidRPr="00566985" w:rsidRDefault="006D4EA8" w:rsidP="009C5023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sz w:val="20"/>
                <w:szCs w:val="20"/>
                <w:lang w:val="en-US" w:eastAsia="fr-FR"/>
              </w:rPr>
            </w:pPr>
            <w:r w:rsidRPr="00566985">
              <w:rPr>
                <w:rFonts w:ascii="Times New Roman" w:hAnsi="Times New Roman" w:cs="Times New Roman"/>
                <w:b/>
                <w:sz w:val="20"/>
                <w:szCs w:val="20"/>
                <w:lang w:val="en-US" w:eastAsia="fr-FR"/>
              </w:rPr>
              <w:t>Responses</w:t>
            </w:r>
          </w:p>
        </w:tc>
      </w:tr>
      <w:tr w:rsidR="006D4EA8" w:rsidRPr="00566985" w14:paraId="359516BB" w14:textId="77777777" w:rsidTr="00566985">
        <w:trPr>
          <w:jc w:val="center"/>
        </w:trPr>
        <w:tc>
          <w:tcPr>
            <w:tcW w:w="713" w:type="pct"/>
            <w:vMerge/>
            <w:tcBorders>
              <w:bottom w:val="single" w:sz="24" w:space="0" w:color="auto"/>
            </w:tcBorders>
          </w:tcPr>
          <w:p w14:paraId="7A9A748C" w14:textId="77777777" w:rsidR="006D4EA8" w:rsidRPr="00566985" w:rsidRDefault="006D4EA8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630" w:type="pct"/>
            <w:vMerge/>
            <w:tcBorders>
              <w:bottom w:val="single" w:sz="24" w:space="0" w:color="auto"/>
            </w:tcBorders>
          </w:tcPr>
          <w:p w14:paraId="1276218A" w14:textId="77777777" w:rsidR="006D4EA8" w:rsidRPr="00566985" w:rsidRDefault="006D4EA8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61" w:type="pct"/>
            <w:tcBorders>
              <w:bottom w:val="single" w:sz="24" w:space="0" w:color="auto"/>
            </w:tcBorders>
            <w:vAlign w:val="center"/>
          </w:tcPr>
          <w:p w14:paraId="58F15637" w14:textId="77777777" w:rsidR="006D4EA8" w:rsidRPr="00566985" w:rsidRDefault="006D4EA8" w:rsidP="009C5023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  <w:r w:rsidRPr="00566985"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>Yes</w:t>
            </w:r>
          </w:p>
        </w:tc>
        <w:tc>
          <w:tcPr>
            <w:tcW w:w="210" w:type="pct"/>
            <w:tcBorders>
              <w:bottom w:val="single" w:sz="24" w:space="0" w:color="auto"/>
            </w:tcBorders>
            <w:vAlign w:val="center"/>
          </w:tcPr>
          <w:p w14:paraId="3D8566D4" w14:textId="77777777" w:rsidR="006D4EA8" w:rsidRPr="00566985" w:rsidRDefault="006D4EA8" w:rsidP="009C5023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  <w:r w:rsidRPr="00566985"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>No</w:t>
            </w:r>
          </w:p>
        </w:tc>
        <w:tc>
          <w:tcPr>
            <w:tcW w:w="313" w:type="pct"/>
            <w:tcBorders>
              <w:bottom w:val="single" w:sz="24" w:space="0" w:color="auto"/>
            </w:tcBorders>
            <w:vAlign w:val="center"/>
          </w:tcPr>
          <w:p w14:paraId="41C6AD9B" w14:textId="77777777" w:rsidR="006D4EA8" w:rsidRPr="00566985" w:rsidRDefault="006D4EA8" w:rsidP="009C5023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  <w:r w:rsidRPr="00566985"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>Can’t tell</w:t>
            </w:r>
          </w:p>
        </w:tc>
        <w:tc>
          <w:tcPr>
            <w:tcW w:w="872" w:type="pct"/>
            <w:tcBorders>
              <w:bottom w:val="single" w:sz="24" w:space="0" w:color="auto"/>
            </w:tcBorders>
            <w:vAlign w:val="center"/>
          </w:tcPr>
          <w:p w14:paraId="7DFEDDEF" w14:textId="77777777" w:rsidR="006D4EA8" w:rsidRPr="00566985" w:rsidRDefault="006D4EA8" w:rsidP="009C5023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  <w:r w:rsidRPr="00566985"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>Comments</w:t>
            </w:r>
          </w:p>
        </w:tc>
      </w:tr>
      <w:tr w:rsidR="006D4EA8" w:rsidRPr="00566985" w14:paraId="6F4D38A5" w14:textId="77777777" w:rsidTr="00566985">
        <w:trPr>
          <w:trHeight w:val="257"/>
          <w:jc w:val="center"/>
        </w:trPr>
        <w:tc>
          <w:tcPr>
            <w:tcW w:w="713" w:type="pct"/>
            <w:vMerge w:val="restart"/>
          </w:tcPr>
          <w:p w14:paraId="3395D5FB" w14:textId="77777777" w:rsidR="006D4EA8" w:rsidRPr="00566985" w:rsidRDefault="006D4EA8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  <w:r w:rsidRPr="00566985"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 xml:space="preserve">Screening questions </w:t>
            </w:r>
          </w:p>
          <w:p w14:paraId="163ED40E" w14:textId="77777777" w:rsidR="006D4EA8" w:rsidRPr="00566985" w:rsidRDefault="006D4EA8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  <w:r w:rsidRPr="00566985"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>(for all types)</w:t>
            </w:r>
          </w:p>
        </w:tc>
        <w:tc>
          <w:tcPr>
            <w:tcW w:w="2630" w:type="pct"/>
            <w:tcBorders>
              <w:bottom w:val="single" w:sz="4" w:space="0" w:color="auto"/>
            </w:tcBorders>
          </w:tcPr>
          <w:p w14:paraId="0359D6B6" w14:textId="77777777" w:rsidR="006D4EA8" w:rsidRPr="00566985" w:rsidRDefault="006D4EA8" w:rsidP="009C5023">
            <w:pPr>
              <w:spacing w:after="0" w:line="240" w:lineRule="auto"/>
              <w:rPr>
                <w:rFonts w:ascii="Times New Roman" w:eastAsia="Calibri" w:hAnsi="Times New Roman" w:cs="Times New Roman"/>
                <w:i/>
                <w:sz w:val="20"/>
                <w:szCs w:val="20"/>
                <w:lang w:val="en-US"/>
              </w:rPr>
            </w:pPr>
            <w:r w:rsidRPr="00566985"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>S1. Are there clear research questions?</w:t>
            </w:r>
          </w:p>
        </w:tc>
        <w:tc>
          <w:tcPr>
            <w:tcW w:w="261" w:type="pct"/>
          </w:tcPr>
          <w:p w14:paraId="288EAB62" w14:textId="556CE8CF" w:rsidR="006D4EA8" w:rsidRPr="00566985" w:rsidRDefault="006D4EA8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  <w:r w:rsidRPr="00566985"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>X</w:t>
            </w:r>
          </w:p>
        </w:tc>
        <w:tc>
          <w:tcPr>
            <w:tcW w:w="210" w:type="pct"/>
          </w:tcPr>
          <w:p w14:paraId="045188FA" w14:textId="77777777" w:rsidR="006D4EA8" w:rsidRPr="00566985" w:rsidRDefault="006D4EA8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313" w:type="pct"/>
          </w:tcPr>
          <w:p w14:paraId="47007F0A" w14:textId="77777777" w:rsidR="006D4EA8" w:rsidRPr="00566985" w:rsidRDefault="006D4EA8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872" w:type="pct"/>
          </w:tcPr>
          <w:p w14:paraId="79168084" w14:textId="77777777" w:rsidR="006D4EA8" w:rsidRPr="00566985" w:rsidRDefault="006D4EA8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</w:tr>
      <w:tr w:rsidR="006D4EA8" w:rsidRPr="00566985" w14:paraId="5FE0E689" w14:textId="77777777" w:rsidTr="00566985">
        <w:trPr>
          <w:trHeight w:val="299"/>
          <w:jc w:val="center"/>
        </w:trPr>
        <w:tc>
          <w:tcPr>
            <w:tcW w:w="713" w:type="pct"/>
            <w:vMerge/>
          </w:tcPr>
          <w:p w14:paraId="0082F2FA" w14:textId="77777777" w:rsidR="006D4EA8" w:rsidRPr="00566985" w:rsidRDefault="006D4EA8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630" w:type="pct"/>
            <w:tcBorders>
              <w:top w:val="single" w:sz="4" w:space="0" w:color="auto"/>
              <w:bottom w:val="single" w:sz="4" w:space="0" w:color="auto"/>
            </w:tcBorders>
          </w:tcPr>
          <w:p w14:paraId="3AB01CFD" w14:textId="77777777" w:rsidR="006D4EA8" w:rsidRPr="00566985" w:rsidRDefault="006D4EA8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  <w:r w:rsidRPr="00566985"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 xml:space="preserve">S2. Do the collected data allow to address the research questions? </w:t>
            </w:r>
          </w:p>
        </w:tc>
        <w:tc>
          <w:tcPr>
            <w:tcW w:w="261" w:type="pct"/>
          </w:tcPr>
          <w:p w14:paraId="1154EA49" w14:textId="0F726E16" w:rsidR="006D4EA8" w:rsidRPr="00566985" w:rsidRDefault="006D4EA8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  <w:r w:rsidRPr="00566985"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>X</w:t>
            </w:r>
          </w:p>
        </w:tc>
        <w:tc>
          <w:tcPr>
            <w:tcW w:w="210" w:type="pct"/>
          </w:tcPr>
          <w:p w14:paraId="01AC9F55" w14:textId="77777777" w:rsidR="006D4EA8" w:rsidRPr="00566985" w:rsidRDefault="006D4EA8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313" w:type="pct"/>
          </w:tcPr>
          <w:p w14:paraId="566924D1" w14:textId="77777777" w:rsidR="006D4EA8" w:rsidRPr="00566985" w:rsidRDefault="006D4EA8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872" w:type="pct"/>
          </w:tcPr>
          <w:p w14:paraId="1AB654D3" w14:textId="77777777" w:rsidR="006D4EA8" w:rsidRPr="00566985" w:rsidRDefault="006D4EA8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</w:tr>
      <w:tr w:rsidR="006D4EA8" w:rsidRPr="00AB3E27" w14:paraId="3856CEA7" w14:textId="77777777" w:rsidTr="009C5023">
        <w:trPr>
          <w:trHeight w:val="233"/>
          <w:jc w:val="center"/>
        </w:trPr>
        <w:tc>
          <w:tcPr>
            <w:tcW w:w="713" w:type="pct"/>
            <w:vMerge/>
            <w:tcBorders>
              <w:bottom w:val="single" w:sz="24" w:space="0" w:color="auto"/>
            </w:tcBorders>
          </w:tcPr>
          <w:p w14:paraId="51F90556" w14:textId="77777777" w:rsidR="006D4EA8" w:rsidRPr="00566985" w:rsidRDefault="006D4EA8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4287" w:type="pct"/>
            <w:gridSpan w:val="5"/>
            <w:tcBorders>
              <w:top w:val="single" w:sz="4" w:space="0" w:color="auto"/>
              <w:bottom w:val="single" w:sz="24" w:space="0" w:color="auto"/>
            </w:tcBorders>
          </w:tcPr>
          <w:p w14:paraId="594E9FD7" w14:textId="77777777" w:rsidR="006D4EA8" w:rsidRPr="00566985" w:rsidRDefault="006D4EA8" w:rsidP="009C5023">
            <w:pPr>
              <w:spacing w:after="0" w:line="240" w:lineRule="auto"/>
              <w:rPr>
                <w:rFonts w:ascii="Times New Roman" w:hAnsi="Times New Roman" w:cs="Times New Roman"/>
                <w:color w:val="C00000"/>
                <w:sz w:val="20"/>
                <w:szCs w:val="20"/>
                <w:lang w:val="en-US" w:eastAsia="fr-FR"/>
              </w:rPr>
            </w:pPr>
            <w:r w:rsidRPr="00566985">
              <w:rPr>
                <w:rFonts w:ascii="Times New Roman" w:eastAsia="Calibri" w:hAnsi="Times New Roman" w:cs="Times New Roman"/>
                <w:i/>
                <w:color w:val="C00000"/>
                <w:sz w:val="20"/>
                <w:szCs w:val="20"/>
                <w:lang w:val="en-US"/>
              </w:rPr>
              <w:t>Further appraisal may not be feasible or appropriate when the answer is ‘No’ or ‘Can’t tell’ to one or both screening questions.</w:t>
            </w:r>
          </w:p>
        </w:tc>
      </w:tr>
      <w:tr w:rsidR="006D4EA8" w:rsidRPr="00AB3E27" w14:paraId="65426D15" w14:textId="77777777" w:rsidTr="00566985">
        <w:trPr>
          <w:jc w:val="center"/>
        </w:trPr>
        <w:tc>
          <w:tcPr>
            <w:tcW w:w="713" w:type="pct"/>
            <w:vMerge w:val="restart"/>
            <w:tcBorders>
              <w:top w:val="single" w:sz="24" w:space="0" w:color="auto"/>
            </w:tcBorders>
          </w:tcPr>
          <w:p w14:paraId="7542A472" w14:textId="77777777" w:rsidR="006D4EA8" w:rsidRPr="00566985" w:rsidRDefault="006D4EA8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  <w:r w:rsidRPr="00566985"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>1. Qualitative</w:t>
            </w:r>
          </w:p>
        </w:tc>
        <w:tc>
          <w:tcPr>
            <w:tcW w:w="2630" w:type="pct"/>
            <w:tcBorders>
              <w:top w:val="single" w:sz="24" w:space="0" w:color="auto"/>
            </w:tcBorders>
          </w:tcPr>
          <w:p w14:paraId="18ABAA12" w14:textId="77777777" w:rsidR="006D4EA8" w:rsidRPr="00566985" w:rsidRDefault="006D4EA8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  <w:r w:rsidRPr="00566985"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>1.1. Is the qualitative approach appropriate to answer the research question?</w:t>
            </w:r>
          </w:p>
        </w:tc>
        <w:tc>
          <w:tcPr>
            <w:tcW w:w="261" w:type="pct"/>
            <w:tcBorders>
              <w:top w:val="single" w:sz="24" w:space="0" w:color="auto"/>
            </w:tcBorders>
          </w:tcPr>
          <w:p w14:paraId="0CA8235F" w14:textId="53DEFEED" w:rsidR="006D4EA8" w:rsidRPr="00566985" w:rsidRDefault="00673220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  <w:r w:rsidRPr="00566985"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>X</w:t>
            </w:r>
          </w:p>
        </w:tc>
        <w:tc>
          <w:tcPr>
            <w:tcW w:w="210" w:type="pct"/>
            <w:tcBorders>
              <w:top w:val="single" w:sz="24" w:space="0" w:color="auto"/>
            </w:tcBorders>
          </w:tcPr>
          <w:p w14:paraId="2961BB25" w14:textId="77777777" w:rsidR="006D4EA8" w:rsidRPr="00566985" w:rsidRDefault="006D4EA8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313" w:type="pct"/>
            <w:tcBorders>
              <w:top w:val="single" w:sz="24" w:space="0" w:color="auto"/>
            </w:tcBorders>
          </w:tcPr>
          <w:p w14:paraId="255546CC" w14:textId="77777777" w:rsidR="006D4EA8" w:rsidRPr="00566985" w:rsidRDefault="006D4EA8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872" w:type="pct"/>
            <w:tcBorders>
              <w:top w:val="single" w:sz="24" w:space="0" w:color="auto"/>
            </w:tcBorders>
          </w:tcPr>
          <w:p w14:paraId="5389B71B" w14:textId="068665EC" w:rsidR="006D4EA8" w:rsidRPr="00566985" w:rsidRDefault="00E34FDB" w:rsidP="00CB6A00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  <w:r w:rsidRPr="00566985"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 xml:space="preserve">Semi-structured </w:t>
            </w:r>
            <w:r w:rsidR="0008562E" w:rsidRPr="00566985"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 xml:space="preserve">Interview </w:t>
            </w:r>
            <w:r w:rsidRPr="00566985"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>using interview guide</w:t>
            </w:r>
            <w:r w:rsidR="00566985" w:rsidRPr="00566985"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>, alternating questions to the parents</w:t>
            </w:r>
            <w:r w:rsidRPr="00566985"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 xml:space="preserve"> </w:t>
            </w:r>
          </w:p>
        </w:tc>
      </w:tr>
      <w:tr w:rsidR="006D4EA8" w:rsidRPr="00AB3E27" w14:paraId="395F7642" w14:textId="77777777" w:rsidTr="00566985">
        <w:trPr>
          <w:trHeight w:val="274"/>
          <w:jc w:val="center"/>
        </w:trPr>
        <w:tc>
          <w:tcPr>
            <w:tcW w:w="713" w:type="pct"/>
            <w:vMerge/>
          </w:tcPr>
          <w:p w14:paraId="405FBC82" w14:textId="77777777" w:rsidR="006D4EA8" w:rsidRPr="00566985" w:rsidRDefault="006D4EA8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630" w:type="pct"/>
          </w:tcPr>
          <w:p w14:paraId="33CFA710" w14:textId="77777777" w:rsidR="006D4EA8" w:rsidRPr="00566985" w:rsidRDefault="006D4EA8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  <w:r w:rsidRPr="00566985"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>1.2. Are the qualitative data collection methods adequate to address the research question?</w:t>
            </w:r>
          </w:p>
        </w:tc>
        <w:tc>
          <w:tcPr>
            <w:tcW w:w="261" w:type="pct"/>
          </w:tcPr>
          <w:p w14:paraId="4048D080" w14:textId="48BA9A7B" w:rsidR="006D4EA8" w:rsidRPr="00566985" w:rsidRDefault="006D4EA8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10" w:type="pct"/>
          </w:tcPr>
          <w:p w14:paraId="4473A779" w14:textId="77777777" w:rsidR="006D4EA8" w:rsidRPr="00566985" w:rsidRDefault="006D4EA8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313" w:type="pct"/>
          </w:tcPr>
          <w:p w14:paraId="23ECB928" w14:textId="39C536B4" w:rsidR="006D4EA8" w:rsidRPr="00566985" w:rsidRDefault="00566985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>X</w:t>
            </w:r>
          </w:p>
        </w:tc>
        <w:tc>
          <w:tcPr>
            <w:tcW w:w="872" w:type="pct"/>
          </w:tcPr>
          <w:p w14:paraId="4B87F219" w14:textId="3C69BD75" w:rsidR="006D4EA8" w:rsidRPr="00566985" w:rsidRDefault="00566985" w:rsidP="00CB6A00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>Not stated if interviews were recorded or transscribed</w:t>
            </w:r>
          </w:p>
        </w:tc>
      </w:tr>
      <w:tr w:rsidR="006D4EA8" w:rsidRPr="00AB3E27" w14:paraId="3CD676A2" w14:textId="77777777" w:rsidTr="00566985">
        <w:trPr>
          <w:jc w:val="center"/>
        </w:trPr>
        <w:tc>
          <w:tcPr>
            <w:tcW w:w="713" w:type="pct"/>
            <w:vMerge/>
          </w:tcPr>
          <w:p w14:paraId="1E489F44" w14:textId="77777777" w:rsidR="006D4EA8" w:rsidRPr="00566985" w:rsidRDefault="006D4EA8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630" w:type="pct"/>
          </w:tcPr>
          <w:p w14:paraId="6312ACA6" w14:textId="77777777" w:rsidR="006D4EA8" w:rsidRPr="00566985" w:rsidRDefault="006D4EA8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  <w:r w:rsidRPr="00566985"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>1.3. Are the findings adequately derived from the data?</w:t>
            </w:r>
          </w:p>
        </w:tc>
        <w:tc>
          <w:tcPr>
            <w:tcW w:w="261" w:type="pct"/>
          </w:tcPr>
          <w:p w14:paraId="5E7637F1" w14:textId="36B5FE21" w:rsidR="006D4EA8" w:rsidRPr="00566985" w:rsidRDefault="006D4EA8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10" w:type="pct"/>
          </w:tcPr>
          <w:p w14:paraId="784CF802" w14:textId="77777777" w:rsidR="006D4EA8" w:rsidRPr="00566985" w:rsidRDefault="006D4EA8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313" w:type="pct"/>
          </w:tcPr>
          <w:p w14:paraId="3BD34E4D" w14:textId="7EE3138D" w:rsidR="006D4EA8" w:rsidRPr="00566985" w:rsidRDefault="009D01DD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>X</w:t>
            </w:r>
          </w:p>
        </w:tc>
        <w:tc>
          <w:tcPr>
            <w:tcW w:w="872" w:type="pct"/>
          </w:tcPr>
          <w:p w14:paraId="346FB744" w14:textId="77BC16DC" w:rsidR="006D4EA8" w:rsidRPr="009D01DD" w:rsidRDefault="009D01DD" w:rsidP="00CB6A00">
            <w:pPr>
              <w:spacing w:after="0" w:line="240" w:lineRule="auto"/>
              <w:rPr>
                <w:rFonts w:ascii="Times New Roman" w:hAnsi="Times New Roman" w:cs="Times New Roman"/>
                <w:iCs/>
                <w:sz w:val="20"/>
                <w:szCs w:val="20"/>
                <w:lang w:val="en-US" w:eastAsia="fr-FR"/>
              </w:rPr>
            </w:pPr>
            <w:r>
              <w:rPr>
                <w:rFonts w:ascii="Times New Roman" w:hAnsi="Times New Roman" w:cs="Times New Roman"/>
                <w:iCs/>
                <w:sz w:val="20"/>
                <w:szCs w:val="20"/>
                <w:lang w:val="en-US" w:eastAsia="fr-FR"/>
              </w:rPr>
              <w:t>No information on how data were derived from interviews</w:t>
            </w:r>
          </w:p>
        </w:tc>
      </w:tr>
      <w:tr w:rsidR="006D4EA8" w:rsidRPr="00566985" w14:paraId="3A127AFC" w14:textId="77777777" w:rsidTr="00566985">
        <w:trPr>
          <w:jc w:val="center"/>
        </w:trPr>
        <w:tc>
          <w:tcPr>
            <w:tcW w:w="713" w:type="pct"/>
            <w:vMerge/>
          </w:tcPr>
          <w:p w14:paraId="0A91F0E8" w14:textId="77777777" w:rsidR="006D4EA8" w:rsidRPr="00566985" w:rsidRDefault="006D4EA8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630" w:type="pct"/>
          </w:tcPr>
          <w:p w14:paraId="1BD3B5C5" w14:textId="77777777" w:rsidR="006D4EA8" w:rsidRPr="00566985" w:rsidRDefault="006D4EA8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  <w:r w:rsidRPr="00566985"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 xml:space="preserve">1.4. Is the interpretation of results sufficiently substantiated by data? </w:t>
            </w:r>
          </w:p>
        </w:tc>
        <w:tc>
          <w:tcPr>
            <w:tcW w:w="261" w:type="pct"/>
          </w:tcPr>
          <w:p w14:paraId="23F116F7" w14:textId="1D872B6E" w:rsidR="006D4EA8" w:rsidRPr="00566985" w:rsidRDefault="006D4EA8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10" w:type="pct"/>
          </w:tcPr>
          <w:p w14:paraId="730AD7BF" w14:textId="77777777" w:rsidR="006D4EA8" w:rsidRPr="00566985" w:rsidRDefault="006D4EA8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313" w:type="pct"/>
          </w:tcPr>
          <w:p w14:paraId="0203A850" w14:textId="1EB7D2AF" w:rsidR="006D4EA8" w:rsidRPr="00566985" w:rsidRDefault="00147B5E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>X</w:t>
            </w:r>
          </w:p>
        </w:tc>
        <w:tc>
          <w:tcPr>
            <w:tcW w:w="872" w:type="pct"/>
          </w:tcPr>
          <w:p w14:paraId="615CA428" w14:textId="1479BE53" w:rsidR="006D4EA8" w:rsidRPr="00147B5E" w:rsidRDefault="00147B5E" w:rsidP="00CB6A00">
            <w:pPr>
              <w:spacing w:after="0" w:line="240" w:lineRule="auto"/>
              <w:rPr>
                <w:rFonts w:ascii="Times New Roman" w:hAnsi="Times New Roman" w:cs="Times New Roman"/>
                <w:iCs/>
                <w:sz w:val="20"/>
                <w:szCs w:val="20"/>
                <w:lang w:val="en-US" w:eastAsia="fr-FR"/>
              </w:rPr>
            </w:pPr>
            <w:r>
              <w:rPr>
                <w:rFonts w:ascii="Times New Roman" w:hAnsi="Times New Roman" w:cs="Times New Roman"/>
                <w:iCs/>
                <w:sz w:val="20"/>
                <w:szCs w:val="20"/>
                <w:lang w:val="en-US" w:eastAsia="fr-FR"/>
              </w:rPr>
              <w:t>As above</w:t>
            </w:r>
          </w:p>
        </w:tc>
      </w:tr>
      <w:tr w:rsidR="006D4EA8" w:rsidRPr="00AB3E27" w14:paraId="00D860FF" w14:textId="77777777" w:rsidTr="00566985">
        <w:trPr>
          <w:trHeight w:val="283"/>
          <w:jc w:val="center"/>
        </w:trPr>
        <w:tc>
          <w:tcPr>
            <w:tcW w:w="713" w:type="pct"/>
            <w:vMerge/>
          </w:tcPr>
          <w:p w14:paraId="7204E7F7" w14:textId="77777777" w:rsidR="006D4EA8" w:rsidRPr="00566985" w:rsidRDefault="006D4EA8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630" w:type="pct"/>
          </w:tcPr>
          <w:p w14:paraId="4143E771" w14:textId="77777777" w:rsidR="006D4EA8" w:rsidRPr="00566985" w:rsidRDefault="006D4EA8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  <w:r w:rsidRPr="00566985"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>1.5. Is there coherence between qualitative data sources, collection, analysis and interpretation?</w:t>
            </w:r>
          </w:p>
        </w:tc>
        <w:tc>
          <w:tcPr>
            <w:tcW w:w="261" w:type="pct"/>
          </w:tcPr>
          <w:p w14:paraId="6512A580" w14:textId="6599D40E" w:rsidR="006D4EA8" w:rsidRPr="00566985" w:rsidRDefault="006D4EA8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10" w:type="pct"/>
          </w:tcPr>
          <w:p w14:paraId="17641C55" w14:textId="1018D7E6" w:rsidR="006D4EA8" w:rsidRPr="00566985" w:rsidRDefault="006D4EA8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313" w:type="pct"/>
          </w:tcPr>
          <w:p w14:paraId="769FB3E1" w14:textId="241F3A7E" w:rsidR="006D4EA8" w:rsidRPr="00566985" w:rsidRDefault="00206C13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>X</w:t>
            </w:r>
          </w:p>
        </w:tc>
        <w:tc>
          <w:tcPr>
            <w:tcW w:w="872" w:type="pct"/>
          </w:tcPr>
          <w:p w14:paraId="67C4B81F" w14:textId="5D13C67E" w:rsidR="006D4EA8" w:rsidRPr="00206C13" w:rsidRDefault="00206C13" w:rsidP="00CB6A00">
            <w:pPr>
              <w:spacing w:after="0" w:line="240" w:lineRule="auto"/>
              <w:rPr>
                <w:rFonts w:ascii="Times New Roman" w:hAnsi="Times New Roman" w:cs="Times New Roman"/>
                <w:iCs/>
                <w:sz w:val="20"/>
                <w:szCs w:val="20"/>
                <w:lang w:val="en-US" w:eastAsia="fr-FR"/>
              </w:rPr>
            </w:pPr>
            <w:r>
              <w:rPr>
                <w:rFonts w:ascii="Times New Roman" w:hAnsi="Times New Roman" w:cs="Times New Roman"/>
                <w:iCs/>
                <w:sz w:val="20"/>
                <w:szCs w:val="20"/>
                <w:lang w:val="en-US" w:eastAsia="fr-FR"/>
              </w:rPr>
              <w:t>To little information to evaluate.</w:t>
            </w:r>
          </w:p>
        </w:tc>
      </w:tr>
      <w:tr w:rsidR="006D4EA8" w:rsidRPr="00566985" w14:paraId="1316A592" w14:textId="77777777" w:rsidTr="00566985">
        <w:trPr>
          <w:jc w:val="center"/>
        </w:trPr>
        <w:tc>
          <w:tcPr>
            <w:tcW w:w="713" w:type="pct"/>
            <w:vMerge w:val="restart"/>
            <w:tcBorders>
              <w:top w:val="single" w:sz="24" w:space="0" w:color="auto"/>
            </w:tcBorders>
          </w:tcPr>
          <w:p w14:paraId="080DC10D" w14:textId="77777777" w:rsidR="006D4EA8" w:rsidRPr="00566985" w:rsidRDefault="006D4EA8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  <w:r w:rsidRPr="00566985"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>2. Quantitative randomized controlled trials</w:t>
            </w:r>
          </w:p>
        </w:tc>
        <w:tc>
          <w:tcPr>
            <w:tcW w:w="2630" w:type="pct"/>
            <w:tcBorders>
              <w:top w:val="single" w:sz="24" w:space="0" w:color="auto"/>
            </w:tcBorders>
          </w:tcPr>
          <w:p w14:paraId="12B3BBDC" w14:textId="77777777" w:rsidR="006D4EA8" w:rsidRPr="00566985" w:rsidRDefault="006D4EA8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  <w:r w:rsidRPr="00566985"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>2.1. Is randomization appropriately performed?</w:t>
            </w:r>
          </w:p>
        </w:tc>
        <w:tc>
          <w:tcPr>
            <w:tcW w:w="261" w:type="pct"/>
            <w:tcBorders>
              <w:top w:val="single" w:sz="24" w:space="0" w:color="auto"/>
            </w:tcBorders>
          </w:tcPr>
          <w:p w14:paraId="143AA561" w14:textId="77777777" w:rsidR="006D4EA8" w:rsidRPr="00566985" w:rsidRDefault="006D4EA8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10" w:type="pct"/>
            <w:tcBorders>
              <w:top w:val="single" w:sz="24" w:space="0" w:color="auto"/>
            </w:tcBorders>
          </w:tcPr>
          <w:p w14:paraId="28E729C8" w14:textId="77777777" w:rsidR="006D4EA8" w:rsidRPr="00566985" w:rsidRDefault="006D4EA8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313" w:type="pct"/>
            <w:tcBorders>
              <w:top w:val="single" w:sz="24" w:space="0" w:color="auto"/>
            </w:tcBorders>
          </w:tcPr>
          <w:p w14:paraId="473AADF1" w14:textId="77777777" w:rsidR="006D4EA8" w:rsidRPr="00566985" w:rsidRDefault="006D4EA8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872" w:type="pct"/>
            <w:tcBorders>
              <w:top w:val="single" w:sz="24" w:space="0" w:color="auto"/>
            </w:tcBorders>
          </w:tcPr>
          <w:p w14:paraId="312FD54D" w14:textId="77777777" w:rsidR="006D4EA8" w:rsidRPr="00566985" w:rsidRDefault="006D4EA8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i/>
                <w:sz w:val="20"/>
                <w:szCs w:val="20"/>
                <w:lang w:val="en-US" w:eastAsia="fr-FR"/>
              </w:rPr>
            </w:pPr>
          </w:p>
        </w:tc>
      </w:tr>
      <w:tr w:rsidR="006D4EA8" w:rsidRPr="00AB3E27" w14:paraId="6501D588" w14:textId="77777777" w:rsidTr="00566985">
        <w:trPr>
          <w:jc w:val="center"/>
        </w:trPr>
        <w:tc>
          <w:tcPr>
            <w:tcW w:w="713" w:type="pct"/>
            <w:vMerge/>
          </w:tcPr>
          <w:p w14:paraId="66DA8729" w14:textId="77777777" w:rsidR="006D4EA8" w:rsidRPr="00566985" w:rsidRDefault="006D4EA8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630" w:type="pct"/>
          </w:tcPr>
          <w:p w14:paraId="688027C7" w14:textId="77777777" w:rsidR="006D4EA8" w:rsidRPr="00566985" w:rsidRDefault="006D4EA8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  <w:r w:rsidRPr="00566985"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>2.2. Are the groups comparable at baseline?</w:t>
            </w:r>
          </w:p>
        </w:tc>
        <w:tc>
          <w:tcPr>
            <w:tcW w:w="261" w:type="pct"/>
          </w:tcPr>
          <w:p w14:paraId="1782EF1D" w14:textId="77777777" w:rsidR="006D4EA8" w:rsidRPr="00566985" w:rsidRDefault="006D4EA8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10" w:type="pct"/>
          </w:tcPr>
          <w:p w14:paraId="151BDBA4" w14:textId="77777777" w:rsidR="006D4EA8" w:rsidRPr="00566985" w:rsidRDefault="006D4EA8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313" w:type="pct"/>
          </w:tcPr>
          <w:p w14:paraId="68C5ED94" w14:textId="77777777" w:rsidR="006D4EA8" w:rsidRPr="00566985" w:rsidRDefault="006D4EA8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872" w:type="pct"/>
          </w:tcPr>
          <w:p w14:paraId="0C384027" w14:textId="77777777" w:rsidR="006D4EA8" w:rsidRPr="00566985" w:rsidRDefault="006D4EA8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i/>
                <w:sz w:val="20"/>
                <w:szCs w:val="20"/>
                <w:lang w:val="en-US" w:eastAsia="fr-FR"/>
              </w:rPr>
            </w:pPr>
          </w:p>
        </w:tc>
      </w:tr>
      <w:tr w:rsidR="006D4EA8" w:rsidRPr="00AB3E27" w14:paraId="12CC408E" w14:textId="77777777" w:rsidTr="00566985">
        <w:trPr>
          <w:jc w:val="center"/>
        </w:trPr>
        <w:tc>
          <w:tcPr>
            <w:tcW w:w="713" w:type="pct"/>
            <w:vMerge/>
          </w:tcPr>
          <w:p w14:paraId="1269B98C" w14:textId="77777777" w:rsidR="006D4EA8" w:rsidRPr="00566985" w:rsidRDefault="006D4EA8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630" w:type="pct"/>
          </w:tcPr>
          <w:p w14:paraId="7CFFDBFD" w14:textId="77777777" w:rsidR="006D4EA8" w:rsidRPr="00566985" w:rsidRDefault="006D4EA8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  <w:r w:rsidRPr="00566985"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>2.3. Are there complete outcome data?</w:t>
            </w:r>
          </w:p>
        </w:tc>
        <w:tc>
          <w:tcPr>
            <w:tcW w:w="261" w:type="pct"/>
          </w:tcPr>
          <w:p w14:paraId="7EA77896" w14:textId="77777777" w:rsidR="006D4EA8" w:rsidRPr="00566985" w:rsidRDefault="006D4EA8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10" w:type="pct"/>
          </w:tcPr>
          <w:p w14:paraId="79CA001C" w14:textId="77777777" w:rsidR="006D4EA8" w:rsidRPr="00566985" w:rsidRDefault="006D4EA8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313" w:type="pct"/>
          </w:tcPr>
          <w:p w14:paraId="5573287C" w14:textId="77777777" w:rsidR="006D4EA8" w:rsidRPr="00566985" w:rsidRDefault="006D4EA8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872" w:type="pct"/>
          </w:tcPr>
          <w:p w14:paraId="3DE4EFB1" w14:textId="77777777" w:rsidR="006D4EA8" w:rsidRPr="00566985" w:rsidRDefault="006D4EA8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i/>
                <w:sz w:val="20"/>
                <w:szCs w:val="20"/>
                <w:lang w:val="en-US" w:eastAsia="fr-FR"/>
              </w:rPr>
            </w:pPr>
          </w:p>
        </w:tc>
      </w:tr>
      <w:tr w:rsidR="006D4EA8" w:rsidRPr="00AB3E27" w14:paraId="3A6E6498" w14:textId="77777777" w:rsidTr="00566985">
        <w:trPr>
          <w:jc w:val="center"/>
        </w:trPr>
        <w:tc>
          <w:tcPr>
            <w:tcW w:w="713" w:type="pct"/>
            <w:vMerge/>
          </w:tcPr>
          <w:p w14:paraId="40D5469A" w14:textId="77777777" w:rsidR="006D4EA8" w:rsidRPr="00566985" w:rsidRDefault="006D4EA8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630" w:type="pct"/>
          </w:tcPr>
          <w:p w14:paraId="51025291" w14:textId="77777777" w:rsidR="006D4EA8" w:rsidRPr="00566985" w:rsidRDefault="006D4EA8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  <w:r w:rsidRPr="00566985"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>2.4. Are outcome assessors blinded to the intervention provided?</w:t>
            </w:r>
          </w:p>
        </w:tc>
        <w:tc>
          <w:tcPr>
            <w:tcW w:w="261" w:type="pct"/>
          </w:tcPr>
          <w:p w14:paraId="61266F99" w14:textId="77777777" w:rsidR="006D4EA8" w:rsidRPr="00566985" w:rsidRDefault="006D4EA8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10" w:type="pct"/>
          </w:tcPr>
          <w:p w14:paraId="1A942224" w14:textId="77777777" w:rsidR="006D4EA8" w:rsidRPr="00566985" w:rsidRDefault="006D4EA8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313" w:type="pct"/>
          </w:tcPr>
          <w:p w14:paraId="3FEE8596" w14:textId="77777777" w:rsidR="006D4EA8" w:rsidRPr="00566985" w:rsidRDefault="006D4EA8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872" w:type="pct"/>
          </w:tcPr>
          <w:p w14:paraId="3C87A269" w14:textId="77777777" w:rsidR="006D4EA8" w:rsidRPr="00566985" w:rsidRDefault="006D4EA8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i/>
                <w:sz w:val="20"/>
                <w:szCs w:val="20"/>
                <w:lang w:val="en-US" w:eastAsia="fr-FR"/>
              </w:rPr>
            </w:pPr>
          </w:p>
        </w:tc>
      </w:tr>
      <w:tr w:rsidR="006D4EA8" w:rsidRPr="00AB3E27" w14:paraId="02453483" w14:textId="77777777" w:rsidTr="00566985">
        <w:trPr>
          <w:jc w:val="center"/>
        </w:trPr>
        <w:tc>
          <w:tcPr>
            <w:tcW w:w="713" w:type="pct"/>
            <w:vMerge/>
            <w:tcBorders>
              <w:bottom w:val="single" w:sz="24" w:space="0" w:color="auto"/>
            </w:tcBorders>
          </w:tcPr>
          <w:p w14:paraId="3815FBE1" w14:textId="77777777" w:rsidR="006D4EA8" w:rsidRPr="00566985" w:rsidRDefault="006D4EA8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630" w:type="pct"/>
            <w:tcBorders>
              <w:bottom w:val="single" w:sz="24" w:space="0" w:color="auto"/>
            </w:tcBorders>
          </w:tcPr>
          <w:p w14:paraId="3E6CA65A" w14:textId="77777777" w:rsidR="006D4EA8" w:rsidRPr="00566985" w:rsidRDefault="006D4EA8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  <w:r w:rsidRPr="00566985"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>2.5 Did the participants adhere to the assigned intervention?</w:t>
            </w:r>
          </w:p>
        </w:tc>
        <w:tc>
          <w:tcPr>
            <w:tcW w:w="261" w:type="pct"/>
            <w:tcBorders>
              <w:bottom w:val="single" w:sz="24" w:space="0" w:color="auto"/>
            </w:tcBorders>
          </w:tcPr>
          <w:p w14:paraId="6936ACB3" w14:textId="77777777" w:rsidR="006D4EA8" w:rsidRPr="00566985" w:rsidRDefault="006D4EA8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10" w:type="pct"/>
            <w:tcBorders>
              <w:bottom w:val="single" w:sz="24" w:space="0" w:color="auto"/>
            </w:tcBorders>
          </w:tcPr>
          <w:p w14:paraId="718C3F58" w14:textId="77777777" w:rsidR="006D4EA8" w:rsidRPr="00566985" w:rsidRDefault="006D4EA8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313" w:type="pct"/>
            <w:tcBorders>
              <w:bottom w:val="single" w:sz="24" w:space="0" w:color="auto"/>
            </w:tcBorders>
          </w:tcPr>
          <w:p w14:paraId="2C66F786" w14:textId="77777777" w:rsidR="006D4EA8" w:rsidRPr="00566985" w:rsidRDefault="006D4EA8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872" w:type="pct"/>
            <w:tcBorders>
              <w:bottom w:val="single" w:sz="24" w:space="0" w:color="auto"/>
            </w:tcBorders>
          </w:tcPr>
          <w:p w14:paraId="0532A088" w14:textId="77777777" w:rsidR="006D4EA8" w:rsidRPr="00566985" w:rsidRDefault="006D4EA8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i/>
                <w:sz w:val="20"/>
                <w:szCs w:val="20"/>
                <w:lang w:val="en-US" w:eastAsia="fr-FR"/>
              </w:rPr>
            </w:pPr>
          </w:p>
        </w:tc>
      </w:tr>
      <w:tr w:rsidR="006D4EA8" w:rsidRPr="00AB3E27" w14:paraId="0A2187D6" w14:textId="77777777" w:rsidTr="00566985">
        <w:trPr>
          <w:jc w:val="center"/>
        </w:trPr>
        <w:tc>
          <w:tcPr>
            <w:tcW w:w="713" w:type="pct"/>
            <w:vMerge w:val="restart"/>
            <w:tcBorders>
              <w:top w:val="single" w:sz="24" w:space="0" w:color="auto"/>
            </w:tcBorders>
          </w:tcPr>
          <w:p w14:paraId="33FC346C" w14:textId="77777777" w:rsidR="006D4EA8" w:rsidRPr="00566985" w:rsidRDefault="006D4EA8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  <w:r w:rsidRPr="00566985"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 xml:space="preserve">3. Quantitative non-randomized </w:t>
            </w:r>
          </w:p>
        </w:tc>
        <w:tc>
          <w:tcPr>
            <w:tcW w:w="2630" w:type="pct"/>
            <w:tcBorders>
              <w:top w:val="single" w:sz="24" w:space="0" w:color="auto"/>
            </w:tcBorders>
          </w:tcPr>
          <w:p w14:paraId="6D73DADE" w14:textId="77777777" w:rsidR="006D4EA8" w:rsidRPr="00566985" w:rsidRDefault="006D4EA8" w:rsidP="009C5023">
            <w:pPr>
              <w:spacing w:after="0" w:line="240" w:lineRule="auto"/>
              <w:rPr>
                <w:rFonts w:ascii="Times New Roman" w:hAnsi="Times New Roman" w:cs="Times New Roman"/>
                <w:bCs/>
                <w:sz w:val="20"/>
                <w:szCs w:val="20"/>
                <w:lang w:val="en-US" w:eastAsia="fr-FR"/>
              </w:rPr>
            </w:pPr>
            <w:r w:rsidRPr="00566985">
              <w:rPr>
                <w:rFonts w:ascii="Times New Roman" w:hAnsi="Times New Roman" w:cs="Times New Roman"/>
                <w:bCs/>
                <w:sz w:val="20"/>
                <w:szCs w:val="20"/>
                <w:lang w:val="en-US" w:eastAsia="fr-FR"/>
              </w:rPr>
              <w:t>3.1. Are the participants representative of the target population?</w:t>
            </w:r>
          </w:p>
        </w:tc>
        <w:tc>
          <w:tcPr>
            <w:tcW w:w="261" w:type="pct"/>
            <w:tcBorders>
              <w:top w:val="single" w:sz="24" w:space="0" w:color="auto"/>
            </w:tcBorders>
          </w:tcPr>
          <w:p w14:paraId="10A05A02" w14:textId="77777777" w:rsidR="006D4EA8" w:rsidRPr="00566985" w:rsidRDefault="006D4EA8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10" w:type="pct"/>
            <w:tcBorders>
              <w:top w:val="single" w:sz="24" w:space="0" w:color="auto"/>
            </w:tcBorders>
          </w:tcPr>
          <w:p w14:paraId="72A9ACCE" w14:textId="77777777" w:rsidR="006D4EA8" w:rsidRPr="00566985" w:rsidRDefault="006D4EA8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313" w:type="pct"/>
            <w:tcBorders>
              <w:top w:val="single" w:sz="24" w:space="0" w:color="auto"/>
            </w:tcBorders>
          </w:tcPr>
          <w:p w14:paraId="72574FDF" w14:textId="77777777" w:rsidR="006D4EA8" w:rsidRPr="00566985" w:rsidRDefault="006D4EA8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872" w:type="pct"/>
            <w:tcBorders>
              <w:top w:val="single" w:sz="24" w:space="0" w:color="auto"/>
            </w:tcBorders>
          </w:tcPr>
          <w:p w14:paraId="1AA013BA" w14:textId="77777777" w:rsidR="006D4EA8" w:rsidRPr="00566985" w:rsidRDefault="006D4EA8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i/>
                <w:sz w:val="20"/>
                <w:szCs w:val="20"/>
                <w:lang w:val="en-US" w:eastAsia="fr-FR"/>
              </w:rPr>
            </w:pPr>
          </w:p>
        </w:tc>
      </w:tr>
      <w:tr w:rsidR="006D4EA8" w:rsidRPr="00AB3E27" w14:paraId="689D2E3D" w14:textId="77777777" w:rsidTr="00566985">
        <w:trPr>
          <w:jc w:val="center"/>
        </w:trPr>
        <w:tc>
          <w:tcPr>
            <w:tcW w:w="713" w:type="pct"/>
            <w:vMerge/>
          </w:tcPr>
          <w:p w14:paraId="4364D83C" w14:textId="77777777" w:rsidR="006D4EA8" w:rsidRPr="00566985" w:rsidRDefault="006D4EA8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630" w:type="pct"/>
          </w:tcPr>
          <w:p w14:paraId="0EC8582E" w14:textId="77777777" w:rsidR="006D4EA8" w:rsidRPr="00566985" w:rsidRDefault="006D4EA8" w:rsidP="009C5023">
            <w:pPr>
              <w:spacing w:after="0" w:line="240" w:lineRule="auto"/>
              <w:rPr>
                <w:rFonts w:ascii="Times New Roman" w:hAnsi="Times New Roman" w:cs="Times New Roman"/>
                <w:bCs/>
                <w:sz w:val="20"/>
                <w:szCs w:val="20"/>
                <w:lang w:val="en-US" w:eastAsia="fr-FR"/>
              </w:rPr>
            </w:pPr>
            <w:r w:rsidRPr="00566985">
              <w:rPr>
                <w:rFonts w:ascii="Times New Roman" w:hAnsi="Times New Roman" w:cs="Times New Roman"/>
                <w:bCs/>
                <w:sz w:val="20"/>
                <w:szCs w:val="20"/>
                <w:lang w:val="en-US" w:eastAsia="fr-FR"/>
              </w:rPr>
              <w:t>3.2. Are measurements appropriate regarding both the outcome and intervention (or exposure)?</w:t>
            </w:r>
          </w:p>
        </w:tc>
        <w:tc>
          <w:tcPr>
            <w:tcW w:w="261" w:type="pct"/>
          </w:tcPr>
          <w:p w14:paraId="36EBA325" w14:textId="77777777" w:rsidR="006D4EA8" w:rsidRPr="00566985" w:rsidRDefault="006D4EA8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10" w:type="pct"/>
          </w:tcPr>
          <w:p w14:paraId="08DE9265" w14:textId="77777777" w:rsidR="006D4EA8" w:rsidRPr="00566985" w:rsidRDefault="006D4EA8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313" w:type="pct"/>
          </w:tcPr>
          <w:p w14:paraId="5DA2D8E6" w14:textId="77777777" w:rsidR="006D4EA8" w:rsidRPr="00566985" w:rsidRDefault="006D4EA8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872" w:type="pct"/>
          </w:tcPr>
          <w:p w14:paraId="4B67CFD6" w14:textId="77777777" w:rsidR="006D4EA8" w:rsidRPr="00566985" w:rsidRDefault="006D4EA8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i/>
                <w:sz w:val="20"/>
                <w:szCs w:val="20"/>
                <w:lang w:val="en-US" w:eastAsia="fr-FR"/>
              </w:rPr>
            </w:pPr>
          </w:p>
        </w:tc>
      </w:tr>
      <w:tr w:rsidR="006D4EA8" w:rsidRPr="00AB3E27" w14:paraId="6B43FE97" w14:textId="77777777" w:rsidTr="00566985">
        <w:trPr>
          <w:jc w:val="center"/>
        </w:trPr>
        <w:tc>
          <w:tcPr>
            <w:tcW w:w="713" w:type="pct"/>
            <w:vMerge/>
          </w:tcPr>
          <w:p w14:paraId="7103D0C5" w14:textId="77777777" w:rsidR="006D4EA8" w:rsidRPr="00566985" w:rsidRDefault="006D4EA8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630" w:type="pct"/>
          </w:tcPr>
          <w:p w14:paraId="3A6D0403" w14:textId="77777777" w:rsidR="006D4EA8" w:rsidRPr="00566985" w:rsidRDefault="006D4EA8" w:rsidP="009C5023">
            <w:pPr>
              <w:spacing w:after="0" w:line="240" w:lineRule="auto"/>
              <w:rPr>
                <w:rFonts w:ascii="Times New Roman" w:hAnsi="Times New Roman" w:cs="Times New Roman"/>
                <w:bCs/>
                <w:sz w:val="20"/>
                <w:szCs w:val="20"/>
                <w:lang w:val="en-US" w:eastAsia="fr-FR"/>
              </w:rPr>
            </w:pPr>
            <w:r w:rsidRPr="00566985">
              <w:rPr>
                <w:rFonts w:ascii="Times New Roman" w:hAnsi="Times New Roman" w:cs="Times New Roman"/>
                <w:bCs/>
                <w:sz w:val="20"/>
                <w:szCs w:val="20"/>
                <w:lang w:val="en-US" w:eastAsia="fr-FR"/>
              </w:rPr>
              <w:t xml:space="preserve">3.3. </w:t>
            </w:r>
            <w:r w:rsidRPr="00566985"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>Are there complete outcome data?</w:t>
            </w:r>
          </w:p>
        </w:tc>
        <w:tc>
          <w:tcPr>
            <w:tcW w:w="261" w:type="pct"/>
          </w:tcPr>
          <w:p w14:paraId="033FB70B" w14:textId="77777777" w:rsidR="006D4EA8" w:rsidRPr="00566985" w:rsidRDefault="006D4EA8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10" w:type="pct"/>
          </w:tcPr>
          <w:p w14:paraId="3E5DCD34" w14:textId="77777777" w:rsidR="006D4EA8" w:rsidRPr="00566985" w:rsidRDefault="006D4EA8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313" w:type="pct"/>
          </w:tcPr>
          <w:p w14:paraId="2F96242D" w14:textId="77777777" w:rsidR="006D4EA8" w:rsidRPr="00566985" w:rsidRDefault="006D4EA8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872" w:type="pct"/>
          </w:tcPr>
          <w:p w14:paraId="2DF6AC7D" w14:textId="77777777" w:rsidR="006D4EA8" w:rsidRPr="00566985" w:rsidRDefault="006D4EA8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i/>
                <w:sz w:val="20"/>
                <w:szCs w:val="20"/>
                <w:lang w:val="en-US" w:eastAsia="fr-FR"/>
              </w:rPr>
            </w:pPr>
          </w:p>
        </w:tc>
      </w:tr>
      <w:tr w:rsidR="006D4EA8" w:rsidRPr="00AB3E27" w14:paraId="4DFF68B6" w14:textId="77777777" w:rsidTr="00566985">
        <w:trPr>
          <w:jc w:val="center"/>
        </w:trPr>
        <w:tc>
          <w:tcPr>
            <w:tcW w:w="713" w:type="pct"/>
            <w:vMerge/>
          </w:tcPr>
          <w:p w14:paraId="2A8AD620" w14:textId="77777777" w:rsidR="006D4EA8" w:rsidRPr="00566985" w:rsidRDefault="006D4EA8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630" w:type="pct"/>
          </w:tcPr>
          <w:p w14:paraId="2B45596D" w14:textId="77777777" w:rsidR="006D4EA8" w:rsidRPr="00566985" w:rsidRDefault="006D4EA8" w:rsidP="009C5023">
            <w:pPr>
              <w:spacing w:after="0" w:line="240" w:lineRule="auto"/>
              <w:rPr>
                <w:rFonts w:ascii="Times New Roman" w:hAnsi="Times New Roman" w:cs="Times New Roman"/>
                <w:bCs/>
                <w:sz w:val="20"/>
                <w:szCs w:val="20"/>
                <w:lang w:val="en-US" w:eastAsia="fr-FR"/>
              </w:rPr>
            </w:pPr>
            <w:r w:rsidRPr="00566985"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>3.4. Are the confounders accounted for in the design and analysis?</w:t>
            </w:r>
          </w:p>
        </w:tc>
        <w:tc>
          <w:tcPr>
            <w:tcW w:w="261" w:type="pct"/>
          </w:tcPr>
          <w:p w14:paraId="1E846F3C" w14:textId="77777777" w:rsidR="006D4EA8" w:rsidRPr="00566985" w:rsidRDefault="006D4EA8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10" w:type="pct"/>
          </w:tcPr>
          <w:p w14:paraId="59AC12F5" w14:textId="77777777" w:rsidR="006D4EA8" w:rsidRPr="00566985" w:rsidRDefault="006D4EA8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313" w:type="pct"/>
          </w:tcPr>
          <w:p w14:paraId="396029C1" w14:textId="77777777" w:rsidR="006D4EA8" w:rsidRPr="00566985" w:rsidRDefault="006D4EA8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872" w:type="pct"/>
          </w:tcPr>
          <w:p w14:paraId="392EA868" w14:textId="77777777" w:rsidR="006D4EA8" w:rsidRPr="00566985" w:rsidRDefault="006D4EA8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i/>
                <w:sz w:val="20"/>
                <w:szCs w:val="20"/>
                <w:lang w:val="en-US" w:eastAsia="fr-FR"/>
              </w:rPr>
            </w:pPr>
          </w:p>
        </w:tc>
      </w:tr>
      <w:tr w:rsidR="006D4EA8" w:rsidRPr="00AB3E27" w14:paraId="031FA2C1" w14:textId="77777777" w:rsidTr="00566985">
        <w:trPr>
          <w:jc w:val="center"/>
        </w:trPr>
        <w:tc>
          <w:tcPr>
            <w:tcW w:w="713" w:type="pct"/>
            <w:vMerge/>
            <w:tcBorders>
              <w:bottom w:val="single" w:sz="24" w:space="0" w:color="auto"/>
            </w:tcBorders>
          </w:tcPr>
          <w:p w14:paraId="5A60DA2B" w14:textId="77777777" w:rsidR="006D4EA8" w:rsidRPr="00566985" w:rsidRDefault="006D4EA8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630" w:type="pct"/>
            <w:tcBorders>
              <w:bottom w:val="single" w:sz="24" w:space="0" w:color="auto"/>
            </w:tcBorders>
          </w:tcPr>
          <w:p w14:paraId="509E8B79" w14:textId="77777777" w:rsidR="006D4EA8" w:rsidRPr="00566985" w:rsidRDefault="006D4EA8" w:rsidP="009C5023">
            <w:pPr>
              <w:spacing w:after="0" w:line="240" w:lineRule="auto"/>
              <w:rPr>
                <w:rFonts w:ascii="Times New Roman" w:hAnsi="Times New Roman"/>
                <w:sz w:val="20"/>
                <w:szCs w:val="20"/>
                <w:lang w:val="en-US" w:eastAsia="fr-FR"/>
              </w:rPr>
            </w:pPr>
            <w:r w:rsidRPr="00566985">
              <w:rPr>
                <w:rFonts w:ascii="Times New Roman" w:hAnsi="Times New Roman"/>
                <w:sz w:val="20"/>
                <w:szCs w:val="20"/>
                <w:lang w:val="en-US" w:eastAsia="fr-FR"/>
              </w:rPr>
              <w:t>3.5. During the study period, is the intervention administered (or exposure occurred) as intended?</w:t>
            </w:r>
          </w:p>
        </w:tc>
        <w:tc>
          <w:tcPr>
            <w:tcW w:w="261" w:type="pct"/>
            <w:tcBorders>
              <w:bottom w:val="single" w:sz="24" w:space="0" w:color="auto"/>
            </w:tcBorders>
          </w:tcPr>
          <w:p w14:paraId="6D59715A" w14:textId="77777777" w:rsidR="006D4EA8" w:rsidRPr="00566985" w:rsidRDefault="006D4EA8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10" w:type="pct"/>
            <w:tcBorders>
              <w:bottom w:val="single" w:sz="24" w:space="0" w:color="auto"/>
            </w:tcBorders>
          </w:tcPr>
          <w:p w14:paraId="1B5E8614" w14:textId="77777777" w:rsidR="006D4EA8" w:rsidRPr="00566985" w:rsidRDefault="006D4EA8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313" w:type="pct"/>
            <w:tcBorders>
              <w:bottom w:val="single" w:sz="24" w:space="0" w:color="auto"/>
            </w:tcBorders>
          </w:tcPr>
          <w:p w14:paraId="144A74D3" w14:textId="77777777" w:rsidR="006D4EA8" w:rsidRPr="00566985" w:rsidRDefault="006D4EA8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872" w:type="pct"/>
            <w:tcBorders>
              <w:bottom w:val="single" w:sz="24" w:space="0" w:color="auto"/>
            </w:tcBorders>
          </w:tcPr>
          <w:p w14:paraId="0770880A" w14:textId="77777777" w:rsidR="006D4EA8" w:rsidRPr="00566985" w:rsidRDefault="006D4EA8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i/>
                <w:sz w:val="20"/>
                <w:szCs w:val="20"/>
                <w:lang w:val="en-US" w:eastAsia="fr-FR"/>
              </w:rPr>
            </w:pPr>
          </w:p>
        </w:tc>
      </w:tr>
      <w:tr w:rsidR="006D4EA8" w:rsidRPr="00E718A9" w14:paraId="4186B724" w14:textId="77777777" w:rsidTr="00566985">
        <w:trPr>
          <w:cantSplit/>
          <w:jc w:val="center"/>
        </w:trPr>
        <w:tc>
          <w:tcPr>
            <w:tcW w:w="713" w:type="pct"/>
            <w:vMerge w:val="restart"/>
            <w:tcBorders>
              <w:top w:val="single" w:sz="24" w:space="0" w:color="auto"/>
            </w:tcBorders>
          </w:tcPr>
          <w:p w14:paraId="6FB385A6" w14:textId="77777777" w:rsidR="006D4EA8" w:rsidRPr="00566985" w:rsidRDefault="006D4EA8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eastAsia="fr-FR"/>
              </w:rPr>
            </w:pPr>
            <w:r w:rsidRPr="00566985">
              <w:rPr>
                <w:rFonts w:ascii="Times New Roman" w:hAnsi="Times New Roman" w:cs="Times New Roman"/>
                <w:sz w:val="20"/>
                <w:szCs w:val="20"/>
                <w:lang w:eastAsia="fr-FR"/>
              </w:rPr>
              <w:t>4. Quantitative descriptive</w:t>
            </w:r>
          </w:p>
        </w:tc>
        <w:tc>
          <w:tcPr>
            <w:tcW w:w="2630" w:type="pct"/>
            <w:tcBorders>
              <w:top w:val="single" w:sz="24" w:space="0" w:color="auto"/>
            </w:tcBorders>
          </w:tcPr>
          <w:p w14:paraId="551B32B5" w14:textId="77777777" w:rsidR="006D4EA8" w:rsidRPr="00566985" w:rsidRDefault="006D4EA8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  <w:r w:rsidRPr="00566985"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>4.1. Is the sampling strategy relevant to address the research question?</w:t>
            </w:r>
          </w:p>
        </w:tc>
        <w:tc>
          <w:tcPr>
            <w:tcW w:w="261" w:type="pct"/>
            <w:tcBorders>
              <w:top w:val="single" w:sz="24" w:space="0" w:color="auto"/>
            </w:tcBorders>
          </w:tcPr>
          <w:p w14:paraId="0F752ED6" w14:textId="556BDE1B" w:rsidR="006D4EA8" w:rsidRPr="00566985" w:rsidRDefault="00BA6A50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>X</w:t>
            </w:r>
          </w:p>
        </w:tc>
        <w:tc>
          <w:tcPr>
            <w:tcW w:w="210" w:type="pct"/>
            <w:tcBorders>
              <w:top w:val="single" w:sz="24" w:space="0" w:color="auto"/>
            </w:tcBorders>
          </w:tcPr>
          <w:p w14:paraId="1D927C7E" w14:textId="77777777" w:rsidR="006D4EA8" w:rsidRPr="00566985" w:rsidRDefault="006D4EA8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313" w:type="pct"/>
            <w:tcBorders>
              <w:top w:val="single" w:sz="24" w:space="0" w:color="auto"/>
            </w:tcBorders>
          </w:tcPr>
          <w:p w14:paraId="17BEC2D2" w14:textId="77777777" w:rsidR="006D4EA8" w:rsidRPr="00566985" w:rsidRDefault="006D4EA8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872" w:type="pct"/>
            <w:tcBorders>
              <w:top w:val="single" w:sz="24" w:space="0" w:color="auto"/>
            </w:tcBorders>
          </w:tcPr>
          <w:p w14:paraId="0C44ABFD" w14:textId="77777777" w:rsidR="006D4EA8" w:rsidRPr="00E718A9" w:rsidRDefault="006D4EA8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iCs/>
                <w:sz w:val="20"/>
                <w:szCs w:val="20"/>
                <w:lang w:val="en-US" w:eastAsia="fr-FR"/>
              </w:rPr>
            </w:pPr>
          </w:p>
        </w:tc>
      </w:tr>
      <w:tr w:rsidR="006D4EA8" w:rsidRPr="00AB3E27" w14:paraId="5456E5E9" w14:textId="77777777" w:rsidTr="00566985">
        <w:trPr>
          <w:jc w:val="center"/>
        </w:trPr>
        <w:tc>
          <w:tcPr>
            <w:tcW w:w="713" w:type="pct"/>
            <w:vMerge/>
          </w:tcPr>
          <w:p w14:paraId="682CBCB0" w14:textId="77777777" w:rsidR="006D4EA8" w:rsidRPr="00566985" w:rsidRDefault="006D4EA8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630" w:type="pct"/>
          </w:tcPr>
          <w:p w14:paraId="174F9943" w14:textId="77777777" w:rsidR="006D4EA8" w:rsidRPr="00566985" w:rsidRDefault="006D4EA8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566985"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>4.2. Is the sample representative of the target population?</w:t>
            </w:r>
          </w:p>
        </w:tc>
        <w:tc>
          <w:tcPr>
            <w:tcW w:w="261" w:type="pct"/>
          </w:tcPr>
          <w:p w14:paraId="63B75357" w14:textId="77777777" w:rsidR="006D4EA8" w:rsidRPr="00566985" w:rsidRDefault="006D4EA8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10" w:type="pct"/>
          </w:tcPr>
          <w:p w14:paraId="0B050CB2" w14:textId="4BECE399" w:rsidR="006D4EA8" w:rsidRPr="00566985" w:rsidRDefault="00311FB2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>X</w:t>
            </w:r>
          </w:p>
        </w:tc>
        <w:tc>
          <w:tcPr>
            <w:tcW w:w="313" w:type="pct"/>
          </w:tcPr>
          <w:p w14:paraId="5BC4C534" w14:textId="26B6BFE8" w:rsidR="006D4EA8" w:rsidRPr="00566985" w:rsidRDefault="006D4EA8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872" w:type="pct"/>
          </w:tcPr>
          <w:p w14:paraId="26CE531A" w14:textId="0698433F" w:rsidR="006D4EA8" w:rsidRPr="00BA6A50" w:rsidRDefault="00BA6A50" w:rsidP="00CB6A00">
            <w:pPr>
              <w:spacing w:after="0" w:line="240" w:lineRule="auto"/>
              <w:rPr>
                <w:rFonts w:ascii="Times New Roman" w:hAnsi="Times New Roman" w:cs="Times New Roman"/>
                <w:iCs/>
                <w:sz w:val="20"/>
                <w:szCs w:val="20"/>
                <w:lang w:val="en-US" w:eastAsia="fr-FR"/>
              </w:rPr>
            </w:pPr>
            <w:r>
              <w:rPr>
                <w:rFonts w:ascii="Times New Roman" w:hAnsi="Times New Roman" w:cs="Times New Roman"/>
                <w:iCs/>
                <w:sz w:val="20"/>
                <w:szCs w:val="20"/>
                <w:lang w:val="en-US" w:eastAsia="fr-FR"/>
              </w:rPr>
              <w:t>Participants are volunteers, who responded to a</w:t>
            </w:r>
            <w:r w:rsidR="00E87458">
              <w:rPr>
                <w:rFonts w:ascii="Times New Roman" w:hAnsi="Times New Roman" w:cs="Times New Roman"/>
                <w:iCs/>
                <w:sz w:val="20"/>
                <w:szCs w:val="20"/>
                <w:lang w:val="en-US" w:eastAsia="fr-FR"/>
              </w:rPr>
              <w:t xml:space="preserve"> request in a childbirth education newsletter; could introduce selection bias</w:t>
            </w:r>
            <w:r w:rsidR="00CB6A00">
              <w:rPr>
                <w:rFonts w:ascii="Times New Roman" w:hAnsi="Times New Roman" w:cs="Times New Roman"/>
                <w:iCs/>
                <w:sz w:val="20"/>
                <w:szCs w:val="20"/>
                <w:lang w:val="en-US" w:eastAsia="fr-FR"/>
              </w:rPr>
              <w:t>.</w:t>
            </w:r>
          </w:p>
        </w:tc>
      </w:tr>
      <w:tr w:rsidR="006D4EA8" w:rsidRPr="000B2924" w14:paraId="745337C7" w14:textId="77777777" w:rsidTr="00566985">
        <w:trPr>
          <w:jc w:val="center"/>
        </w:trPr>
        <w:tc>
          <w:tcPr>
            <w:tcW w:w="713" w:type="pct"/>
            <w:vMerge/>
          </w:tcPr>
          <w:p w14:paraId="24BEF0D7" w14:textId="77777777" w:rsidR="006D4EA8" w:rsidRPr="00566985" w:rsidRDefault="006D4EA8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630" w:type="pct"/>
          </w:tcPr>
          <w:p w14:paraId="4C2A2FBD" w14:textId="77777777" w:rsidR="006D4EA8" w:rsidRPr="00566985" w:rsidRDefault="006D4EA8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eastAsia="fr-FR"/>
              </w:rPr>
            </w:pPr>
            <w:r w:rsidRPr="00566985">
              <w:rPr>
                <w:rFonts w:ascii="Times New Roman" w:hAnsi="Times New Roman" w:cs="Times New Roman"/>
                <w:sz w:val="20"/>
                <w:szCs w:val="20"/>
                <w:lang w:eastAsia="fr-FR"/>
              </w:rPr>
              <w:t xml:space="preserve">4.3. Are the </w:t>
            </w:r>
            <w:r w:rsidRPr="00566985">
              <w:rPr>
                <w:rFonts w:ascii="Times New Roman" w:hAnsi="Times New Roman" w:cs="Times New Roman"/>
                <w:sz w:val="20"/>
                <w:szCs w:val="20"/>
              </w:rPr>
              <w:t>measurements appropriate?</w:t>
            </w:r>
          </w:p>
        </w:tc>
        <w:tc>
          <w:tcPr>
            <w:tcW w:w="261" w:type="pct"/>
          </w:tcPr>
          <w:p w14:paraId="09763204" w14:textId="1A587838" w:rsidR="006D4EA8" w:rsidRPr="00566985" w:rsidRDefault="00CB6A00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eastAsia="fr-FR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eastAsia="fr-FR"/>
              </w:rPr>
              <w:t>X</w:t>
            </w:r>
          </w:p>
        </w:tc>
        <w:tc>
          <w:tcPr>
            <w:tcW w:w="210" w:type="pct"/>
          </w:tcPr>
          <w:p w14:paraId="16697A74" w14:textId="77777777" w:rsidR="006D4EA8" w:rsidRPr="00566985" w:rsidRDefault="006D4EA8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eastAsia="fr-FR"/>
              </w:rPr>
            </w:pPr>
          </w:p>
        </w:tc>
        <w:tc>
          <w:tcPr>
            <w:tcW w:w="313" w:type="pct"/>
          </w:tcPr>
          <w:p w14:paraId="678B740D" w14:textId="77777777" w:rsidR="006D4EA8" w:rsidRPr="00566985" w:rsidRDefault="006D4EA8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eastAsia="fr-FR"/>
              </w:rPr>
            </w:pPr>
          </w:p>
        </w:tc>
        <w:tc>
          <w:tcPr>
            <w:tcW w:w="872" w:type="pct"/>
          </w:tcPr>
          <w:p w14:paraId="6BF0149A" w14:textId="7D30072C" w:rsidR="006D4EA8" w:rsidRPr="001229D4" w:rsidRDefault="001229D4" w:rsidP="009803B1">
            <w:pPr>
              <w:spacing w:after="0" w:line="240" w:lineRule="auto"/>
              <w:rPr>
                <w:rFonts w:ascii="Times New Roman" w:hAnsi="Times New Roman" w:cs="Times New Roman"/>
                <w:iCs/>
                <w:sz w:val="20"/>
                <w:szCs w:val="20"/>
                <w:lang w:val="en-US" w:eastAsia="fr-FR"/>
              </w:rPr>
            </w:pPr>
            <w:r w:rsidRPr="001229D4">
              <w:rPr>
                <w:rFonts w:ascii="Times New Roman" w:hAnsi="Times New Roman" w:cs="Times New Roman"/>
                <w:iCs/>
                <w:sz w:val="20"/>
                <w:szCs w:val="20"/>
                <w:lang w:val="en-US" w:eastAsia="fr-FR"/>
              </w:rPr>
              <w:t>In-home observations following a</w:t>
            </w:r>
            <w:r>
              <w:rPr>
                <w:rFonts w:ascii="Times New Roman" w:hAnsi="Times New Roman" w:cs="Times New Roman"/>
                <w:iCs/>
                <w:sz w:val="20"/>
                <w:szCs w:val="20"/>
                <w:lang w:val="en-US" w:eastAsia="fr-FR"/>
              </w:rPr>
              <w:t xml:space="preserve"> prespecified plan</w:t>
            </w:r>
            <w:r w:rsidR="009803B1">
              <w:rPr>
                <w:rFonts w:ascii="Times New Roman" w:hAnsi="Times New Roman" w:cs="Times New Roman"/>
                <w:iCs/>
                <w:sz w:val="20"/>
                <w:szCs w:val="20"/>
                <w:lang w:val="en-US" w:eastAsia="fr-FR"/>
              </w:rPr>
              <w:t xml:space="preserve"> and defined areas of focus.</w:t>
            </w:r>
          </w:p>
        </w:tc>
      </w:tr>
      <w:tr w:rsidR="006D4EA8" w:rsidRPr="00E718A9" w14:paraId="5F0156CD" w14:textId="77777777" w:rsidTr="00566985">
        <w:trPr>
          <w:jc w:val="center"/>
        </w:trPr>
        <w:tc>
          <w:tcPr>
            <w:tcW w:w="713" w:type="pct"/>
            <w:vMerge/>
          </w:tcPr>
          <w:p w14:paraId="378FB36C" w14:textId="77777777" w:rsidR="006D4EA8" w:rsidRPr="001229D4" w:rsidRDefault="006D4EA8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630" w:type="pct"/>
          </w:tcPr>
          <w:p w14:paraId="1EE2FFE4" w14:textId="77777777" w:rsidR="006D4EA8" w:rsidRPr="00566985" w:rsidRDefault="006D4EA8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  <w:r w:rsidRPr="00566985"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>4.4. Is the risk of nonresponse bias low?</w:t>
            </w:r>
          </w:p>
        </w:tc>
        <w:tc>
          <w:tcPr>
            <w:tcW w:w="261" w:type="pct"/>
          </w:tcPr>
          <w:p w14:paraId="057F9683" w14:textId="63D46D65" w:rsidR="006D4EA8" w:rsidRPr="00566985" w:rsidRDefault="00311FB2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>X</w:t>
            </w:r>
          </w:p>
        </w:tc>
        <w:tc>
          <w:tcPr>
            <w:tcW w:w="210" w:type="pct"/>
          </w:tcPr>
          <w:p w14:paraId="0ABDDA6A" w14:textId="6E704358" w:rsidR="006D4EA8" w:rsidRPr="00566985" w:rsidRDefault="006D4EA8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313" w:type="pct"/>
          </w:tcPr>
          <w:p w14:paraId="3070B82D" w14:textId="77777777" w:rsidR="006D4EA8" w:rsidRPr="00566985" w:rsidRDefault="006D4EA8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872" w:type="pct"/>
          </w:tcPr>
          <w:p w14:paraId="6F565B81" w14:textId="39FB080A" w:rsidR="006D4EA8" w:rsidRPr="009803B1" w:rsidRDefault="006D4EA8" w:rsidP="009803B1">
            <w:pPr>
              <w:spacing w:after="0" w:line="240" w:lineRule="auto"/>
              <w:rPr>
                <w:rFonts w:ascii="Times New Roman" w:hAnsi="Times New Roman" w:cs="Times New Roman"/>
                <w:iCs/>
                <w:sz w:val="20"/>
                <w:szCs w:val="20"/>
                <w:lang w:val="en-US" w:eastAsia="fr-FR"/>
              </w:rPr>
            </w:pPr>
          </w:p>
        </w:tc>
      </w:tr>
      <w:tr w:rsidR="006D4EA8" w:rsidRPr="00E718A9" w14:paraId="64C192B8" w14:textId="77777777" w:rsidTr="00566985">
        <w:trPr>
          <w:jc w:val="center"/>
        </w:trPr>
        <w:tc>
          <w:tcPr>
            <w:tcW w:w="713" w:type="pct"/>
            <w:vMerge/>
            <w:tcBorders>
              <w:bottom w:val="single" w:sz="24" w:space="0" w:color="auto"/>
            </w:tcBorders>
          </w:tcPr>
          <w:p w14:paraId="516BE8E3" w14:textId="77777777" w:rsidR="006D4EA8" w:rsidRPr="00566985" w:rsidRDefault="006D4EA8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630" w:type="pct"/>
            <w:tcBorders>
              <w:bottom w:val="single" w:sz="24" w:space="0" w:color="auto"/>
            </w:tcBorders>
          </w:tcPr>
          <w:p w14:paraId="33D23451" w14:textId="77777777" w:rsidR="006D4EA8" w:rsidRPr="00566985" w:rsidRDefault="006D4EA8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  <w:r w:rsidRPr="00566985"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>4.5. Is the statistical analysis appropriate to answer the research question?</w:t>
            </w:r>
          </w:p>
        </w:tc>
        <w:tc>
          <w:tcPr>
            <w:tcW w:w="261" w:type="pct"/>
            <w:tcBorders>
              <w:bottom w:val="single" w:sz="24" w:space="0" w:color="auto"/>
            </w:tcBorders>
          </w:tcPr>
          <w:p w14:paraId="222DD7D3" w14:textId="6775A138" w:rsidR="006D4EA8" w:rsidRPr="00566985" w:rsidRDefault="00311FB2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>X</w:t>
            </w:r>
          </w:p>
        </w:tc>
        <w:tc>
          <w:tcPr>
            <w:tcW w:w="210" w:type="pct"/>
            <w:tcBorders>
              <w:bottom w:val="single" w:sz="24" w:space="0" w:color="auto"/>
            </w:tcBorders>
          </w:tcPr>
          <w:p w14:paraId="53BD8FAB" w14:textId="77777777" w:rsidR="006D4EA8" w:rsidRPr="00566985" w:rsidRDefault="006D4EA8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313" w:type="pct"/>
            <w:tcBorders>
              <w:bottom w:val="single" w:sz="24" w:space="0" w:color="auto"/>
            </w:tcBorders>
          </w:tcPr>
          <w:p w14:paraId="2A3D810B" w14:textId="77777777" w:rsidR="006D4EA8" w:rsidRPr="00566985" w:rsidRDefault="006D4EA8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872" w:type="pct"/>
            <w:tcBorders>
              <w:bottom w:val="single" w:sz="24" w:space="0" w:color="auto"/>
            </w:tcBorders>
          </w:tcPr>
          <w:p w14:paraId="148C4862" w14:textId="77777777" w:rsidR="006D4EA8" w:rsidRPr="00566985" w:rsidRDefault="006D4EA8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i/>
                <w:sz w:val="20"/>
                <w:szCs w:val="20"/>
                <w:lang w:val="en-US" w:eastAsia="fr-FR"/>
              </w:rPr>
            </w:pPr>
          </w:p>
        </w:tc>
      </w:tr>
      <w:tr w:rsidR="006D4EA8" w:rsidRPr="000B2924" w14:paraId="07E7CFC7" w14:textId="77777777" w:rsidTr="00566985">
        <w:trPr>
          <w:jc w:val="center"/>
        </w:trPr>
        <w:tc>
          <w:tcPr>
            <w:tcW w:w="713" w:type="pct"/>
            <w:vMerge w:val="restart"/>
            <w:tcBorders>
              <w:top w:val="single" w:sz="24" w:space="0" w:color="auto"/>
            </w:tcBorders>
          </w:tcPr>
          <w:p w14:paraId="712682BE" w14:textId="77777777" w:rsidR="006D4EA8" w:rsidRPr="00566985" w:rsidRDefault="006D4EA8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eastAsia="fr-FR"/>
              </w:rPr>
            </w:pPr>
            <w:r w:rsidRPr="00566985">
              <w:rPr>
                <w:rFonts w:ascii="Times New Roman" w:hAnsi="Times New Roman" w:cs="Times New Roman"/>
                <w:sz w:val="20"/>
                <w:szCs w:val="20"/>
                <w:lang w:eastAsia="fr-FR"/>
              </w:rPr>
              <w:t>5. Mixed methods</w:t>
            </w:r>
          </w:p>
        </w:tc>
        <w:tc>
          <w:tcPr>
            <w:tcW w:w="2630" w:type="pct"/>
            <w:tcBorders>
              <w:top w:val="single" w:sz="24" w:space="0" w:color="auto"/>
            </w:tcBorders>
          </w:tcPr>
          <w:p w14:paraId="6D72B46C" w14:textId="77777777" w:rsidR="006D4EA8" w:rsidRPr="00566985" w:rsidRDefault="006D4EA8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566985"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>5.1. Is there an adequate rationale for using a mixed methods design to address the research question?</w:t>
            </w:r>
          </w:p>
        </w:tc>
        <w:tc>
          <w:tcPr>
            <w:tcW w:w="261" w:type="pct"/>
            <w:tcBorders>
              <w:top w:val="single" w:sz="24" w:space="0" w:color="auto"/>
            </w:tcBorders>
          </w:tcPr>
          <w:p w14:paraId="648087BF" w14:textId="77777777" w:rsidR="006D4EA8" w:rsidRPr="00566985" w:rsidRDefault="006D4EA8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10" w:type="pct"/>
            <w:tcBorders>
              <w:top w:val="single" w:sz="24" w:space="0" w:color="auto"/>
            </w:tcBorders>
          </w:tcPr>
          <w:p w14:paraId="31E4959C" w14:textId="77777777" w:rsidR="006D4EA8" w:rsidRPr="00566985" w:rsidRDefault="006D4EA8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313" w:type="pct"/>
            <w:tcBorders>
              <w:top w:val="single" w:sz="24" w:space="0" w:color="auto"/>
            </w:tcBorders>
          </w:tcPr>
          <w:p w14:paraId="294C58BE" w14:textId="77777777" w:rsidR="006D4EA8" w:rsidRPr="00566985" w:rsidRDefault="006D4EA8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872" w:type="pct"/>
            <w:tcBorders>
              <w:top w:val="single" w:sz="24" w:space="0" w:color="auto"/>
            </w:tcBorders>
          </w:tcPr>
          <w:p w14:paraId="70F5270B" w14:textId="77777777" w:rsidR="006D4EA8" w:rsidRPr="00566985" w:rsidRDefault="006D4EA8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i/>
                <w:sz w:val="20"/>
                <w:szCs w:val="20"/>
                <w:lang w:val="en-US" w:eastAsia="fr-FR"/>
              </w:rPr>
            </w:pPr>
          </w:p>
        </w:tc>
      </w:tr>
      <w:tr w:rsidR="006D4EA8" w:rsidRPr="000B2924" w14:paraId="3BD93E0D" w14:textId="77777777" w:rsidTr="00566985">
        <w:trPr>
          <w:trHeight w:val="208"/>
          <w:jc w:val="center"/>
        </w:trPr>
        <w:tc>
          <w:tcPr>
            <w:tcW w:w="713" w:type="pct"/>
            <w:vMerge/>
          </w:tcPr>
          <w:p w14:paraId="631AC5A8" w14:textId="77777777" w:rsidR="006D4EA8" w:rsidRPr="00566985" w:rsidRDefault="006D4EA8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630" w:type="pct"/>
          </w:tcPr>
          <w:p w14:paraId="151D98FF" w14:textId="77777777" w:rsidR="006D4EA8" w:rsidRPr="00566985" w:rsidRDefault="006D4EA8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  <w:r w:rsidRPr="00566985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5.2. Are the different components of the study effectively integrated to answer the research question?</w:t>
            </w:r>
          </w:p>
        </w:tc>
        <w:tc>
          <w:tcPr>
            <w:tcW w:w="261" w:type="pct"/>
          </w:tcPr>
          <w:p w14:paraId="2B8335BF" w14:textId="77777777" w:rsidR="006D4EA8" w:rsidRPr="00566985" w:rsidRDefault="006D4EA8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10" w:type="pct"/>
          </w:tcPr>
          <w:p w14:paraId="63B1A252" w14:textId="77777777" w:rsidR="006D4EA8" w:rsidRPr="00566985" w:rsidRDefault="006D4EA8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313" w:type="pct"/>
          </w:tcPr>
          <w:p w14:paraId="30AD1E00" w14:textId="77777777" w:rsidR="006D4EA8" w:rsidRPr="00566985" w:rsidRDefault="006D4EA8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872" w:type="pct"/>
          </w:tcPr>
          <w:p w14:paraId="7C64A34A" w14:textId="77777777" w:rsidR="006D4EA8" w:rsidRPr="00566985" w:rsidRDefault="006D4EA8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i/>
                <w:sz w:val="20"/>
                <w:szCs w:val="20"/>
                <w:lang w:val="en-US" w:eastAsia="fr-FR"/>
              </w:rPr>
            </w:pPr>
          </w:p>
        </w:tc>
      </w:tr>
      <w:tr w:rsidR="006D4EA8" w:rsidRPr="000B2924" w14:paraId="1ED691D3" w14:textId="77777777" w:rsidTr="00566985">
        <w:trPr>
          <w:jc w:val="center"/>
        </w:trPr>
        <w:tc>
          <w:tcPr>
            <w:tcW w:w="713" w:type="pct"/>
            <w:vMerge/>
          </w:tcPr>
          <w:p w14:paraId="182E4F6B" w14:textId="77777777" w:rsidR="006D4EA8" w:rsidRPr="00566985" w:rsidRDefault="006D4EA8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630" w:type="pct"/>
          </w:tcPr>
          <w:p w14:paraId="43A9756B" w14:textId="77777777" w:rsidR="006D4EA8" w:rsidRPr="00566985" w:rsidRDefault="006D4EA8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  <w:r w:rsidRPr="00566985"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>5.3. Are the outputs of the integration of qualitative and quantitative components adequately interpreted?</w:t>
            </w:r>
          </w:p>
        </w:tc>
        <w:tc>
          <w:tcPr>
            <w:tcW w:w="261" w:type="pct"/>
          </w:tcPr>
          <w:p w14:paraId="570A5087" w14:textId="77777777" w:rsidR="006D4EA8" w:rsidRPr="00566985" w:rsidRDefault="006D4EA8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10" w:type="pct"/>
          </w:tcPr>
          <w:p w14:paraId="41C02FE6" w14:textId="77777777" w:rsidR="006D4EA8" w:rsidRPr="00566985" w:rsidRDefault="006D4EA8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313" w:type="pct"/>
          </w:tcPr>
          <w:p w14:paraId="04FA50C4" w14:textId="77777777" w:rsidR="006D4EA8" w:rsidRPr="00566985" w:rsidRDefault="006D4EA8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872" w:type="pct"/>
          </w:tcPr>
          <w:p w14:paraId="11F92A40" w14:textId="77777777" w:rsidR="006D4EA8" w:rsidRPr="00566985" w:rsidRDefault="006D4EA8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i/>
                <w:sz w:val="20"/>
                <w:szCs w:val="20"/>
                <w:lang w:val="en-US" w:eastAsia="fr-FR"/>
              </w:rPr>
            </w:pPr>
          </w:p>
        </w:tc>
      </w:tr>
      <w:tr w:rsidR="006D4EA8" w:rsidRPr="000B2924" w14:paraId="2E210D70" w14:textId="77777777" w:rsidTr="00566985">
        <w:trPr>
          <w:jc w:val="center"/>
        </w:trPr>
        <w:tc>
          <w:tcPr>
            <w:tcW w:w="713" w:type="pct"/>
            <w:vMerge/>
          </w:tcPr>
          <w:p w14:paraId="28A50473" w14:textId="77777777" w:rsidR="006D4EA8" w:rsidRPr="00566985" w:rsidRDefault="006D4EA8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630" w:type="pct"/>
          </w:tcPr>
          <w:p w14:paraId="5DA87D7A" w14:textId="77777777" w:rsidR="006D4EA8" w:rsidRPr="00566985" w:rsidRDefault="006D4EA8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  <w:r w:rsidRPr="00566985"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>5.4.</w:t>
            </w:r>
            <w:r w:rsidRPr="00566985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 Are d</w:t>
            </w:r>
            <w:r w:rsidRPr="00566985"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>ivergences and inconsistencies between quantitative and qualitative results adequately addressed?</w:t>
            </w:r>
          </w:p>
        </w:tc>
        <w:tc>
          <w:tcPr>
            <w:tcW w:w="261" w:type="pct"/>
          </w:tcPr>
          <w:p w14:paraId="23E29906" w14:textId="77777777" w:rsidR="006D4EA8" w:rsidRPr="00566985" w:rsidRDefault="006D4EA8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10" w:type="pct"/>
          </w:tcPr>
          <w:p w14:paraId="47153DA4" w14:textId="77777777" w:rsidR="006D4EA8" w:rsidRPr="00566985" w:rsidRDefault="006D4EA8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313" w:type="pct"/>
          </w:tcPr>
          <w:p w14:paraId="14EA9AD7" w14:textId="77777777" w:rsidR="006D4EA8" w:rsidRPr="00566985" w:rsidRDefault="006D4EA8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872" w:type="pct"/>
          </w:tcPr>
          <w:p w14:paraId="0742F0EB" w14:textId="77777777" w:rsidR="006D4EA8" w:rsidRPr="00566985" w:rsidRDefault="006D4EA8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i/>
                <w:sz w:val="20"/>
                <w:szCs w:val="20"/>
                <w:lang w:val="en-US" w:eastAsia="fr-FR"/>
              </w:rPr>
            </w:pPr>
          </w:p>
        </w:tc>
      </w:tr>
      <w:tr w:rsidR="006D4EA8" w:rsidRPr="000B2924" w14:paraId="0B7A6EFA" w14:textId="77777777" w:rsidTr="00566985">
        <w:trPr>
          <w:jc w:val="center"/>
        </w:trPr>
        <w:tc>
          <w:tcPr>
            <w:tcW w:w="713" w:type="pct"/>
            <w:vMerge/>
          </w:tcPr>
          <w:p w14:paraId="450D3FA7" w14:textId="77777777" w:rsidR="006D4EA8" w:rsidRPr="00566985" w:rsidRDefault="006D4EA8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630" w:type="pct"/>
          </w:tcPr>
          <w:p w14:paraId="284FCBD3" w14:textId="77777777" w:rsidR="006D4EA8" w:rsidRPr="00566985" w:rsidRDefault="006D4EA8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i/>
                <w:sz w:val="20"/>
                <w:szCs w:val="20"/>
                <w:lang w:val="en-US" w:eastAsia="fr-FR"/>
              </w:rPr>
            </w:pPr>
            <w:r w:rsidRPr="00566985"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>5.5. Do the different components of the study adhere to the quality criteria of each tradition of the methods involved?</w:t>
            </w:r>
            <w:r w:rsidRPr="00566985">
              <w:rPr>
                <w:rFonts w:ascii="Times New Roman" w:hAnsi="Times New Roman" w:cs="Times New Roman"/>
                <w:i/>
                <w:sz w:val="20"/>
                <w:szCs w:val="20"/>
                <w:lang w:val="en-US" w:eastAsia="fr-FR"/>
              </w:rPr>
              <w:t xml:space="preserve"> </w:t>
            </w:r>
          </w:p>
        </w:tc>
        <w:tc>
          <w:tcPr>
            <w:tcW w:w="261" w:type="pct"/>
          </w:tcPr>
          <w:p w14:paraId="184B358C" w14:textId="77777777" w:rsidR="006D4EA8" w:rsidRPr="00566985" w:rsidRDefault="006D4EA8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10" w:type="pct"/>
          </w:tcPr>
          <w:p w14:paraId="1851F1CF" w14:textId="77777777" w:rsidR="006D4EA8" w:rsidRPr="00566985" w:rsidRDefault="006D4EA8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313" w:type="pct"/>
          </w:tcPr>
          <w:p w14:paraId="1AB663A6" w14:textId="77777777" w:rsidR="006D4EA8" w:rsidRPr="00566985" w:rsidRDefault="006D4EA8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872" w:type="pct"/>
          </w:tcPr>
          <w:p w14:paraId="62199BCA" w14:textId="77777777" w:rsidR="006D4EA8" w:rsidRPr="00566985" w:rsidRDefault="006D4EA8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i/>
                <w:sz w:val="20"/>
                <w:szCs w:val="20"/>
                <w:lang w:val="en-US" w:eastAsia="fr-FR"/>
              </w:rPr>
            </w:pPr>
          </w:p>
        </w:tc>
      </w:tr>
    </w:tbl>
    <w:p w14:paraId="1977F7A1" w14:textId="65F6E407" w:rsidR="001001F0" w:rsidRDefault="001001F0">
      <w:pPr>
        <w:rPr>
          <w:lang w:val="en-US"/>
        </w:rPr>
      </w:pPr>
    </w:p>
    <w:p w14:paraId="4B96CA1E" w14:textId="77777777" w:rsidR="001001F0" w:rsidRDefault="001001F0">
      <w:pPr>
        <w:rPr>
          <w:lang w:val="en-US"/>
        </w:rPr>
      </w:pPr>
      <w:r>
        <w:rPr>
          <w:lang w:val="en-US"/>
        </w:rPr>
        <w:br w:type="page"/>
      </w:r>
    </w:p>
    <w:tbl>
      <w:tblPr>
        <w:tblW w:w="5050" w:type="pct"/>
        <w:jc w:val="center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ayout w:type="fixed"/>
        <w:tblLook w:val="01E0" w:firstRow="1" w:lastRow="1" w:firstColumn="1" w:lastColumn="1" w:noHBand="0" w:noVBand="0"/>
      </w:tblPr>
      <w:tblGrid>
        <w:gridCol w:w="1933"/>
        <w:gridCol w:w="7132"/>
        <w:gridCol w:w="708"/>
        <w:gridCol w:w="570"/>
        <w:gridCol w:w="849"/>
        <w:gridCol w:w="2368"/>
      </w:tblGrid>
      <w:tr w:rsidR="006D4EA8" w:rsidRPr="00566985" w14:paraId="47DBCF38" w14:textId="77777777" w:rsidTr="009676CD">
        <w:trPr>
          <w:jc w:val="center"/>
        </w:trPr>
        <w:tc>
          <w:tcPr>
            <w:tcW w:w="713" w:type="pct"/>
            <w:vMerge w:val="restart"/>
            <w:vAlign w:val="center"/>
          </w:tcPr>
          <w:p w14:paraId="0AAE2A82" w14:textId="77777777" w:rsidR="00B80437" w:rsidRDefault="006D4EA8" w:rsidP="009C5023">
            <w:pPr>
              <w:spacing w:after="0" w:line="240" w:lineRule="auto"/>
              <w:rPr>
                <w:rFonts w:ascii="Times New Roman" w:hAnsi="Times New Roman" w:cs="Times New Roman"/>
                <w:b/>
                <w:sz w:val="20"/>
                <w:szCs w:val="20"/>
                <w:lang w:eastAsia="fr-FR"/>
              </w:rPr>
            </w:pPr>
            <w:r w:rsidRPr="00566985">
              <w:rPr>
                <w:rFonts w:ascii="Times New Roman" w:hAnsi="Times New Roman" w:cs="Times New Roman"/>
                <w:b/>
                <w:sz w:val="20"/>
                <w:szCs w:val="20"/>
                <w:lang w:eastAsia="fr-FR"/>
              </w:rPr>
              <w:lastRenderedPageBreak/>
              <w:t xml:space="preserve">Study: </w:t>
            </w:r>
          </w:p>
          <w:p w14:paraId="4F056B1A" w14:textId="0ADA3A55" w:rsidR="006D4EA8" w:rsidRPr="00566985" w:rsidRDefault="009676CD" w:rsidP="009C5023">
            <w:pPr>
              <w:spacing w:after="0" w:line="240" w:lineRule="auto"/>
              <w:rPr>
                <w:rFonts w:ascii="Times New Roman" w:hAnsi="Times New Roman" w:cs="Times New Roman"/>
                <w:b/>
                <w:sz w:val="20"/>
                <w:szCs w:val="20"/>
                <w:lang w:eastAsia="fr-FR"/>
              </w:rPr>
            </w:pPr>
            <w:r>
              <w:rPr>
                <w:rFonts w:ascii="Times New Roman" w:hAnsi="Times New Roman" w:cs="Times New Roman"/>
                <w:b/>
                <w:sz w:val="20"/>
                <w:szCs w:val="20"/>
                <w:lang w:eastAsia="fr-FR"/>
              </w:rPr>
              <w:t>Svensen</w:t>
            </w:r>
            <w:r w:rsidR="003353CC" w:rsidRPr="003353CC">
              <w:rPr>
                <w:rFonts w:ascii="Times New Roman" w:hAnsi="Times New Roman" w:cs="Times New Roman"/>
                <w:b/>
                <w:sz w:val="20"/>
                <w:szCs w:val="20"/>
                <w:vertAlign w:val="superscript"/>
                <w:lang w:eastAsia="fr-FR"/>
              </w:rPr>
              <w:t>23</w:t>
            </w:r>
            <w:r>
              <w:rPr>
                <w:rFonts w:ascii="Times New Roman" w:hAnsi="Times New Roman" w:cs="Times New Roman"/>
                <w:b/>
                <w:sz w:val="20"/>
                <w:szCs w:val="20"/>
                <w:lang w:eastAsia="fr-FR"/>
              </w:rPr>
              <w:t xml:space="preserve"> 1985</w:t>
            </w:r>
          </w:p>
        </w:tc>
        <w:tc>
          <w:tcPr>
            <w:tcW w:w="2630" w:type="pct"/>
            <w:vMerge w:val="restart"/>
            <w:vAlign w:val="center"/>
          </w:tcPr>
          <w:p w14:paraId="1DEAB6F0" w14:textId="77777777" w:rsidR="006D4EA8" w:rsidRPr="00566985" w:rsidRDefault="006D4EA8" w:rsidP="009C5023">
            <w:pPr>
              <w:spacing w:after="0" w:line="240" w:lineRule="auto"/>
              <w:rPr>
                <w:rFonts w:ascii="Times New Roman" w:hAnsi="Times New Roman" w:cs="Times New Roman"/>
                <w:b/>
                <w:sz w:val="20"/>
                <w:szCs w:val="20"/>
                <w:lang w:eastAsia="fr-FR"/>
              </w:rPr>
            </w:pPr>
            <w:r w:rsidRPr="00566985">
              <w:rPr>
                <w:rFonts w:ascii="Times New Roman" w:hAnsi="Times New Roman" w:cs="Times New Roman"/>
                <w:b/>
                <w:sz w:val="20"/>
                <w:szCs w:val="20"/>
                <w:lang w:eastAsia="fr-FR"/>
              </w:rPr>
              <w:t>Methodological quality criteria</w:t>
            </w:r>
          </w:p>
        </w:tc>
        <w:tc>
          <w:tcPr>
            <w:tcW w:w="1657" w:type="pct"/>
            <w:gridSpan w:val="4"/>
            <w:vAlign w:val="center"/>
          </w:tcPr>
          <w:p w14:paraId="5078DDA4" w14:textId="77777777" w:rsidR="006D4EA8" w:rsidRPr="00566985" w:rsidRDefault="006D4EA8" w:rsidP="009C5023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sz w:val="20"/>
                <w:szCs w:val="20"/>
                <w:lang w:eastAsia="fr-FR"/>
              </w:rPr>
            </w:pPr>
            <w:r w:rsidRPr="00566985">
              <w:rPr>
                <w:rFonts w:ascii="Times New Roman" w:hAnsi="Times New Roman" w:cs="Times New Roman"/>
                <w:b/>
                <w:sz w:val="20"/>
                <w:szCs w:val="20"/>
                <w:lang w:eastAsia="fr-FR"/>
              </w:rPr>
              <w:t>Responses</w:t>
            </w:r>
          </w:p>
        </w:tc>
      </w:tr>
      <w:tr w:rsidR="006D4EA8" w:rsidRPr="00566985" w14:paraId="7205BEBB" w14:textId="77777777" w:rsidTr="009676CD">
        <w:trPr>
          <w:jc w:val="center"/>
        </w:trPr>
        <w:tc>
          <w:tcPr>
            <w:tcW w:w="713" w:type="pct"/>
            <w:vMerge/>
            <w:tcBorders>
              <w:bottom w:val="single" w:sz="24" w:space="0" w:color="auto"/>
            </w:tcBorders>
          </w:tcPr>
          <w:p w14:paraId="56A96DBC" w14:textId="77777777" w:rsidR="006D4EA8" w:rsidRPr="00566985" w:rsidRDefault="006D4EA8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eastAsia="fr-FR"/>
              </w:rPr>
            </w:pPr>
          </w:p>
        </w:tc>
        <w:tc>
          <w:tcPr>
            <w:tcW w:w="2630" w:type="pct"/>
            <w:vMerge/>
            <w:tcBorders>
              <w:bottom w:val="single" w:sz="24" w:space="0" w:color="auto"/>
            </w:tcBorders>
          </w:tcPr>
          <w:p w14:paraId="3CE3AFB2" w14:textId="77777777" w:rsidR="006D4EA8" w:rsidRPr="00566985" w:rsidRDefault="006D4EA8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eastAsia="fr-FR"/>
              </w:rPr>
            </w:pPr>
          </w:p>
        </w:tc>
        <w:tc>
          <w:tcPr>
            <w:tcW w:w="261" w:type="pct"/>
            <w:tcBorders>
              <w:bottom w:val="single" w:sz="24" w:space="0" w:color="auto"/>
            </w:tcBorders>
            <w:vAlign w:val="center"/>
          </w:tcPr>
          <w:p w14:paraId="05D816CF" w14:textId="77777777" w:rsidR="006D4EA8" w:rsidRPr="00566985" w:rsidRDefault="006D4EA8" w:rsidP="009C5023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eastAsia="fr-FR"/>
              </w:rPr>
            </w:pPr>
            <w:r w:rsidRPr="00566985">
              <w:rPr>
                <w:rFonts w:ascii="Times New Roman" w:hAnsi="Times New Roman" w:cs="Times New Roman"/>
                <w:sz w:val="20"/>
                <w:szCs w:val="20"/>
                <w:lang w:eastAsia="fr-FR"/>
              </w:rPr>
              <w:t>Yes</w:t>
            </w:r>
          </w:p>
        </w:tc>
        <w:tc>
          <w:tcPr>
            <w:tcW w:w="210" w:type="pct"/>
            <w:tcBorders>
              <w:bottom w:val="single" w:sz="24" w:space="0" w:color="auto"/>
            </w:tcBorders>
            <w:vAlign w:val="center"/>
          </w:tcPr>
          <w:p w14:paraId="4DEFC031" w14:textId="77777777" w:rsidR="006D4EA8" w:rsidRPr="00566985" w:rsidRDefault="006D4EA8" w:rsidP="009C5023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eastAsia="fr-FR"/>
              </w:rPr>
            </w:pPr>
            <w:r w:rsidRPr="00566985">
              <w:rPr>
                <w:rFonts w:ascii="Times New Roman" w:hAnsi="Times New Roman" w:cs="Times New Roman"/>
                <w:sz w:val="20"/>
                <w:szCs w:val="20"/>
                <w:lang w:eastAsia="fr-FR"/>
              </w:rPr>
              <w:t>No</w:t>
            </w:r>
          </w:p>
        </w:tc>
        <w:tc>
          <w:tcPr>
            <w:tcW w:w="313" w:type="pct"/>
            <w:tcBorders>
              <w:bottom w:val="single" w:sz="24" w:space="0" w:color="auto"/>
            </w:tcBorders>
            <w:vAlign w:val="center"/>
          </w:tcPr>
          <w:p w14:paraId="01ACEC19" w14:textId="77777777" w:rsidR="006D4EA8" w:rsidRPr="00566985" w:rsidRDefault="006D4EA8" w:rsidP="009C5023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eastAsia="fr-FR"/>
              </w:rPr>
            </w:pPr>
            <w:r w:rsidRPr="00566985">
              <w:rPr>
                <w:rFonts w:ascii="Times New Roman" w:hAnsi="Times New Roman" w:cs="Times New Roman"/>
                <w:sz w:val="20"/>
                <w:szCs w:val="20"/>
                <w:lang w:eastAsia="fr-FR"/>
              </w:rPr>
              <w:t>Can’t tell</w:t>
            </w:r>
          </w:p>
        </w:tc>
        <w:tc>
          <w:tcPr>
            <w:tcW w:w="873" w:type="pct"/>
            <w:tcBorders>
              <w:bottom w:val="single" w:sz="24" w:space="0" w:color="auto"/>
            </w:tcBorders>
            <w:vAlign w:val="center"/>
          </w:tcPr>
          <w:p w14:paraId="61EA3BD1" w14:textId="77777777" w:rsidR="006D4EA8" w:rsidRPr="00566985" w:rsidRDefault="006D4EA8" w:rsidP="009C5023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eastAsia="fr-FR"/>
              </w:rPr>
            </w:pPr>
            <w:r w:rsidRPr="00566985">
              <w:rPr>
                <w:rFonts w:ascii="Times New Roman" w:hAnsi="Times New Roman" w:cs="Times New Roman"/>
                <w:sz w:val="20"/>
                <w:szCs w:val="20"/>
                <w:lang w:eastAsia="fr-FR"/>
              </w:rPr>
              <w:t>Comments</w:t>
            </w:r>
          </w:p>
        </w:tc>
      </w:tr>
      <w:tr w:rsidR="006D4EA8" w:rsidRPr="00E718A9" w14:paraId="155A7833" w14:textId="77777777" w:rsidTr="009676CD">
        <w:trPr>
          <w:trHeight w:val="257"/>
          <w:jc w:val="center"/>
        </w:trPr>
        <w:tc>
          <w:tcPr>
            <w:tcW w:w="713" w:type="pct"/>
            <w:vMerge w:val="restart"/>
          </w:tcPr>
          <w:p w14:paraId="6172FBCD" w14:textId="77777777" w:rsidR="006D4EA8" w:rsidRPr="00566985" w:rsidRDefault="006D4EA8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  <w:r w:rsidRPr="00566985"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 xml:space="preserve">Screening questions </w:t>
            </w:r>
          </w:p>
          <w:p w14:paraId="1332C8A8" w14:textId="77777777" w:rsidR="006D4EA8" w:rsidRPr="00566985" w:rsidRDefault="006D4EA8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  <w:r w:rsidRPr="00566985"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>(for all types)</w:t>
            </w:r>
          </w:p>
        </w:tc>
        <w:tc>
          <w:tcPr>
            <w:tcW w:w="2630" w:type="pct"/>
            <w:tcBorders>
              <w:bottom w:val="single" w:sz="4" w:space="0" w:color="auto"/>
            </w:tcBorders>
          </w:tcPr>
          <w:p w14:paraId="1E489F10" w14:textId="77777777" w:rsidR="006D4EA8" w:rsidRPr="00566985" w:rsidRDefault="006D4EA8" w:rsidP="009C5023">
            <w:pPr>
              <w:spacing w:after="0" w:line="240" w:lineRule="auto"/>
              <w:rPr>
                <w:rFonts w:ascii="Times New Roman" w:eastAsia="Calibri" w:hAnsi="Times New Roman" w:cs="Times New Roman"/>
                <w:i/>
                <w:sz w:val="20"/>
                <w:szCs w:val="20"/>
                <w:lang w:val="en-US"/>
              </w:rPr>
            </w:pPr>
            <w:r w:rsidRPr="00566985"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>S1. Are there clear research questions?</w:t>
            </w:r>
          </w:p>
        </w:tc>
        <w:tc>
          <w:tcPr>
            <w:tcW w:w="261" w:type="pct"/>
          </w:tcPr>
          <w:p w14:paraId="630AEDF8" w14:textId="3196D72C" w:rsidR="006D4EA8" w:rsidRPr="00566985" w:rsidRDefault="0027292F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>X</w:t>
            </w:r>
          </w:p>
        </w:tc>
        <w:tc>
          <w:tcPr>
            <w:tcW w:w="210" w:type="pct"/>
          </w:tcPr>
          <w:p w14:paraId="35583609" w14:textId="77777777" w:rsidR="006D4EA8" w:rsidRPr="00566985" w:rsidRDefault="006D4EA8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313" w:type="pct"/>
          </w:tcPr>
          <w:p w14:paraId="141DC32D" w14:textId="77777777" w:rsidR="006D4EA8" w:rsidRPr="00566985" w:rsidRDefault="006D4EA8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873" w:type="pct"/>
          </w:tcPr>
          <w:p w14:paraId="54D548E6" w14:textId="77777777" w:rsidR="006D4EA8" w:rsidRPr="00566985" w:rsidRDefault="006D4EA8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</w:tr>
      <w:tr w:rsidR="006D4EA8" w:rsidRPr="00E718A9" w14:paraId="34577EEC" w14:textId="77777777" w:rsidTr="009676CD">
        <w:trPr>
          <w:trHeight w:val="299"/>
          <w:jc w:val="center"/>
        </w:trPr>
        <w:tc>
          <w:tcPr>
            <w:tcW w:w="713" w:type="pct"/>
            <w:vMerge/>
          </w:tcPr>
          <w:p w14:paraId="4AC1EB6F" w14:textId="77777777" w:rsidR="006D4EA8" w:rsidRPr="00566985" w:rsidRDefault="006D4EA8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630" w:type="pct"/>
            <w:tcBorders>
              <w:top w:val="single" w:sz="4" w:space="0" w:color="auto"/>
              <w:bottom w:val="single" w:sz="4" w:space="0" w:color="auto"/>
            </w:tcBorders>
          </w:tcPr>
          <w:p w14:paraId="0C71CFED" w14:textId="77777777" w:rsidR="006D4EA8" w:rsidRPr="00566985" w:rsidRDefault="006D4EA8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  <w:r w:rsidRPr="00566985"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 xml:space="preserve">S2. Do the collected data allow to address the research questions? </w:t>
            </w:r>
          </w:p>
        </w:tc>
        <w:tc>
          <w:tcPr>
            <w:tcW w:w="261" w:type="pct"/>
          </w:tcPr>
          <w:p w14:paraId="05427F55" w14:textId="02C98329" w:rsidR="006D4EA8" w:rsidRPr="00566985" w:rsidRDefault="0027292F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>X</w:t>
            </w:r>
          </w:p>
        </w:tc>
        <w:tc>
          <w:tcPr>
            <w:tcW w:w="210" w:type="pct"/>
          </w:tcPr>
          <w:p w14:paraId="631B9740" w14:textId="77777777" w:rsidR="006D4EA8" w:rsidRPr="00566985" w:rsidRDefault="006D4EA8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313" w:type="pct"/>
          </w:tcPr>
          <w:p w14:paraId="34865502" w14:textId="77777777" w:rsidR="006D4EA8" w:rsidRPr="00566985" w:rsidRDefault="006D4EA8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873" w:type="pct"/>
          </w:tcPr>
          <w:p w14:paraId="2077F0A4" w14:textId="77777777" w:rsidR="006D4EA8" w:rsidRPr="00566985" w:rsidRDefault="006D4EA8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</w:tr>
      <w:tr w:rsidR="006D4EA8" w:rsidRPr="000B2924" w14:paraId="53BC642A" w14:textId="77777777" w:rsidTr="009C5023">
        <w:trPr>
          <w:trHeight w:val="233"/>
          <w:jc w:val="center"/>
        </w:trPr>
        <w:tc>
          <w:tcPr>
            <w:tcW w:w="713" w:type="pct"/>
            <w:vMerge/>
            <w:tcBorders>
              <w:bottom w:val="single" w:sz="24" w:space="0" w:color="auto"/>
            </w:tcBorders>
          </w:tcPr>
          <w:p w14:paraId="1BACF82E" w14:textId="77777777" w:rsidR="006D4EA8" w:rsidRPr="00566985" w:rsidRDefault="006D4EA8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4287" w:type="pct"/>
            <w:gridSpan w:val="5"/>
            <w:tcBorders>
              <w:top w:val="single" w:sz="4" w:space="0" w:color="auto"/>
              <w:bottom w:val="single" w:sz="24" w:space="0" w:color="auto"/>
            </w:tcBorders>
          </w:tcPr>
          <w:p w14:paraId="55B9CB62" w14:textId="77777777" w:rsidR="006D4EA8" w:rsidRPr="00566985" w:rsidRDefault="006D4EA8" w:rsidP="009C5023">
            <w:pPr>
              <w:spacing w:after="0" w:line="240" w:lineRule="auto"/>
              <w:rPr>
                <w:rFonts w:ascii="Times New Roman" w:hAnsi="Times New Roman" w:cs="Times New Roman"/>
                <w:color w:val="C00000"/>
                <w:sz w:val="20"/>
                <w:szCs w:val="20"/>
                <w:lang w:val="en-US" w:eastAsia="fr-FR"/>
              </w:rPr>
            </w:pPr>
            <w:r w:rsidRPr="00566985">
              <w:rPr>
                <w:rFonts w:ascii="Times New Roman" w:eastAsia="Calibri" w:hAnsi="Times New Roman" w:cs="Times New Roman"/>
                <w:i/>
                <w:color w:val="C00000"/>
                <w:sz w:val="20"/>
                <w:szCs w:val="20"/>
                <w:lang w:val="en-US"/>
              </w:rPr>
              <w:t>Further appraisal may not be feasible or appropriate when the answer is ‘No’ or ‘Can’t tell’ to one or both screening questions.</w:t>
            </w:r>
          </w:p>
        </w:tc>
      </w:tr>
      <w:tr w:rsidR="006D4EA8" w:rsidRPr="000B2924" w14:paraId="2785C298" w14:textId="77777777" w:rsidTr="009676CD">
        <w:trPr>
          <w:jc w:val="center"/>
        </w:trPr>
        <w:tc>
          <w:tcPr>
            <w:tcW w:w="713" w:type="pct"/>
            <w:vMerge w:val="restart"/>
            <w:tcBorders>
              <w:top w:val="single" w:sz="24" w:space="0" w:color="auto"/>
            </w:tcBorders>
          </w:tcPr>
          <w:p w14:paraId="7D5B78DE" w14:textId="77777777" w:rsidR="006D4EA8" w:rsidRPr="00566985" w:rsidRDefault="006D4EA8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eastAsia="fr-FR"/>
              </w:rPr>
            </w:pPr>
            <w:r w:rsidRPr="00566985">
              <w:rPr>
                <w:rFonts w:ascii="Times New Roman" w:hAnsi="Times New Roman" w:cs="Times New Roman"/>
                <w:sz w:val="20"/>
                <w:szCs w:val="20"/>
                <w:lang w:eastAsia="fr-FR"/>
              </w:rPr>
              <w:t>1. Qualitative</w:t>
            </w:r>
          </w:p>
        </w:tc>
        <w:tc>
          <w:tcPr>
            <w:tcW w:w="2630" w:type="pct"/>
            <w:tcBorders>
              <w:top w:val="single" w:sz="24" w:space="0" w:color="auto"/>
            </w:tcBorders>
          </w:tcPr>
          <w:p w14:paraId="3938E625" w14:textId="77777777" w:rsidR="006D4EA8" w:rsidRPr="00566985" w:rsidRDefault="006D4EA8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  <w:r w:rsidRPr="00566985"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>1.1. Is the qualitative approach appropriate to answer the research question?</w:t>
            </w:r>
          </w:p>
        </w:tc>
        <w:tc>
          <w:tcPr>
            <w:tcW w:w="261" w:type="pct"/>
            <w:tcBorders>
              <w:top w:val="single" w:sz="24" w:space="0" w:color="auto"/>
            </w:tcBorders>
          </w:tcPr>
          <w:p w14:paraId="56E1D8E8" w14:textId="77777777" w:rsidR="006D4EA8" w:rsidRPr="00566985" w:rsidRDefault="006D4EA8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10" w:type="pct"/>
            <w:tcBorders>
              <w:top w:val="single" w:sz="24" w:space="0" w:color="auto"/>
            </w:tcBorders>
          </w:tcPr>
          <w:p w14:paraId="314B105A" w14:textId="77777777" w:rsidR="006D4EA8" w:rsidRPr="00566985" w:rsidRDefault="006D4EA8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313" w:type="pct"/>
            <w:tcBorders>
              <w:top w:val="single" w:sz="24" w:space="0" w:color="auto"/>
            </w:tcBorders>
          </w:tcPr>
          <w:p w14:paraId="27BF1EE5" w14:textId="77777777" w:rsidR="006D4EA8" w:rsidRPr="00566985" w:rsidRDefault="006D4EA8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873" w:type="pct"/>
            <w:tcBorders>
              <w:top w:val="single" w:sz="24" w:space="0" w:color="auto"/>
            </w:tcBorders>
          </w:tcPr>
          <w:p w14:paraId="6A10F4A1" w14:textId="77777777" w:rsidR="006D4EA8" w:rsidRPr="00566985" w:rsidRDefault="006D4EA8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</w:tr>
      <w:tr w:rsidR="006D4EA8" w:rsidRPr="000B2924" w14:paraId="5B650514" w14:textId="77777777" w:rsidTr="009676CD">
        <w:trPr>
          <w:trHeight w:val="274"/>
          <w:jc w:val="center"/>
        </w:trPr>
        <w:tc>
          <w:tcPr>
            <w:tcW w:w="713" w:type="pct"/>
            <w:vMerge/>
          </w:tcPr>
          <w:p w14:paraId="51870F98" w14:textId="77777777" w:rsidR="006D4EA8" w:rsidRPr="00566985" w:rsidRDefault="006D4EA8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630" w:type="pct"/>
          </w:tcPr>
          <w:p w14:paraId="456E13E8" w14:textId="77777777" w:rsidR="006D4EA8" w:rsidRPr="00566985" w:rsidRDefault="006D4EA8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  <w:r w:rsidRPr="00566985"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>1.2. Are the qualitative data collection methods adequate to address the research question?</w:t>
            </w:r>
          </w:p>
        </w:tc>
        <w:tc>
          <w:tcPr>
            <w:tcW w:w="261" w:type="pct"/>
          </w:tcPr>
          <w:p w14:paraId="2AFE9562" w14:textId="77777777" w:rsidR="006D4EA8" w:rsidRPr="00566985" w:rsidRDefault="006D4EA8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10" w:type="pct"/>
          </w:tcPr>
          <w:p w14:paraId="03B58BE0" w14:textId="77777777" w:rsidR="006D4EA8" w:rsidRPr="00566985" w:rsidRDefault="006D4EA8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313" w:type="pct"/>
          </w:tcPr>
          <w:p w14:paraId="66C3B77C" w14:textId="77777777" w:rsidR="006D4EA8" w:rsidRPr="00566985" w:rsidRDefault="006D4EA8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873" w:type="pct"/>
          </w:tcPr>
          <w:p w14:paraId="7D630934" w14:textId="77777777" w:rsidR="006D4EA8" w:rsidRPr="00566985" w:rsidRDefault="006D4EA8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</w:tr>
      <w:tr w:rsidR="006D4EA8" w:rsidRPr="000B2924" w14:paraId="53319BAD" w14:textId="77777777" w:rsidTr="009676CD">
        <w:trPr>
          <w:jc w:val="center"/>
        </w:trPr>
        <w:tc>
          <w:tcPr>
            <w:tcW w:w="713" w:type="pct"/>
            <w:vMerge/>
          </w:tcPr>
          <w:p w14:paraId="4D80AD67" w14:textId="77777777" w:rsidR="006D4EA8" w:rsidRPr="00566985" w:rsidRDefault="006D4EA8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630" w:type="pct"/>
          </w:tcPr>
          <w:p w14:paraId="5C8919CA" w14:textId="77777777" w:rsidR="006D4EA8" w:rsidRPr="00566985" w:rsidRDefault="006D4EA8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  <w:r w:rsidRPr="00566985"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>1.3. Are the findings adequately derived from the data?</w:t>
            </w:r>
          </w:p>
        </w:tc>
        <w:tc>
          <w:tcPr>
            <w:tcW w:w="261" w:type="pct"/>
          </w:tcPr>
          <w:p w14:paraId="12AF3E44" w14:textId="77777777" w:rsidR="006D4EA8" w:rsidRPr="00566985" w:rsidRDefault="006D4EA8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10" w:type="pct"/>
          </w:tcPr>
          <w:p w14:paraId="67F46F0C" w14:textId="77777777" w:rsidR="006D4EA8" w:rsidRPr="00566985" w:rsidRDefault="006D4EA8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313" w:type="pct"/>
          </w:tcPr>
          <w:p w14:paraId="27550FFA" w14:textId="77777777" w:rsidR="006D4EA8" w:rsidRPr="00566985" w:rsidRDefault="006D4EA8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873" w:type="pct"/>
          </w:tcPr>
          <w:p w14:paraId="0552C3E3" w14:textId="77777777" w:rsidR="006D4EA8" w:rsidRPr="00566985" w:rsidRDefault="006D4EA8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i/>
                <w:sz w:val="20"/>
                <w:szCs w:val="20"/>
                <w:lang w:val="en-US" w:eastAsia="fr-FR"/>
              </w:rPr>
            </w:pPr>
          </w:p>
        </w:tc>
      </w:tr>
      <w:tr w:rsidR="006D4EA8" w:rsidRPr="000B2924" w14:paraId="504C84FE" w14:textId="77777777" w:rsidTr="009676CD">
        <w:trPr>
          <w:jc w:val="center"/>
        </w:trPr>
        <w:tc>
          <w:tcPr>
            <w:tcW w:w="713" w:type="pct"/>
            <w:vMerge/>
          </w:tcPr>
          <w:p w14:paraId="312E2F3D" w14:textId="77777777" w:rsidR="006D4EA8" w:rsidRPr="00566985" w:rsidRDefault="006D4EA8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630" w:type="pct"/>
          </w:tcPr>
          <w:p w14:paraId="53D70682" w14:textId="77777777" w:rsidR="006D4EA8" w:rsidRPr="00566985" w:rsidRDefault="006D4EA8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  <w:r w:rsidRPr="00566985"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 xml:space="preserve">1.4. Is the interpretation of results sufficiently substantiated by data? </w:t>
            </w:r>
          </w:p>
        </w:tc>
        <w:tc>
          <w:tcPr>
            <w:tcW w:w="261" w:type="pct"/>
          </w:tcPr>
          <w:p w14:paraId="7B2190C6" w14:textId="77777777" w:rsidR="006D4EA8" w:rsidRPr="00566985" w:rsidRDefault="006D4EA8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10" w:type="pct"/>
          </w:tcPr>
          <w:p w14:paraId="51BBFD2E" w14:textId="77777777" w:rsidR="006D4EA8" w:rsidRPr="00566985" w:rsidRDefault="006D4EA8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313" w:type="pct"/>
          </w:tcPr>
          <w:p w14:paraId="33ECB44A" w14:textId="77777777" w:rsidR="006D4EA8" w:rsidRPr="00566985" w:rsidRDefault="006D4EA8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873" w:type="pct"/>
          </w:tcPr>
          <w:p w14:paraId="1ACD47E9" w14:textId="77777777" w:rsidR="006D4EA8" w:rsidRPr="00566985" w:rsidRDefault="006D4EA8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i/>
                <w:sz w:val="20"/>
                <w:szCs w:val="20"/>
                <w:lang w:val="en-US" w:eastAsia="fr-FR"/>
              </w:rPr>
            </w:pPr>
          </w:p>
        </w:tc>
      </w:tr>
      <w:tr w:rsidR="006D4EA8" w:rsidRPr="000B2924" w14:paraId="0C330F3D" w14:textId="77777777" w:rsidTr="009676CD">
        <w:trPr>
          <w:trHeight w:val="283"/>
          <w:jc w:val="center"/>
        </w:trPr>
        <w:tc>
          <w:tcPr>
            <w:tcW w:w="713" w:type="pct"/>
            <w:vMerge/>
          </w:tcPr>
          <w:p w14:paraId="2296EBD4" w14:textId="77777777" w:rsidR="006D4EA8" w:rsidRPr="00566985" w:rsidRDefault="006D4EA8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630" w:type="pct"/>
          </w:tcPr>
          <w:p w14:paraId="12E1D88B" w14:textId="77777777" w:rsidR="006D4EA8" w:rsidRPr="00566985" w:rsidRDefault="006D4EA8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  <w:r w:rsidRPr="00566985"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>1.5. Is there coherence between qualitative data sources, collection, analysis and interpretation?</w:t>
            </w:r>
          </w:p>
        </w:tc>
        <w:tc>
          <w:tcPr>
            <w:tcW w:w="261" w:type="pct"/>
          </w:tcPr>
          <w:p w14:paraId="7D3D0CA2" w14:textId="77777777" w:rsidR="006D4EA8" w:rsidRPr="00566985" w:rsidRDefault="006D4EA8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10" w:type="pct"/>
          </w:tcPr>
          <w:p w14:paraId="2A1A8F46" w14:textId="77777777" w:rsidR="006D4EA8" w:rsidRPr="00566985" w:rsidRDefault="006D4EA8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313" w:type="pct"/>
          </w:tcPr>
          <w:p w14:paraId="57F743F9" w14:textId="77777777" w:rsidR="006D4EA8" w:rsidRPr="00566985" w:rsidRDefault="006D4EA8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873" w:type="pct"/>
          </w:tcPr>
          <w:p w14:paraId="43F7959A" w14:textId="77777777" w:rsidR="006D4EA8" w:rsidRPr="00566985" w:rsidRDefault="006D4EA8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i/>
                <w:sz w:val="20"/>
                <w:szCs w:val="20"/>
                <w:lang w:val="en-US" w:eastAsia="fr-FR"/>
              </w:rPr>
            </w:pPr>
          </w:p>
        </w:tc>
      </w:tr>
      <w:tr w:rsidR="006D4EA8" w:rsidRPr="00566985" w14:paraId="738E7881" w14:textId="77777777" w:rsidTr="009676CD">
        <w:trPr>
          <w:jc w:val="center"/>
        </w:trPr>
        <w:tc>
          <w:tcPr>
            <w:tcW w:w="713" w:type="pct"/>
            <w:vMerge w:val="restart"/>
            <w:tcBorders>
              <w:top w:val="single" w:sz="24" w:space="0" w:color="auto"/>
            </w:tcBorders>
          </w:tcPr>
          <w:p w14:paraId="1DDC45EB" w14:textId="77777777" w:rsidR="006D4EA8" w:rsidRPr="00566985" w:rsidRDefault="006D4EA8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eastAsia="fr-FR"/>
              </w:rPr>
            </w:pPr>
            <w:r w:rsidRPr="00566985">
              <w:rPr>
                <w:rFonts w:ascii="Times New Roman" w:hAnsi="Times New Roman" w:cs="Times New Roman"/>
                <w:sz w:val="20"/>
                <w:szCs w:val="20"/>
                <w:lang w:eastAsia="fr-FR"/>
              </w:rPr>
              <w:t>2. Quantitative randomized controlled trials</w:t>
            </w:r>
          </w:p>
        </w:tc>
        <w:tc>
          <w:tcPr>
            <w:tcW w:w="2630" w:type="pct"/>
            <w:tcBorders>
              <w:top w:val="single" w:sz="24" w:space="0" w:color="auto"/>
            </w:tcBorders>
          </w:tcPr>
          <w:p w14:paraId="26730909" w14:textId="77777777" w:rsidR="006D4EA8" w:rsidRPr="00566985" w:rsidRDefault="006D4EA8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eastAsia="fr-FR"/>
              </w:rPr>
            </w:pPr>
            <w:r w:rsidRPr="00566985">
              <w:rPr>
                <w:rFonts w:ascii="Times New Roman" w:hAnsi="Times New Roman" w:cs="Times New Roman"/>
                <w:sz w:val="20"/>
                <w:szCs w:val="20"/>
                <w:lang w:eastAsia="fr-FR"/>
              </w:rPr>
              <w:t>2.1. Is randomization appropriately performed?</w:t>
            </w:r>
          </w:p>
        </w:tc>
        <w:tc>
          <w:tcPr>
            <w:tcW w:w="261" w:type="pct"/>
            <w:tcBorders>
              <w:top w:val="single" w:sz="24" w:space="0" w:color="auto"/>
            </w:tcBorders>
          </w:tcPr>
          <w:p w14:paraId="262E6EBF" w14:textId="77777777" w:rsidR="006D4EA8" w:rsidRPr="00566985" w:rsidRDefault="006D4EA8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eastAsia="fr-FR"/>
              </w:rPr>
            </w:pPr>
          </w:p>
        </w:tc>
        <w:tc>
          <w:tcPr>
            <w:tcW w:w="210" w:type="pct"/>
            <w:tcBorders>
              <w:top w:val="single" w:sz="24" w:space="0" w:color="auto"/>
            </w:tcBorders>
          </w:tcPr>
          <w:p w14:paraId="5E5B4C02" w14:textId="77777777" w:rsidR="006D4EA8" w:rsidRPr="00566985" w:rsidRDefault="006D4EA8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eastAsia="fr-FR"/>
              </w:rPr>
            </w:pPr>
          </w:p>
        </w:tc>
        <w:tc>
          <w:tcPr>
            <w:tcW w:w="313" w:type="pct"/>
            <w:tcBorders>
              <w:top w:val="single" w:sz="24" w:space="0" w:color="auto"/>
            </w:tcBorders>
          </w:tcPr>
          <w:p w14:paraId="6F7FD286" w14:textId="77777777" w:rsidR="006D4EA8" w:rsidRPr="00566985" w:rsidRDefault="006D4EA8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eastAsia="fr-FR"/>
              </w:rPr>
            </w:pPr>
          </w:p>
        </w:tc>
        <w:tc>
          <w:tcPr>
            <w:tcW w:w="873" w:type="pct"/>
            <w:tcBorders>
              <w:top w:val="single" w:sz="24" w:space="0" w:color="auto"/>
            </w:tcBorders>
          </w:tcPr>
          <w:p w14:paraId="15BC4ACE" w14:textId="77777777" w:rsidR="006D4EA8" w:rsidRPr="009676CD" w:rsidRDefault="006D4EA8" w:rsidP="009676CD">
            <w:pPr>
              <w:spacing w:after="0" w:line="240" w:lineRule="auto"/>
              <w:rPr>
                <w:rFonts w:ascii="Times New Roman" w:hAnsi="Times New Roman" w:cs="Times New Roman"/>
                <w:iCs/>
                <w:sz w:val="20"/>
                <w:szCs w:val="20"/>
                <w:lang w:eastAsia="fr-FR"/>
              </w:rPr>
            </w:pPr>
          </w:p>
        </w:tc>
      </w:tr>
      <w:tr w:rsidR="006D4EA8" w:rsidRPr="000B2924" w14:paraId="3EBEC17A" w14:textId="77777777" w:rsidTr="009676CD">
        <w:trPr>
          <w:jc w:val="center"/>
        </w:trPr>
        <w:tc>
          <w:tcPr>
            <w:tcW w:w="713" w:type="pct"/>
            <w:vMerge/>
          </w:tcPr>
          <w:p w14:paraId="3BB1EB7E" w14:textId="77777777" w:rsidR="006D4EA8" w:rsidRPr="00566985" w:rsidRDefault="006D4EA8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eastAsia="fr-FR"/>
              </w:rPr>
            </w:pPr>
          </w:p>
        </w:tc>
        <w:tc>
          <w:tcPr>
            <w:tcW w:w="2630" w:type="pct"/>
          </w:tcPr>
          <w:p w14:paraId="33A419B7" w14:textId="77777777" w:rsidR="006D4EA8" w:rsidRPr="00566985" w:rsidRDefault="006D4EA8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  <w:r w:rsidRPr="00566985"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>2.2. Are the groups comparable at baseline?</w:t>
            </w:r>
          </w:p>
        </w:tc>
        <w:tc>
          <w:tcPr>
            <w:tcW w:w="261" w:type="pct"/>
          </w:tcPr>
          <w:p w14:paraId="397B4C42" w14:textId="77777777" w:rsidR="006D4EA8" w:rsidRPr="00566985" w:rsidRDefault="006D4EA8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10" w:type="pct"/>
          </w:tcPr>
          <w:p w14:paraId="4A296475" w14:textId="77777777" w:rsidR="006D4EA8" w:rsidRPr="00566985" w:rsidRDefault="006D4EA8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313" w:type="pct"/>
          </w:tcPr>
          <w:p w14:paraId="30FFA63C" w14:textId="77777777" w:rsidR="006D4EA8" w:rsidRPr="00566985" w:rsidRDefault="006D4EA8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873" w:type="pct"/>
          </w:tcPr>
          <w:p w14:paraId="5A991B72" w14:textId="77777777" w:rsidR="006D4EA8" w:rsidRPr="009676CD" w:rsidRDefault="006D4EA8" w:rsidP="009676CD">
            <w:pPr>
              <w:spacing w:after="0" w:line="240" w:lineRule="auto"/>
              <w:rPr>
                <w:rFonts w:ascii="Times New Roman" w:hAnsi="Times New Roman" w:cs="Times New Roman"/>
                <w:iCs/>
                <w:sz w:val="20"/>
                <w:szCs w:val="20"/>
                <w:lang w:val="en-US" w:eastAsia="fr-FR"/>
              </w:rPr>
            </w:pPr>
          </w:p>
        </w:tc>
      </w:tr>
      <w:tr w:rsidR="006D4EA8" w:rsidRPr="000B2924" w14:paraId="5DFAB737" w14:textId="77777777" w:rsidTr="009676CD">
        <w:trPr>
          <w:jc w:val="center"/>
        </w:trPr>
        <w:tc>
          <w:tcPr>
            <w:tcW w:w="713" w:type="pct"/>
            <w:vMerge/>
          </w:tcPr>
          <w:p w14:paraId="37112FBA" w14:textId="77777777" w:rsidR="006D4EA8" w:rsidRPr="00566985" w:rsidRDefault="006D4EA8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630" w:type="pct"/>
          </w:tcPr>
          <w:p w14:paraId="2960B436" w14:textId="77777777" w:rsidR="006D4EA8" w:rsidRPr="00566985" w:rsidRDefault="006D4EA8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  <w:r w:rsidRPr="00566985"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>2.3. Are there complete outcome data?</w:t>
            </w:r>
          </w:p>
        </w:tc>
        <w:tc>
          <w:tcPr>
            <w:tcW w:w="261" w:type="pct"/>
          </w:tcPr>
          <w:p w14:paraId="7DEE3396" w14:textId="77777777" w:rsidR="006D4EA8" w:rsidRPr="00566985" w:rsidRDefault="006D4EA8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10" w:type="pct"/>
          </w:tcPr>
          <w:p w14:paraId="363DF5A2" w14:textId="77777777" w:rsidR="006D4EA8" w:rsidRPr="00566985" w:rsidRDefault="006D4EA8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313" w:type="pct"/>
          </w:tcPr>
          <w:p w14:paraId="02051050" w14:textId="77777777" w:rsidR="006D4EA8" w:rsidRPr="00566985" w:rsidRDefault="006D4EA8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873" w:type="pct"/>
          </w:tcPr>
          <w:p w14:paraId="174F72FB" w14:textId="77777777" w:rsidR="006D4EA8" w:rsidRPr="009676CD" w:rsidRDefault="006D4EA8" w:rsidP="009676CD">
            <w:pPr>
              <w:spacing w:after="0" w:line="240" w:lineRule="auto"/>
              <w:rPr>
                <w:rFonts w:ascii="Times New Roman" w:hAnsi="Times New Roman" w:cs="Times New Roman"/>
                <w:iCs/>
                <w:sz w:val="20"/>
                <w:szCs w:val="20"/>
                <w:lang w:val="en-US" w:eastAsia="fr-FR"/>
              </w:rPr>
            </w:pPr>
          </w:p>
        </w:tc>
      </w:tr>
      <w:tr w:rsidR="006D4EA8" w:rsidRPr="000B2924" w14:paraId="7081786C" w14:textId="77777777" w:rsidTr="009676CD">
        <w:trPr>
          <w:jc w:val="center"/>
        </w:trPr>
        <w:tc>
          <w:tcPr>
            <w:tcW w:w="713" w:type="pct"/>
            <w:vMerge/>
          </w:tcPr>
          <w:p w14:paraId="76539404" w14:textId="77777777" w:rsidR="006D4EA8" w:rsidRPr="00566985" w:rsidRDefault="006D4EA8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630" w:type="pct"/>
          </w:tcPr>
          <w:p w14:paraId="7F6251E3" w14:textId="77777777" w:rsidR="006D4EA8" w:rsidRPr="00566985" w:rsidRDefault="006D4EA8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  <w:r w:rsidRPr="00566985"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>2.4. Are outcome assessors blinded to the intervention provided?</w:t>
            </w:r>
          </w:p>
        </w:tc>
        <w:tc>
          <w:tcPr>
            <w:tcW w:w="261" w:type="pct"/>
          </w:tcPr>
          <w:p w14:paraId="79EC7C27" w14:textId="77777777" w:rsidR="006D4EA8" w:rsidRPr="00566985" w:rsidRDefault="006D4EA8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10" w:type="pct"/>
          </w:tcPr>
          <w:p w14:paraId="0063ECC4" w14:textId="77777777" w:rsidR="006D4EA8" w:rsidRPr="00566985" w:rsidRDefault="006D4EA8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313" w:type="pct"/>
          </w:tcPr>
          <w:p w14:paraId="147ED3C7" w14:textId="77777777" w:rsidR="006D4EA8" w:rsidRPr="00566985" w:rsidRDefault="006D4EA8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873" w:type="pct"/>
          </w:tcPr>
          <w:p w14:paraId="608F3217" w14:textId="77777777" w:rsidR="006D4EA8" w:rsidRPr="009676CD" w:rsidRDefault="006D4EA8" w:rsidP="009676CD">
            <w:pPr>
              <w:spacing w:after="0" w:line="240" w:lineRule="auto"/>
              <w:rPr>
                <w:rFonts w:ascii="Times New Roman" w:hAnsi="Times New Roman" w:cs="Times New Roman"/>
                <w:iCs/>
                <w:sz w:val="20"/>
                <w:szCs w:val="20"/>
                <w:lang w:val="en-US" w:eastAsia="fr-FR"/>
              </w:rPr>
            </w:pPr>
          </w:p>
        </w:tc>
      </w:tr>
      <w:tr w:rsidR="006D4EA8" w:rsidRPr="000B2924" w14:paraId="634618EA" w14:textId="77777777" w:rsidTr="009676CD">
        <w:trPr>
          <w:jc w:val="center"/>
        </w:trPr>
        <w:tc>
          <w:tcPr>
            <w:tcW w:w="713" w:type="pct"/>
            <w:vMerge/>
            <w:tcBorders>
              <w:bottom w:val="single" w:sz="24" w:space="0" w:color="auto"/>
            </w:tcBorders>
          </w:tcPr>
          <w:p w14:paraId="31F5B202" w14:textId="77777777" w:rsidR="006D4EA8" w:rsidRPr="00566985" w:rsidRDefault="006D4EA8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630" w:type="pct"/>
            <w:tcBorders>
              <w:bottom w:val="single" w:sz="24" w:space="0" w:color="auto"/>
            </w:tcBorders>
          </w:tcPr>
          <w:p w14:paraId="39BACA6C" w14:textId="77777777" w:rsidR="006D4EA8" w:rsidRPr="00566985" w:rsidRDefault="006D4EA8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  <w:r w:rsidRPr="00566985"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>2.5 Did the participants adhere to the assigned intervention?</w:t>
            </w:r>
          </w:p>
        </w:tc>
        <w:tc>
          <w:tcPr>
            <w:tcW w:w="261" w:type="pct"/>
            <w:tcBorders>
              <w:bottom w:val="single" w:sz="24" w:space="0" w:color="auto"/>
            </w:tcBorders>
          </w:tcPr>
          <w:p w14:paraId="4DF466F4" w14:textId="77777777" w:rsidR="006D4EA8" w:rsidRPr="00566985" w:rsidRDefault="006D4EA8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10" w:type="pct"/>
            <w:tcBorders>
              <w:bottom w:val="single" w:sz="24" w:space="0" w:color="auto"/>
            </w:tcBorders>
          </w:tcPr>
          <w:p w14:paraId="341E70B0" w14:textId="77777777" w:rsidR="006D4EA8" w:rsidRPr="00566985" w:rsidRDefault="006D4EA8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313" w:type="pct"/>
            <w:tcBorders>
              <w:bottom w:val="single" w:sz="24" w:space="0" w:color="auto"/>
            </w:tcBorders>
          </w:tcPr>
          <w:p w14:paraId="0ED5E5CF" w14:textId="77777777" w:rsidR="006D4EA8" w:rsidRPr="00566985" w:rsidRDefault="006D4EA8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873" w:type="pct"/>
            <w:tcBorders>
              <w:bottom w:val="single" w:sz="24" w:space="0" w:color="auto"/>
            </w:tcBorders>
          </w:tcPr>
          <w:p w14:paraId="3EDDEFD2" w14:textId="77777777" w:rsidR="006D4EA8" w:rsidRPr="009676CD" w:rsidRDefault="006D4EA8" w:rsidP="009676CD">
            <w:pPr>
              <w:spacing w:after="0" w:line="240" w:lineRule="auto"/>
              <w:rPr>
                <w:rFonts w:ascii="Times New Roman" w:hAnsi="Times New Roman" w:cs="Times New Roman"/>
                <w:iCs/>
                <w:sz w:val="20"/>
                <w:szCs w:val="20"/>
                <w:lang w:val="en-US" w:eastAsia="fr-FR"/>
              </w:rPr>
            </w:pPr>
          </w:p>
        </w:tc>
      </w:tr>
      <w:tr w:rsidR="006D4EA8" w:rsidRPr="000B2924" w14:paraId="32AE2D85" w14:textId="77777777" w:rsidTr="009676CD">
        <w:trPr>
          <w:jc w:val="center"/>
        </w:trPr>
        <w:tc>
          <w:tcPr>
            <w:tcW w:w="713" w:type="pct"/>
            <w:vMerge w:val="restart"/>
            <w:tcBorders>
              <w:top w:val="single" w:sz="24" w:space="0" w:color="auto"/>
            </w:tcBorders>
          </w:tcPr>
          <w:p w14:paraId="1336A9BE" w14:textId="77777777" w:rsidR="006D4EA8" w:rsidRPr="00566985" w:rsidRDefault="006D4EA8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eastAsia="fr-FR"/>
              </w:rPr>
            </w:pPr>
            <w:r w:rsidRPr="00566985">
              <w:rPr>
                <w:rFonts w:ascii="Times New Roman" w:hAnsi="Times New Roman" w:cs="Times New Roman"/>
                <w:sz w:val="20"/>
                <w:szCs w:val="20"/>
                <w:lang w:eastAsia="fr-FR"/>
              </w:rPr>
              <w:t xml:space="preserve">3. Quantitative non-randomized </w:t>
            </w:r>
          </w:p>
        </w:tc>
        <w:tc>
          <w:tcPr>
            <w:tcW w:w="2630" w:type="pct"/>
            <w:tcBorders>
              <w:top w:val="single" w:sz="24" w:space="0" w:color="auto"/>
            </w:tcBorders>
          </w:tcPr>
          <w:p w14:paraId="331AA49B" w14:textId="77777777" w:rsidR="006D4EA8" w:rsidRPr="00566985" w:rsidRDefault="006D4EA8" w:rsidP="009C5023">
            <w:pPr>
              <w:spacing w:after="0" w:line="240" w:lineRule="auto"/>
              <w:rPr>
                <w:rFonts w:ascii="Times New Roman" w:hAnsi="Times New Roman" w:cs="Times New Roman"/>
                <w:bCs/>
                <w:sz w:val="20"/>
                <w:szCs w:val="20"/>
                <w:lang w:val="en-US" w:eastAsia="fr-FR"/>
              </w:rPr>
            </w:pPr>
            <w:r w:rsidRPr="00566985">
              <w:rPr>
                <w:rFonts w:ascii="Times New Roman" w:hAnsi="Times New Roman" w:cs="Times New Roman"/>
                <w:bCs/>
                <w:sz w:val="20"/>
                <w:szCs w:val="20"/>
                <w:lang w:val="en-US" w:eastAsia="fr-FR"/>
              </w:rPr>
              <w:t>3.1. Are the participants representative of the target population?</w:t>
            </w:r>
          </w:p>
        </w:tc>
        <w:tc>
          <w:tcPr>
            <w:tcW w:w="261" w:type="pct"/>
            <w:tcBorders>
              <w:top w:val="single" w:sz="24" w:space="0" w:color="auto"/>
            </w:tcBorders>
          </w:tcPr>
          <w:p w14:paraId="2029AC32" w14:textId="1D1B0851" w:rsidR="006D4EA8" w:rsidRPr="00566985" w:rsidRDefault="00EB1E5D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>X</w:t>
            </w:r>
          </w:p>
        </w:tc>
        <w:tc>
          <w:tcPr>
            <w:tcW w:w="210" w:type="pct"/>
            <w:tcBorders>
              <w:top w:val="single" w:sz="24" w:space="0" w:color="auto"/>
            </w:tcBorders>
          </w:tcPr>
          <w:p w14:paraId="79BFC47D" w14:textId="77777777" w:rsidR="006D4EA8" w:rsidRPr="00566985" w:rsidRDefault="006D4EA8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313" w:type="pct"/>
            <w:tcBorders>
              <w:top w:val="single" w:sz="24" w:space="0" w:color="auto"/>
            </w:tcBorders>
          </w:tcPr>
          <w:p w14:paraId="4CE1F6CE" w14:textId="77777777" w:rsidR="006D4EA8" w:rsidRPr="00566985" w:rsidRDefault="006D4EA8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873" w:type="pct"/>
            <w:tcBorders>
              <w:top w:val="single" w:sz="24" w:space="0" w:color="auto"/>
            </w:tcBorders>
          </w:tcPr>
          <w:p w14:paraId="13C61F5F" w14:textId="353EC5D2" w:rsidR="006D4EA8" w:rsidRPr="009676CD" w:rsidRDefault="00EB1E5D" w:rsidP="009676CD">
            <w:pPr>
              <w:spacing w:after="0" w:line="240" w:lineRule="auto"/>
              <w:rPr>
                <w:rFonts w:ascii="Times New Roman" w:hAnsi="Times New Roman" w:cs="Times New Roman"/>
                <w:iCs/>
                <w:sz w:val="20"/>
                <w:szCs w:val="20"/>
                <w:lang w:val="en-US" w:eastAsia="fr-FR"/>
              </w:rPr>
            </w:pPr>
            <w:r>
              <w:rPr>
                <w:rFonts w:ascii="Times New Roman" w:hAnsi="Times New Roman" w:cs="Times New Roman"/>
                <w:iCs/>
                <w:sz w:val="20"/>
                <w:szCs w:val="20"/>
                <w:lang w:val="en-US" w:eastAsia="fr-FR"/>
              </w:rPr>
              <w:t xml:space="preserve">100 consecutive </w:t>
            </w:r>
            <w:r w:rsidR="00AB3E27">
              <w:rPr>
                <w:rFonts w:ascii="Times New Roman" w:hAnsi="Times New Roman" w:cs="Times New Roman"/>
                <w:iCs/>
                <w:sz w:val="20"/>
                <w:szCs w:val="20"/>
                <w:lang w:val="en-US" w:eastAsia="fr-FR"/>
              </w:rPr>
              <w:t>caesarean</w:t>
            </w:r>
            <w:r>
              <w:rPr>
                <w:rFonts w:ascii="Times New Roman" w:hAnsi="Times New Roman" w:cs="Times New Roman"/>
                <w:iCs/>
                <w:sz w:val="20"/>
                <w:szCs w:val="20"/>
                <w:lang w:val="en-US" w:eastAsia="fr-FR"/>
              </w:rPr>
              <w:t>s 1981-83.</w:t>
            </w:r>
            <w:r w:rsidR="00CB5F6D">
              <w:rPr>
                <w:rFonts w:ascii="Times New Roman" w:hAnsi="Times New Roman" w:cs="Times New Roman"/>
                <w:iCs/>
                <w:sz w:val="20"/>
                <w:szCs w:val="20"/>
                <w:lang w:val="en-US" w:eastAsia="fr-FR"/>
              </w:rPr>
              <w:t xml:space="preserve"> Approx. 75% </w:t>
            </w:r>
            <w:r w:rsidR="002C0BA1">
              <w:rPr>
                <w:rFonts w:ascii="Times New Roman" w:hAnsi="Times New Roman" w:cs="Times New Roman"/>
                <w:iCs/>
                <w:sz w:val="20"/>
                <w:szCs w:val="20"/>
                <w:lang w:val="en-US" w:eastAsia="fr-FR"/>
              </w:rPr>
              <w:t>of parents replied to the questionnaire.</w:t>
            </w:r>
          </w:p>
        </w:tc>
      </w:tr>
      <w:tr w:rsidR="006D4EA8" w:rsidRPr="000B2924" w14:paraId="5FFE1FC6" w14:textId="77777777" w:rsidTr="009676CD">
        <w:trPr>
          <w:jc w:val="center"/>
        </w:trPr>
        <w:tc>
          <w:tcPr>
            <w:tcW w:w="713" w:type="pct"/>
            <w:vMerge/>
          </w:tcPr>
          <w:p w14:paraId="5F150F05" w14:textId="77777777" w:rsidR="006D4EA8" w:rsidRPr="00566985" w:rsidRDefault="006D4EA8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630" w:type="pct"/>
          </w:tcPr>
          <w:p w14:paraId="45EE2C80" w14:textId="77777777" w:rsidR="006D4EA8" w:rsidRPr="00566985" w:rsidRDefault="006D4EA8" w:rsidP="009C5023">
            <w:pPr>
              <w:spacing w:after="0" w:line="240" w:lineRule="auto"/>
              <w:rPr>
                <w:rFonts w:ascii="Times New Roman" w:hAnsi="Times New Roman" w:cs="Times New Roman"/>
                <w:bCs/>
                <w:sz w:val="20"/>
                <w:szCs w:val="20"/>
                <w:lang w:val="en-US" w:eastAsia="fr-FR"/>
              </w:rPr>
            </w:pPr>
            <w:r w:rsidRPr="00566985">
              <w:rPr>
                <w:rFonts w:ascii="Times New Roman" w:hAnsi="Times New Roman" w:cs="Times New Roman"/>
                <w:bCs/>
                <w:sz w:val="20"/>
                <w:szCs w:val="20"/>
                <w:lang w:val="en-US" w:eastAsia="fr-FR"/>
              </w:rPr>
              <w:t>3.2. Are measurements appropriate regarding both the outcome and intervention (or exposure)?</w:t>
            </w:r>
          </w:p>
        </w:tc>
        <w:tc>
          <w:tcPr>
            <w:tcW w:w="261" w:type="pct"/>
          </w:tcPr>
          <w:p w14:paraId="5D2E03BD" w14:textId="47E571B2" w:rsidR="006D4EA8" w:rsidRPr="00566985" w:rsidRDefault="001064B3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>X</w:t>
            </w:r>
          </w:p>
        </w:tc>
        <w:tc>
          <w:tcPr>
            <w:tcW w:w="210" w:type="pct"/>
          </w:tcPr>
          <w:p w14:paraId="49525050" w14:textId="77777777" w:rsidR="006D4EA8" w:rsidRPr="00566985" w:rsidRDefault="006D4EA8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313" w:type="pct"/>
          </w:tcPr>
          <w:p w14:paraId="75DFE10E" w14:textId="65D217BC" w:rsidR="006D4EA8" w:rsidRPr="00566985" w:rsidRDefault="006D4EA8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873" w:type="pct"/>
          </w:tcPr>
          <w:p w14:paraId="781F681A" w14:textId="77777777" w:rsidR="006D4EA8" w:rsidRDefault="00623AE1" w:rsidP="009676CD">
            <w:pPr>
              <w:spacing w:after="0" w:line="240" w:lineRule="auto"/>
              <w:rPr>
                <w:rFonts w:ascii="Times New Roman" w:hAnsi="Times New Roman" w:cs="Times New Roman"/>
                <w:iCs/>
                <w:sz w:val="20"/>
                <w:szCs w:val="20"/>
                <w:lang w:val="en-US" w:eastAsia="fr-FR"/>
              </w:rPr>
            </w:pPr>
            <w:r>
              <w:rPr>
                <w:rFonts w:ascii="Times New Roman" w:hAnsi="Times New Roman" w:cs="Times New Roman"/>
                <w:iCs/>
                <w:sz w:val="20"/>
                <w:szCs w:val="20"/>
                <w:lang w:val="en-US" w:eastAsia="fr-FR"/>
              </w:rPr>
              <w:t xml:space="preserve">Questionnaire and </w:t>
            </w:r>
            <w:r w:rsidR="00E65F78">
              <w:rPr>
                <w:rFonts w:ascii="Times New Roman" w:hAnsi="Times New Roman" w:cs="Times New Roman"/>
                <w:iCs/>
                <w:sz w:val="20"/>
                <w:szCs w:val="20"/>
                <w:lang w:val="en-US" w:eastAsia="fr-FR"/>
              </w:rPr>
              <w:t>medical journal</w:t>
            </w:r>
            <w:r w:rsidR="00545787">
              <w:rPr>
                <w:rFonts w:ascii="Times New Roman" w:hAnsi="Times New Roman" w:cs="Times New Roman"/>
                <w:iCs/>
                <w:sz w:val="20"/>
                <w:szCs w:val="20"/>
                <w:lang w:val="en-US" w:eastAsia="fr-FR"/>
              </w:rPr>
              <w:t xml:space="preserve"> review for items regarding the cs.</w:t>
            </w:r>
          </w:p>
          <w:p w14:paraId="28C9C7AE" w14:textId="7C8B1230" w:rsidR="003D2A66" w:rsidRPr="009676CD" w:rsidRDefault="003D2A66" w:rsidP="009676CD">
            <w:pPr>
              <w:spacing w:after="0" w:line="240" w:lineRule="auto"/>
              <w:rPr>
                <w:rFonts w:ascii="Times New Roman" w:hAnsi="Times New Roman" w:cs="Times New Roman"/>
                <w:iCs/>
                <w:sz w:val="20"/>
                <w:szCs w:val="20"/>
                <w:lang w:val="en-US" w:eastAsia="fr-FR"/>
              </w:rPr>
            </w:pPr>
          </w:p>
        </w:tc>
      </w:tr>
      <w:tr w:rsidR="006D4EA8" w:rsidRPr="000B2924" w14:paraId="37065847" w14:textId="77777777" w:rsidTr="009676CD">
        <w:trPr>
          <w:jc w:val="center"/>
        </w:trPr>
        <w:tc>
          <w:tcPr>
            <w:tcW w:w="713" w:type="pct"/>
            <w:vMerge/>
          </w:tcPr>
          <w:p w14:paraId="3315C64C" w14:textId="77777777" w:rsidR="006D4EA8" w:rsidRPr="00566985" w:rsidRDefault="006D4EA8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630" w:type="pct"/>
          </w:tcPr>
          <w:p w14:paraId="65652381" w14:textId="77777777" w:rsidR="006D4EA8" w:rsidRPr="00566985" w:rsidRDefault="006D4EA8" w:rsidP="009C5023">
            <w:pPr>
              <w:spacing w:after="0" w:line="240" w:lineRule="auto"/>
              <w:rPr>
                <w:rFonts w:ascii="Times New Roman" w:hAnsi="Times New Roman" w:cs="Times New Roman"/>
                <w:bCs/>
                <w:sz w:val="20"/>
                <w:szCs w:val="20"/>
                <w:lang w:val="en-US" w:eastAsia="fr-FR"/>
              </w:rPr>
            </w:pPr>
            <w:r w:rsidRPr="00566985">
              <w:rPr>
                <w:rFonts w:ascii="Times New Roman" w:hAnsi="Times New Roman" w:cs="Times New Roman"/>
                <w:bCs/>
                <w:sz w:val="20"/>
                <w:szCs w:val="20"/>
                <w:lang w:val="en-US" w:eastAsia="fr-FR"/>
              </w:rPr>
              <w:t xml:space="preserve">3.3. </w:t>
            </w:r>
            <w:r w:rsidRPr="00566985"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>Are there complete outcome data?</w:t>
            </w:r>
          </w:p>
        </w:tc>
        <w:tc>
          <w:tcPr>
            <w:tcW w:w="261" w:type="pct"/>
          </w:tcPr>
          <w:p w14:paraId="740FFA28" w14:textId="7E45B617" w:rsidR="006D4EA8" w:rsidRPr="00566985" w:rsidRDefault="006D4EA8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10" w:type="pct"/>
          </w:tcPr>
          <w:p w14:paraId="23FCB8C2" w14:textId="77777777" w:rsidR="006D4EA8" w:rsidRPr="00566985" w:rsidRDefault="006D4EA8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313" w:type="pct"/>
          </w:tcPr>
          <w:p w14:paraId="3148B76E" w14:textId="53679DE5" w:rsidR="006D4EA8" w:rsidRPr="00566985" w:rsidRDefault="001064B3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>X</w:t>
            </w:r>
          </w:p>
        </w:tc>
        <w:tc>
          <w:tcPr>
            <w:tcW w:w="873" w:type="pct"/>
          </w:tcPr>
          <w:p w14:paraId="5C90FD36" w14:textId="6DF213C8" w:rsidR="004F6831" w:rsidRDefault="004F6831" w:rsidP="009676CD">
            <w:pPr>
              <w:spacing w:after="0" w:line="240" w:lineRule="auto"/>
              <w:rPr>
                <w:rFonts w:ascii="Times New Roman" w:hAnsi="Times New Roman" w:cs="Times New Roman"/>
                <w:iCs/>
                <w:sz w:val="20"/>
                <w:szCs w:val="20"/>
                <w:lang w:val="en-US" w:eastAsia="fr-FR"/>
              </w:rPr>
            </w:pPr>
            <w:r>
              <w:rPr>
                <w:rFonts w:ascii="Times New Roman" w:hAnsi="Times New Roman" w:cs="Times New Roman"/>
                <w:iCs/>
                <w:sz w:val="20"/>
                <w:szCs w:val="20"/>
                <w:lang w:val="en-US" w:eastAsia="fr-FR"/>
              </w:rPr>
              <w:t>Protocol not available.</w:t>
            </w:r>
          </w:p>
          <w:p w14:paraId="4DB1BF57" w14:textId="1E3118CC" w:rsidR="006D4EA8" w:rsidRPr="009676CD" w:rsidRDefault="00E65F78" w:rsidP="009676CD">
            <w:pPr>
              <w:spacing w:after="0" w:line="240" w:lineRule="auto"/>
              <w:rPr>
                <w:rFonts w:ascii="Times New Roman" w:hAnsi="Times New Roman" w:cs="Times New Roman"/>
                <w:iCs/>
                <w:sz w:val="20"/>
                <w:szCs w:val="20"/>
                <w:lang w:val="en-US" w:eastAsia="fr-FR"/>
              </w:rPr>
            </w:pPr>
            <w:r>
              <w:rPr>
                <w:rFonts w:ascii="Times New Roman" w:hAnsi="Times New Roman" w:cs="Times New Roman"/>
                <w:iCs/>
                <w:sz w:val="20"/>
                <w:szCs w:val="20"/>
                <w:lang w:val="en-US" w:eastAsia="fr-FR"/>
              </w:rPr>
              <w:t>Complete regarding</w:t>
            </w:r>
            <w:r w:rsidR="00D555FD">
              <w:rPr>
                <w:rFonts w:ascii="Times New Roman" w:hAnsi="Times New Roman" w:cs="Times New Roman"/>
                <w:iCs/>
                <w:sz w:val="20"/>
                <w:szCs w:val="20"/>
                <w:lang w:val="en-US" w:eastAsia="fr-FR"/>
              </w:rPr>
              <w:t xml:space="preserve"> information from</w:t>
            </w:r>
            <w:r>
              <w:rPr>
                <w:rFonts w:ascii="Times New Roman" w:hAnsi="Times New Roman" w:cs="Times New Roman"/>
                <w:iCs/>
                <w:sz w:val="20"/>
                <w:szCs w:val="20"/>
                <w:lang w:val="en-US" w:eastAsia="fr-FR"/>
              </w:rPr>
              <w:t xml:space="preserve"> </w:t>
            </w:r>
            <w:r w:rsidR="00D555FD">
              <w:rPr>
                <w:rFonts w:ascii="Times New Roman" w:hAnsi="Times New Roman" w:cs="Times New Roman"/>
                <w:iCs/>
                <w:sz w:val="20"/>
                <w:szCs w:val="20"/>
                <w:lang w:val="en-US" w:eastAsia="fr-FR"/>
              </w:rPr>
              <w:t>medical journals. 75% response rate on questionnaires.</w:t>
            </w:r>
            <w:r w:rsidR="001064B3">
              <w:rPr>
                <w:rFonts w:ascii="Times New Roman" w:hAnsi="Times New Roman" w:cs="Times New Roman"/>
                <w:iCs/>
                <w:sz w:val="20"/>
                <w:szCs w:val="20"/>
                <w:lang w:val="en-US" w:eastAsia="fr-FR"/>
              </w:rPr>
              <w:t xml:space="preserve"> Unknown how the questionnaires were designed or if all items were reported.</w:t>
            </w:r>
          </w:p>
        </w:tc>
      </w:tr>
      <w:tr w:rsidR="006D4EA8" w:rsidRPr="000B2924" w14:paraId="1762469B" w14:textId="77777777" w:rsidTr="009676CD">
        <w:trPr>
          <w:jc w:val="center"/>
        </w:trPr>
        <w:tc>
          <w:tcPr>
            <w:tcW w:w="713" w:type="pct"/>
            <w:vMerge/>
          </w:tcPr>
          <w:p w14:paraId="0975764F" w14:textId="77777777" w:rsidR="006D4EA8" w:rsidRPr="00566985" w:rsidRDefault="006D4EA8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630" w:type="pct"/>
          </w:tcPr>
          <w:p w14:paraId="7A48785B" w14:textId="77777777" w:rsidR="006D4EA8" w:rsidRPr="00566985" w:rsidRDefault="006D4EA8" w:rsidP="009C5023">
            <w:pPr>
              <w:spacing w:after="0" w:line="240" w:lineRule="auto"/>
              <w:rPr>
                <w:rFonts w:ascii="Times New Roman" w:hAnsi="Times New Roman" w:cs="Times New Roman"/>
                <w:bCs/>
                <w:sz w:val="20"/>
                <w:szCs w:val="20"/>
                <w:lang w:val="en-US" w:eastAsia="fr-FR"/>
              </w:rPr>
            </w:pPr>
            <w:r w:rsidRPr="00566985"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>3.4. Are the confounders accounted for in the design and analysis?</w:t>
            </w:r>
          </w:p>
        </w:tc>
        <w:tc>
          <w:tcPr>
            <w:tcW w:w="261" w:type="pct"/>
          </w:tcPr>
          <w:p w14:paraId="493E3C16" w14:textId="77777777" w:rsidR="006D4EA8" w:rsidRPr="00566985" w:rsidRDefault="006D4EA8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10" w:type="pct"/>
          </w:tcPr>
          <w:p w14:paraId="7393E9BC" w14:textId="77777777" w:rsidR="006D4EA8" w:rsidRPr="00566985" w:rsidRDefault="006D4EA8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313" w:type="pct"/>
          </w:tcPr>
          <w:p w14:paraId="0C7AD805" w14:textId="4ED9E53E" w:rsidR="006D4EA8" w:rsidRPr="00566985" w:rsidRDefault="009F47F3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>X</w:t>
            </w:r>
          </w:p>
        </w:tc>
        <w:tc>
          <w:tcPr>
            <w:tcW w:w="873" w:type="pct"/>
          </w:tcPr>
          <w:p w14:paraId="5FBE0212" w14:textId="7B313EB4" w:rsidR="006D4EA8" w:rsidRPr="009676CD" w:rsidRDefault="009F47F3" w:rsidP="009676CD">
            <w:pPr>
              <w:spacing w:after="0" w:line="240" w:lineRule="auto"/>
              <w:rPr>
                <w:rFonts w:ascii="Times New Roman" w:hAnsi="Times New Roman" w:cs="Times New Roman"/>
                <w:iCs/>
                <w:sz w:val="20"/>
                <w:szCs w:val="20"/>
                <w:lang w:val="en-US" w:eastAsia="fr-FR"/>
              </w:rPr>
            </w:pPr>
            <w:r>
              <w:rPr>
                <w:rFonts w:ascii="Times New Roman" w:hAnsi="Times New Roman" w:cs="Times New Roman"/>
                <w:iCs/>
                <w:sz w:val="20"/>
                <w:szCs w:val="20"/>
                <w:lang w:val="en-US" w:eastAsia="fr-FR"/>
              </w:rPr>
              <w:t xml:space="preserve">Little information on method and material. </w:t>
            </w:r>
            <w:r w:rsidR="00725F08">
              <w:rPr>
                <w:rFonts w:ascii="Times New Roman" w:hAnsi="Times New Roman" w:cs="Times New Roman"/>
                <w:iCs/>
                <w:sz w:val="20"/>
                <w:szCs w:val="20"/>
                <w:lang w:val="en-US" w:eastAsia="fr-FR"/>
              </w:rPr>
              <w:t>Unknown how the questionnaires were distributed, if all medical journals could be reviewed or some parents were excluded or declined to participate.</w:t>
            </w:r>
          </w:p>
        </w:tc>
      </w:tr>
      <w:tr w:rsidR="006D4EA8" w:rsidRPr="000B2924" w14:paraId="36B33969" w14:textId="77777777" w:rsidTr="009676CD">
        <w:trPr>
          <w:jc w:val="center"/>
        </w:trPr>
        <w:tc>
          <w:tcPr>
            <w:tcW w:w="713" w:type="pct"/>
            <w:vMerge/>
            <w:tcBorders>
              <w:bottom w:val="single" w:sz="24" w:space="0" w:color="auto"/>
            </w:tcBorders>
          </w:tcPr>
          <w:p w14:paraId="303B6886" w14:textId="77777777" w:rsidR="006D4EA8" w:rsidRPr="00566985" w:rsidRDefault="006D4EA8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630" w:type="pct"/>
            <w:tcBorders>
              <w:bottom w:val="single" w:sz="24" w:space="0" w:color="auto"/>
            </w:tcBorders>
          </w:tcPr>
          <w:p w14:paraId="7225A9B4" w14:textId="77777777" w:rsidR="006D4EA8" w:rsidRPr="00566985" w:rsidRDefault="006D4EA8" w:rsidP="009C5023">
            <w:pPr>
              <w:spacing w:after="0" w:line="240" w:lineRule="auto"/>
              <w:rPr>
                <w:rFonts w:ascii="Times New Roman" w:hAnsi="Times New Roman"/>
                <w:sz w:val="20"/>
                <w:szCs w:val="20"/>
                <w:lang w:val="en-US" w:eastAsia="fr-FR"/>
              </w:rPr>
            </w:pPr>
            <w:r w:rsidRPr="00566985">
              <w:rPr>
                <w:rFonts w:ascii="Times New Roman" w:hAnsi="Times New Roman"/>
                <w:sz w:val="20"/>
                <w:szCs w:val="20"/>
                <w:lang w:val="en-US" w:eastAsia="fr-FR"/>
              </w:rPr>
              <w:t>3.5. During the study period, is the intervention administered (or exposure occurred) as intended?</w:t>
            </w:r>
          </w:p>
        </w:tc>
        <w:tc>
          <w:tcPr>
            <w:tcW w:w="261" w:type="pct"/>
            <w:tcBorders>
              <w:bottom w:val="single" w:sz="24" w:space="0" w:color="auto"/>
            </w:tcBorders>
          </w:tcPr>
          <w:p w14:paraId="29EC541B" w14:textId="77777777" w:rsidR="006D4EA8" w:rsidRPr="00566985" w:rsidRDefault="006D4EA8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10" w:type="pct"/>
            <w:tcBorders>
              <w:bottom w:val="single" w:sz="24" w:space="0" w:color="auto"/>
            </w:tcBorders>
          </w:tcPr>
          <w:p w14:paraId="6A635112" w14:textId="6410E9F0" w:rsidR="006D4EA8" w:rsidRPr="00566985" w:rsidRDefault="00E31139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>X</w:t>
            </w:r>
          </w:p>
        </w:tc>
        <w:tc>
          <w:tcPr>
            <w:tcW w:w="313" w:type="pct"/>
            <w:tcBorders>
              <w:bottom w:val="single" w:sz="24" w:space="0" w:color="auto"/>
            </w:tcBorders>
          </w:tcPr>
          <w:p w14:paraId="7F2A0164" w14:textId="77777777" w:rsidR="006D4EA8" w:rsidRPr="00566985" w:rsidRDefault="006D4EA8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873" w:type="pct"/>
            <w:tcBorders>
              <w:bottom w:val="single" w:sz="24" w:space="0" w:color="auto"/>
            </w:tcBorders>
          </w:tcPr>
          <w:p w14:paraId="09846213" w14:textId="6C9FF07D" w:rsidR="006D4EA8" w:rsidRPr="009676CD" w:rsidRDefault="000404E4" w:rsidP="009676CD">
            <w:pPr>
              <w:spacing w:after="0" w:line="240" w:lineRule="auto"/>
              <w:rPr>
                <w:rFonts w:ascii="Times New Roman" w:hAnsi="Times New Roman" w:cs="Times New Roman"/>
                <w:iCs/>
                <w:sz w:val="20"/>
                <w:szCs w:val="20"/>
                <w:lang w:val="en-US" w:eastAsia="fr-FR"/>
              </w:rPr>
            </w:pPr>
            <w:r>
              <w:rPr>
                <w:rFonts w:ascii="Times New Roman" w:hAnsi="Times New Roman" w:cs="Times New Roman"/>
                <w:iCs/>
                <w:sz w:val="20"/>
                <w:szCs w:val="20"/>
                <w:lang w:val="en-US" w:eastAsia="fr-FR"/>
              </w:rPr>
              <w:t xml:space="preserve">Epidural anesthesia became an option in 1981, </w:t>
            </w:r>
            <w:r w:rsidR="00404A3E">
              <w:rPr>
                <w:rFonts w:ascii="Times New Roman" w:hAnsi="Times New Roman" w:cs="Times New Roman"/>
                <w:iCs/>
                <w:sz w:val="20"/>
                <w:szCs w:val="20"/>
                <w:lang w:val="en-US" w:eastAsia="fr-FR"/>
              </w:rPr>
              <w:t>and when used, the father could attend the cs. This became routine in 1982-83, so it concerns most of the included cs, but a few (how many is unknown) was from before</w:t>
            </w:r>
            <w:r w:rsidR="009F47F3">
              <w:rPr>
                <w:rFonts w:ascii="Times New Roman" w:hAnsi="Times New Roman" w:cs="Times New Roman"/>
                <w:iCs/>
                <w:sz w:val="20"/>
                <w:szCs w:val="20"/>
                <w:lang w:val="en-US" w:eastAsia="fr-FR"/>
              </w:rPr>
              <w:t xml:space="preserve"> this change.</w:t>
            </w:r>
          </w:p>
        </w:tc>
      </w:tr>
      <w:tr w:rsidR="006D4EA8" w:rsidRPr="000B2924" w14:paraId="5920753C" w14:textId="77777777" w:rsidTr="009676CD">
        <w:trPr>
          <w:cantSplit/>
          <w:jc w:val="center"/>
        </w:trPr>
        <w:tc>
          <w:tcPr>
            <w:tcW w:w="713" w:type="pct"/>
            <w:vMerge w:val="restart"/>
            <w:tcBorders>
              <w:top w:val="single" w:sz="24" w:space="0" w:color="auto"/>
            </w:tcBorders>
          </w:tcPr>
          <w:p w14:paraId="14AE4810" w14:textId="77777777" w:rsidR="006D4EA8" w:rsidRPr="00566985" w:rsidRDefault="006D4EA8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eastAsia="fr-FR"/>
              </w:rPr>
            </w:pPr>
            <w:r w:rsidRPr="00566985">
              <w:rPr>
                <w:rFonts w:ascii="Times New Roman" w:hAnsi="Times New Roman" w:cs="Times New Roman"/>
                <w:sz w:val="20"/>
                <w:szCs w:val="20"/>
                <w:lang w:eastAsia="fr-FR"/>
              </w:rPr>
              <w:t>4. Quantitative descriptive</w:t>
            </w:r>
          </w:p>
        </w:tc>
        <w:tc>
          <w:tcPr>
            <w:tcW w:w="2630" w:type="pct"/>
            <w:tcBorders>
              <w:top w:val="single" w:sz="24" w:space="0" w:color="auto"/>
            </w:tcBorders>
          </w:tcPr>
          <w:p w14:paraId="7D0F5C42" w14:textId="77777777" w:rsidR="006D4EA8" w:rsidRPr="00566985" w:rsidRDefault="006D4EA8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  <w:r w:rsidRPr="00566985"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>4.1. Is the sampling strategy relevant to address the research question?</w:t>
            </w:r>
          </w:p>
        </w:tc>
        <w:tc>
          <w:tcPr>
            <w:tcW w:w="261" w:type="pct"/>
            <w:tcBorders>
              <w:top w:val="single" w:sz="24" w:space="0" w:color="auto"/>
            </w:tcBorders>
          </w:tcPr>
          <w:p w14:paraId="515356FF" w14:textId="77777777" w:rsidR="006D4EA8" w:rsidRPr="00566985" w:rsidRDefault="006D4EA8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10" w:type="pct"/>
            <w:tcBorders>
              <w:top w:val="single" w:sz="24" w:space="0" w:color="auto"/>
            </w:tcBorders>
          </w:tcPr>
          <w:p w14:paraId="053D5AC5" w14:textId="77777777" w:rsidR="006D4EA8" w:rsidRPr="00566985" w:rsidRDefault="006D4EA8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313" w:type="pct"/>
            <w:tcBorders>
              <w:top w:val="single" w:sz="24" w:space="0" w:color="auto"/>
            </w:tcBorders>
          </w:tcPr>
          <w:p w14:paraId="1DCFDAC9" w14:textId="77777777" w:rsidR="006D4EA8" w:rsidRPr="00566985" w:rsidRDefault="006D4EA8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873" w:type="pct"/>
            <w:tcBorders>
              <w:top w:val="single" w:sz="24" w:space="0" w:color="auto"/>
            </w:tcBorders>
          </w:tcPr>
          <w:p w14:paraId="4A0912BB" w14:textId="77777777" w:rsidR="006D4EA8" w:rsidRPr="009676CD" w:rsidRDefault="006D4EA8" w:rsidP="009676CD">
            <w:pPr>
              <w:spacing w:after="0" w:line="240" w:lineRule="auto"/>
              <w:rPr>
                <w:rFonts w:ascii="Times New Roman" w:hAnsi="Times New Roman" w:cs="Times New Roman"/>
                <w:iCs/>
                <w:sz w:val="20"/>
                <w:szCs w:val="20"/>
                <w:lang w:val="en-US" w:eastAsia="fr-FR"/>
              </w:rPr>
            </w:pPr>
          </w:p>
        </w:tc>
      </w:tr>
      <w:tr w:rsidR="006D4EA8" w:rsidRPr="000B2924" w14:paraId="22E79E16" w14:textId="77777777" w:rsidTr="009676CD">
        <w:trPr>
          <w:jc w:val="center"/>
        </w:trPr>
        <w:tc>
          <w:tcPr>
            <w:tcW w:w="713" w:type="pct"/>
            <w:vMerge/>
          </w:tcPr>
          <w:p w14:paraId="4D3E6ED0" w14:textId="77777777" w:rsidR="006D4EA8" w:rsidRPr="00566985" w:rsidRDefault="006D4EA8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630" w:type="pct"/>
          </w:tcPr>
          <w:p w14:paraId="6F2E109B" w14:textId="77777777" w:rsidR="006D4EA8" w:rsidRPr="00566985" w:rsidRDefault="006D4EA8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566985"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>4.2. Is the sample representative of the target population?</w:t>
            </w:r>
          </w:p>
        </w:tc>
        <w:tc>
          <w:tcPr>
            <w:tcW w:w="261" w:type="pct"/>
          </w:tcPr>
          <w:p w14:paraId="553FEB7D" w14:textId="77777777" w:rsidR="006D4EA8" w:rsidRPr="00566985" w:rsidRDefault="006D4EA8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10" w:type="pct"/>
          </w:tcPr>
          <w:p w14:paraId="103A0AE1" w14:textId="77777777" w:rsidR="006D4EA8" w:rsidRPr="00566985" w:rsidRDefault="006D4EA8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313" w:type="pct"/>
          </w:tcPr>
          <w:p w14:paraId="1DC025DE" w14:textId="77777777" w:rsidR="006D4EA8" w:rsidRPr="00566985" w:rsidRDefault="006D4EA8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873" w:type="pct"/>
          </w:tcPr>
          <w:p w14:paraId="6F797E1A" w14:textId="77777777" w:rsidR="006D4EA8" w:rsidRPr="009676CD" w:rsidRDefault="006D4EA8" w:rsidP="009676CD">
            <w:pPr>
              <w:spacing w:after="0" w:line="240" w:lineRule="auto"/>
              <w:rPr>
                <w:rFonts w:ascii="Times New Roman" w:hAnsi="Times New Roman" w:cs="Times New Roman"/>
                <w:iCs/>
                <w:sz w:val="20"/>
                <w:szCs w:val="20"/>
                <w:lang w:val="en-US" w:eastAsia="fr-FR"/>
              </w:rPr>
            </w:pPr>
          </w:p>
        </w:tc>
      </w:tr>
      <w:tr w:rsidR="006D4EA8" w:rsidRPr="00566985" w14:paraId="01FDB967" w14:textId="77777777" w:rsidTr="009676CD">
        <w:trPr>
          <w:jc w:val="center"/>
        </w:trPr>
        <w:tc>
          <w:tcPr>
            <w:tcW w:w="713" w:type="pct"/>
            <w:vMerge/>
          </w:tcPr>
          <w:p w14:paraId="2AA88889" w14:textId="77777777" w:rsidR="006D4EA8" w:rsidRPr="00566985" w:rsidRDefault="006D4EA8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630" w:type="pct"/>
          </w:tcPr>
          <w:p w14:paraId="1E8AC1BE" w14:textId="77777777" w:rsidR="006D4EA8" w:rsidRPr="00566985" w:rsidRDefault="006D4EA8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eastAsia="fr-FR"/>
              </w:rPr>
            </w:pPr>
            <w:r w:rsidRPr="00566985">
              <w:rPr>
                <w:rFonts w:ascii="Times New Roman" w:hAnsi="Times New Roman" w:cs="Times New Roman"/>
                <w:sz w:val="20"/>
                <w:szCs w:val="20"/>
                <w:lang w:eastAsia="fr-FR"/>
              </w:rPr>
              <w:t xml:space="preserve">4.3. Are the </w:t>
            </w:r>
            <w:r w:rsidRPr="00566985">
              <w:rPr>
                <w:rFonts w:ascii="Times New Roman" w:hAnsi="Times New Roman" w:cs="Times New Roman"/>
                <w:sz w:val="20"/>
                <w:szCs w:val="20"/>
              </w:rPr>
              <w:t>measurements appropriate?</w:t>
            </w:r>
          </w:p>
        </w:tc>
        <w:tc>
          <w:tcPr>
            <w:tcW w:w="261" w:type="pct"/>
          </w:tcPr>
          <w:p w14:paraId="4C3764EC" w14:textId="77777777" w:rsidR="006D4EA8" w:rsidRPr="00566985" w:rsidRDefault="006D4EA8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eastAsia="fr-FR"/>
              </w:rPr>
            </w:pPr>
          </w:p>
        </w:tc>
        <w:tc>
          <w:tcPr>
            <w:tcW w:w="210" w:type="pct"/>
          </w:tcPr>
          <w:p w14:paraId="042795D8" w14:textId="77777777" w:rsidR="006D4EA8" w:rsidRPr="00566985" w:rsidRDefault="006D4EA8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eastAsia="fr-FR"/>
              </w:rPr>
            </w:pPr>
          </w:p>
        </w:tc>
        <w:tc>
          <w:tcPr>
            <w:tcW w:w="313" w:type="pct"/>
          </w:tcPr>
          <w:p w14:paraId="7DAC265A" w14:textId="77777777" w:rsidR="006D4EA8" w:rsidRPr="00566985" w:rsidRDefault="006D4EA8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eastAsia="fr-FR"/>
              </w:rPr>
            </w:pPr>
          </w:p>
        </w:tc>
        <w:tc>
          <w:tcPr>
            <w:tcW w:w="873" w:type="pct"/>
          </w:tcPr>
          <w:p w14:paraId="50485550" w14:textId="77777777" w:rsidR="006D4EA8" w:rsidRPr="009676CD" w:rsidRDefault="006D4EA8" w:rsidP="009676CD">
            <w:pPr>
              <w:spacing w:after="0" w:line="240" w:lineRule="auto"/>
              <w:rPr>
                <w:rFonts w:ascii="Times New Roman" w:hAnsi="Times New Roman" w:cs="Times New Roman"/>
                <w:iCs/>
                <w:sz w:val="20"/>
                <w:szCs w:val="20"/>
                <w:lang w:eastAsia="fr-FR"/>
              </w:rPr>
            </w:pPr>
          </w:p>
        </w:tc>
      </w:tr>
      <w:tr w:rsidR="006D4EA8" w:rsidRPr="000B2924" w14:paraId="121F34F9" w14:textId="77777777" w:rsidTr="009676CD">
        <w:trPr>
          <w:jc w:val="center"/>
        </w:trPr>
        <w:tc>
          <w:tcPr>
            <w:tcW w:w="713" w:type="pct"/>
            <w:vMerge/>
          </w:tcPr>
          <w:p w14:paraId="7DBE6800" w14:textId="77777777" w:rsidR="006D4EA8" w:rsidRPr="00566985" w:rsidRDefault="006D4EA8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eastAsia="fr-FR"/>
              </w:rPr>
            </w:pPr>
          </w:p>
        </w:tc>
        <w:tc>
          <w:tcPr>
            <w:tcW w:w="2630" w:type="pct"/>
          </w:tcPr>
          <w:p w14:paraId="0CA8C210" w14:textId="77777777" w:rsidR="006D4EA8" w:rsidRPr="00566985" w:rsidRDefault="006D4EA8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  <w:r w:rsidRPr="00566985"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>4.4. Is the risk of nonresponse bias low?</w:t>
            </w:r>
          </w:p>
        </w:tc>
        <w:tc>
          <w:tcPr>
            <w:tcW w:w="261" w:type="pct"/>
          </w:tcPr>
          <w:p w14:paraId="4129A62C" w14:textId="77777777" w:rsidR="006D4EA8" w:rsidRPr="00566985" w:rsidRDefault="006D4EA8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10" w:type="pct"/>
          </w:tcPr>
          <w:p w14:paraId="75D8AEF6" w14:textId="77777777" w:rsidR="006D4EA8" w:rsidRPr="00566985" w:rsidRDefault="006D4EA8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313" w:type="pct"/>
          </w:tcPr>
          <w:p w14:paraId="14BD106D" w14:textId="77777777" w:rsidR="006D4EA8" w:rsidRPr="00566985" w:rsidRDefault="006D4EA8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873" w:type="pct"/>
          </w:tcPr>
          <w:p w14:paraId="342BDF38" w14:textId="77777777" w:rsidR="006D4EA8" w:rsidRPr="009676CD" w:rsidRDefault="006D4EA8" w:rsidP="009676CD">
            <w:pPr>
              <w:spacing w:after="0" w:line="240" w:lineRule="auto"/>
              <w:rPr>
                <w:rFonts w:ascii="Times New Roman" w:hAnsi="Times New Roman" w:cs="Times New Roman"/>
                <w:iCs/>
                <w:sz w:val="20"/>
                <w:szCs w:val="20"/>
                <w:lang w:val="en-US" w:eastAsia="fr-FR"/>
              </w:rPr>
            </w:pPr>
          </w:p>
        </w:tc>
      </w:tr>
      <w:tr w:rsidR="006D4EA8" w:rsidRPr="000B2924" w14:paraId="40B886C3" w14:textId="77777777" w:rsidTr="009676CD">
        <w:trPr>
          <w:jc w:val="center"/>
        </w:trPr>
        <w:tc>
          <w:tcPr>
            <w:tcW w:w="713" w:type="pct"/>
            <w:vMerge/>
            <w:tcBorders>
              <w:bottom w:val="single" w:sz="24" w:space="0" w:color="auto"/>
            </w:tcBorders>
          </w:tcPr>
          <w:p w14:paraId="523FEED3" w14:textId="77777777" w:rsidR="006D4EA8" w:rsidRPr="00566985" w:rsidRDefault="006D4EA8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630" w:type="pct"/>
            <w:tcBorders>
              <w:bottom w:val="single" w:sz="24" w:space="0" w:color="auto"/>
            </w:tcBorders>
          </w:tcPr>
          <w:p w14:paraId="79BA0198" w14:textId="77777777" w:rsidR="006D4EA8" w:rsidRPr="00566985" w:rsidRDefault="006D4EA8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  <w:r w:rsidRPr="00566985"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>4.5. Is the statistical analysis appropriate to answer the research question?</w:t>
            </w:r>
          </w:p>
        </w:tc>
        <w:tc>
          <w:tcPr>
            <w:tcW w:w="261" w:type="pct"/>
            <w:tcBorders>
              <w:bottom w:val="single" w:sz="24" w:space="0" w:color="auto"/>
            </w:tcBorders>
          </w:tcPr>
          <w:p w14:paraId="6FDC2877" w14:textId="77777777" w:rsidR="006D4EA8" w:rsidRPr="00566985" w:rsidRDefault="006D4EA8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10" w:type="pct"/>
            <w:tcBorders>
              <w:bottom w:val="single" w:sz="24" w:space="0" w:color="auto"/>
            </w:tcBorders>
          </w:tcPr>
          <w:p w14:paraId="6C094DFF" w14:textId="77777777" w:rsidR="006D4EA8" w:rsidRPr="00566985" w:rsidRDefault="006D4EA8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313" w:type="pct"/>
            <w:tcBorders>
              <w:bottom w:val="single" w:sz="24" w:space="0" w:color="auto"/>
            </w:tcBorders>
          </w:tcPr>
          <w:p w14:paraId="3C0217B6" w14:textId="77777777" w:rsidR="006D4EA8" w:rsidRPr="00566985" w:rsidRDefault="006D4EA8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873" w:type="pct"/>
            <w:tcBorders>
              <w:bottom w:val="single" w:sz="24" w:space="0" w:color="auto"/>
            </w:tcBorders>
          </w:tcPr>
          <w:p w14:paraId="3754867F" w14:textId="77777777" w:rsidR="006D4EA8" w:rsidRPr="009676CD" w:rsidRDefault="006D4EA8" w:rsidP="009676CD">
            <w:pPr>
              <w:spacing w:after="0" w:line="240" w:lineRule="auto"/>
              <w:rPr>
                <w:rFonts w:ascii="Times New Roman" w:hAnsi="Times New Roman" w:cs="Times New Roman"/>
                <w:iCs/>
                <w:sz w:val="20"/>
                <w:szCs w:val="20"/>
                <w:lang w:val="en-US" w:eastAsia="fr-FR"/>
              </w:rPr>
            </w:pPr>
          </w:p>
        </w:tc>
      </w:tr>
      <w:tr w:rsidR="006D4EA8" w:rsidRPr="000B2924" w14:paraId="0883FB5E" w14:textId="77777777" w:rsidTr="009676CD">
        <w:trPr>
          <w:jc w:val="center"/>
        </w:trPr>
        <w:tc>
          <w:tcPr>
            <w:tcW w:w="713" w:type="pct"/>
            <w:vMerge w:val="restart"/>
            <w:tcBorders>
              <w:top w:val="single" w:sz="24" w:space="0" w:color="auto"/>
            </w:tcBorders>
          </w:tcPr>
          <w:p w14:paraId="0216AB67" w14:textId="77777777" w:rsidR="006D4EA8" w:rsidRPr="00566985" w:rsidRDefault="006D4EA8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eastAsia="fr-FR"/>
              </w:rPr>
            </w:pPr>
            <w:r w:rsidRPr="00566985">
              <w:rPr>
                <w:rFonts w:ascii="Times New Roman" w:hAnsi="Times New Roman" w:cs="Times New Roman"/>
                <w:sz w:val="20"/>
                <w:szCs w:val="20"/>
                <w:lang w:eastAsia="fr-FR"/>
              </w:rPr>
              <w:t>5. Mixed methods</w:t>
            </w:r>
          </w:p>
        </w:tc>
        <w:tc>
          <w:tcPr>
            <w:tcW w:w="2630" w:type="pct"/>
            <w:tcBorders>
              <w:top w:val="single" w:sz="24" w:space="0" w:color="auto"/>
            </w:tcBorders>
          </w:tcPr>
          <w:p w14:paraId="3ABA499D" w14:textId="77777777" w:rsidR="006D4EA8" w:rsidRPr="00566985" w:rsidRDefault="006D4EA8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566985"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>5.1. Is there an adequate rationale for using a mixed methods design to address the research question?</w:t>
            </w:r>
          </w:p>
        </w:tc>
        <w:tc>
          <w:tcPr>
            <w:tcW w:w="261" w:type="pct"/>
            <w:tcBorders>
              <w:top w:val="single" w:sz="24" w:space="0" w:color="auto"/>
            </w:tcBorders>
          </w:tcPr>
          <w:p w14:paraId="17A6D28C" w14:textId="77777777" w:rsidR="006D4EA8" w:rsidRPr="00566985" w:rsidRDefault="006D4EA8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10" w:type="pct"/>
            <w:tcBorders>
              <w:top w:val="single" w:sz="24" w:space="0" w:color="auto"/>
            </w:tcBorders>
          </w:tcPr>
          <w:p w14:paraId="75E80C6A" w14:textId="77777777" w:rsidR="006D4EA8" w:rsidRPr="00566985" w:rsidRDefault="006D4EA8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313" w:type="pct"/>
            <w:tcBorders>
              <w:top w:val="single" w:sz="24" w:space="0" w:color="auto"/>
            </w:tcBorders>
          </w:tcPr>
          <w:p w14:paraId="62312A41" w14:textId="77777777" w:rsidR="006D4EA8" w:rsidRPr="00566985" w:rsidRDefault="006D4EA8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873" w:type="pct"/>
            <w:tcBorders>
              <w:top w:val="single" w:sz="24" w:space="0" w:color="auto"/>
            </w:tcBorders>
          </w:tcPr>
          <w:p w14:paraId="132EE13F" w14:textId="77777777" w:rsidR="006D4EA8" w:rsidRPr="009676CD" w:rsidRDefault="006D4EA8" w:rsidP="009676CD">
            <w:pPr>
              <w:spacing w:after="0" w:line="240" w:lineRule="auto"/>
              <w:rPr>
                <w:rFonts w:ascii="Times New Roman" w:hAnsi="Times New Roman" w:cs="Times New Roman"/>
                <w:iCs/>
                <w:sz w:val="20"/>
                <w:szCs w:val="20"/>
                <w:lang w:val="en-US" w:eastAsia="fr-FR"/>
              </w:rPr>
            </w:pPr>
          </w:p>
        </w:tc>
      </w:tr>
      <w:tr w:rsidR="006D4EA8" w:rsidRPr="000B2924" w14:paraId="110CC15B" w14:textId="77777777" w:rsidTr="009676CD">
        <w:trPr>
          <w:trHeight w:val="208"/>
          <w:jc w:val="center"/>
        </w:trPr>
        <w:tc>
          <w:tcPr>
            <w:tcW w:w="713" w:type="pct"/>
            <w:vMerge/>
          </w:tcPr>
          <w:p w14:paraId="4A4EF195" w14:textId="77777777" w:rsidR="006D4EA8" w:rsidRPr="00566985" w:rsidRDefault="006D4EA8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630" w:type="pct"/>
          </w:tcPr>
          <w:p w14:paraId="5196AFF4" w14:textId="77777777" w:rsidR="006D4EA8" w:rsidRPr="00566985" w:rsidRDefault="006D4EA8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  <w:r w:rsidRPr="00566985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5.2. Are the different components of the study effectively integrated to answer the research question?</w:t>
            </w:r>
          </w:p>
        </w:tc>
        <w:tc>
          <w:tcPr>
            <w:tcW w:w="261" w:type="pct"/>
          </w:tcPr>
          <w:p w14:paraId="1CE900C7" w14:textId="77777777" w:rsidR="006D4EA8" w:rsidRPr="00566985" w:rsidRDefault="006D4EA8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10" w:type="pct"/>
          </w:tcPr>
          <w:p w14:paraId="31CFA3AB" w14:textId="77777777" w:rsidR="006D4EA8" w:rsidRPr="00566985" w:rsidRDefault="006D4EA8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313" w:type="pct"/>
          </w:tcPr>
          <w:p w14:paraId="05C694A4" w14:textId="77777777" w:rsidR="006D4EA8" w:rsidRPr="00566985" w:rsidRDefault="006D4EA8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873" w:type="pct"/>
          </w:tcPr>
          <w:p w14:paraId="2E410FED" w14:textId="77777777" w:rsidR="006D4EA8" w:rsidRPr="009676CD" w:rsidRDefault="006D4EA8" w:rsidP="009676CD">
            <w:pPr>
              <w:spacing w:after="0" w:line="240" w:lineRule="auto"/>
              <w:rPr>
                <w:rFonts w:ascii="Times New Roman" w:hAnsi="Times New Roman" w:cs="Times New Roman"/>
                <w:iCs/>
                <w:sz w:val="20"/>
                <w:szCs w:val="20"/>
                <w:lang w:val="en-US" w:eastAsia="fr-FR"/>
              </w:rPr>
            </w:pPr>
          </w:p>
        </w:tc>
      </w:tr>
      <w:tr w:rsidR="006D4EA8" w:rsidRPr="000B2924" w14:paraId="0E014AFB" w14:textId="77777777" w:rsidTr="009676CD">
        <w:trPr>
          <w:jc w:val="center"/>
        </w:trPr>
        <w:tc>
          <w:tcPr>
            <w:tcW w:w="713" w:type="pct"/>
            <w:vMerge/>
          </w:tcPr>
          <w:p w14:paraId="316273C3" w14:textId="77777777" w:rsidR="006D4EA8" w:rsidRPr="00566985" w:rsidRDefault="006D4EA8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630" w:type="pct"/>
          </w:tcPr>
          <w:p w14:paraId="28FFC00E" w14:textId="77777777" w:rsidR="006D4EA8" w:rsidRPr="00566985" w:rsidRDefault="006D4EA8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  <w:r w:rsidRPr="00566985"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>5.3. Are the outputs of the integration of qualitative and quantitative components adequately interpreted?</w:t>
            </w:r>
          </w:p>
        </w:tc>
        <w:tc>
          <w:tcPr>
            <w:tcW w:w="261" w:type="pct"/>
          </w:tcPr>
          <w:p w14:paraId="7677A61C" w14:textId="77777777" w:rsidR="006D4EA8" w:rsidRPr="00566985" w:rsidRDefault="006D4EA8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10" w:type="pct"/>
          </w:tcPr>
          <w:p w14:paraId="672C75E2" w14:textId="77777777" w:rsidR="006D4EA8" w:rsidRPr="00566985" w:rsidRDefault="006D4EA8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313" w:type="pct"/>
          </w:tcPr>
          <w:p w14:paraId="2FB346BB" w14:textId="77777777" w:rsidR="006D4EA8" w:rsidRPr="00566985" w:rsidRDefault="006D4EA8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873" w:type="pct"/>
          </w:tcPr>
          <w:p w14:paraId="0BAD2F6E" w14:textId="77777777" w:rsidR="006D4EA8" w:rsidRPr="009676CD" w:rsidRDefault="006D4EA8" w:rsidP="009676CD">
            <w:pPr>
              <w:spacing w:after="0" w:line="240" w:lineRule="auto"/>
              <w:rPr>
                <w:rFonts w:ascii="Times New Roman" w:hAnsi="Times New Roman" w:cs="Times New Roman"/>
                <w:iCs/>
                <w:sz w:val="20"/>
                <w:szCs w:val="20"/>
                <w:lang w:val="en-US" w:eastAsia="fr-FR"/>
              </w:rPr>
            </w:pPr>
          </w:p>
        </w:tc>
      </w:tr>
      <w:tr w:rsidR="006D4EA8" w:rsidRPr="000B2924" w14:paraId="788631D3" w14:textId="77777777" w:rsidTr="009676CD">
        <w:trPr>
          <w:jc w:val="center"/>
        </w:trPr>
        <w:tc>
          <w:tcPr>
            <w:tcW w:w="713" w:type="pct"/>
            <w:vMerge/>
          </w:tcPr>
          <w:p w14:paraId="62A6459D" w14:textId="77777777" w:rsidR="006D4EA8" w:rsidRPr="00566985" w:rsidRDefault="006D4EA8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630" w:type="pct"/>
          </w:tcPr>
          <w:p w14:paraId="1FC98E59" w14:textId="77777777" w:rsidR="006D4EA8" w:rsidRPr="00566985" w:rsidRDefault="006D4EA8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  <w:r w:rsidRPr="00566985"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>5.4.</w:t>
            </w:r>
            <w:r w:rsidRPr="00566985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 Are d</w:t>
            </w:r>
            <w:r w:rsidRPr="00566985"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>ivergences and inconsistencies between quantitative and qualitative results adequately addressed?</w:t>
            </w:r>
          </w:p>
        </w:tc>
        <w:tc>
          <w:tcPr>
            <w:tcW w:w="261" w:type="pct"/>
          </w:tcPr>
          <w:p w14:paraId="1266BEE8" w14:textId="77777777" w:rsidR="006D4EA8" w:rsidRPr="00566985" w:rsidRDefault="006D4EA8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10" w:type="pct"/>
          </w:tcPr>
          <w:p w14:paraId="0AB68434" w14:textId="77777777" w:rsidR="006D4EA8" w:rsidRPr="00566985" w:rsidRDefault="006D4EA8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313" w:type="pct"/>
          </w:tcPr>
          <w:p w14:paraId="16FA8207" w14:textId="77777777" w:rsidR="006D4EA8" w:rsidRPr="00566985" w:rsidRDefault="006D4EA8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873" w:type="pct"/>
          </w:tcPr>
          <w:p w14:paraId="235B16CB" w14:textId="77777777" w:rsidR="006D4EA8" w:rsidRPr="00566985" w:rsidRDefault="006D4EA8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i/>
                <w:sz w:val="20"/>
                <w:szCs w:val="20"/>
                <w:lang w:val="en-US" w:eastAsia="fr-FR"/>
              </w:rPr>
            </w:pPr>
          </w:p>
        </w:tc>
      </w:tr>
      <w:tr w:rsidR="006D4EA8" w:rsidRPr="000B2924" w14:paraId="47B22ED7" w14:textId="77777777" w:rsidTr="009676CD">
        <w:trPr>
          <w:jc w:val="center"/>
        </w:trPr>
        <w:tc>
          <w:tcPr>
            <w:tcW w:w="713" w:type="pct"/>
            <w:vMerge/>
          </w:tcPr>
          <w:p w14:paraId="4F3261D0" w14:textId="77777777" w:rsidR="006D4EA8" w:rsidRPr="00566985" w:rsidRDefault="006D4EA8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630" w:type="pct"/>
          </w:tcPr>
          <w:p w14:paraId="5ADF53A2" w14:textId="77777777" w:rsidR="006D4EA8" w:rsidRPr="00566985" w:rsidRDefault="006D4EA8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i/>
                <w:sz w:val="20"/>
                <w:szCs w:val="20"/>
                <w:lang w:val="en-US" w:eastAsia="fr-FR"/>
              </w:rPr>
            </w:pPr>
            <w:r w:rsidRPr="00566985"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>5.5. Do the different components of the study adhere to the quality criteria of each tradition of the methods involved?</w:t>
            </w:r>
            <w:r w:rsidRPr="00566985">
              <w:rPr>
                <w:rFonts w:ascii="Times New Roman" w:hAnsi="Times New Roman" w:cs="Times New Roman"/>
                <w:i/>
                <w:sz w:val="20"/>
                <w:szCs w:val="20"/>
                <w:lang w:val="en-US" w:eastAsia="fr-FR"/>
              </w:rPr>
              <w:t xml:space="preserve"> </w:t>
            </w:r>
          </w:p>
        </w:tc>
        <w:tc>
          <w:tcPr>
            <w:tcW w:w="261" w:type="pct"/>
          </w:tcPr>
          <w:p w14:paraId="44985D58" w14:textId="77777777" w:rsidR="006D4EA8" w:rsidRPr="00566985" w:rsidRDefault="006D4EA8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10" w:type="pct"/>
          </w:tcPr>
          <w:p w14:paraId="2441DD99" w14:textId="77777777" w:rsidR="006D4EA8" w:rsidRPr="00566985" w:rsidRDefault="006D4EA8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313" w:type="pct"/>
          </w:tcPr>
          <w:p w14:paraId="0DDF0E40" w14:textId="77777777" w:rsidR="006D4EA8" w:rsidRPr="00566985" w:rsidRDefault="006D4EA8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873" w:type="pct"/>
          </w:tcPr>
          <w:p w14:paraId="413274A8" w14:textId="77777777" w:rsidR="006D4EA8" w:rsidRPr="00566985" w:rsidRDefault="006D4EA8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i/>
                <w:sz w:val="20"/>
                <w:szCs w:val="20"/>
                <w:lang w:val="en-US" w:eastAsia="fr-FR"/>
              </w:rPr>
            </w:pPr>
          </w:p>
        </w:tc>
      </w:tr>
    </w:tbl>
    <w:p w14:paraId="2AE472B9" w14:textId="6E69C68A" w:rsidR="009676CD" w:rsidRDefault="009676CD">
      <w:pPr>
        <w:rPr>
          <w:lang w:val="en-US"/>
        </w:rPr>
      </w:pPr>
    </w:p>
    <w:p w14:paraId="6AF28C60" w14:textId="77777777" w:rsidR="009676CD" w:rsidRDefault="009676CD">
      <w:pPr>
        <w:rPr>
          <w:lang w:val="en-US"/>
        </w:rPr>
      </w:pPr>
      <w:r>
        <w:rPr>
          <w:lang w:val="en-US"/>
        </w:rPr>
        <w:br w:type="page"/>
      </w:r>
    </w:p>
    <w:tbl>
      <w:tblPr>
        <w:tblW w:w="5050" w:type="pct"/>
        <w:jc w:val="center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ayout w:type="fixed"/>
        <w:tblLook w:val="01E0" w:firstRow="1" w:lastRow="1" w:firstColumn="1" w:lastColumn="1" w:noHBand="0" w:noVBand="0"/>
      </w:tblPr>
      <w:tblGrid>
        <w:gridCol w:w="1933"/>
        <w:gridCol w:w="7132"/>
        <w:gridCol w:w="708"/>
        <w:gridCol w:w="570"/>
        <w:gridCol w:w="849"/>
        <w:gridCol w:w="2368"/>
      </w:tblGrid>
      <w:tr w:rsidR="009676CD" w:rsidRPr="00566985" w14:paraId="64FB7653" w14:textId="77777777" w:rsidTr="009C5023">
        <w:trPr>
          <w:jc w:val="center"/>
        </w:trPr>
        <w:tc>
          <w:tcPr>
            <w:tcW w:w="713" w:type="pct"/>
            <w:vMerge w:val="restart"/>
            <w:vAlign w:val="center"/>
          </w:tcPr>
          <w:p w14:paraId="76001C9B" w14:textId="77777777" w:rsidR="009676CD" w:rsidRDefault="009676CD" w:rsidP="009C5023">
            <w:pPr>
              <w:spacing w:after="0" w:line="240" w:lineRule="auto"/>
              <w:rPr>
                <w:rFonts w:ascii="Times New Roman" w:hAnsi="Times New Roman" w:cs="Times New Roman"/>
                <w:b/>
                <w:sz w:val="20"/>
                <w:szCs w:val="20"/>
                <w:lang w:eastAsia="fr-FR"/>
              </w:rPr>
            </w:pPr>
            <w:r w:rsidRPr="00566985">
              <w:rPr>
                <w:rFonts w:ascii="Times New Roman" w:hAnsi="Times New Roman" w:cs="Times New Roman"/>
                <w:b/>
                <w:sz w:val="20"/>
                <w:szCs w:val="20"/>
                <w:lang w:eastAsia="fr-FR"/>
              </w:rPr>
              <w:t xml:space="preserve">Study: </w:t>
            </w:r>
          </w:p>
          <w:p w14:paraId="7D566F80" w14:textId="2277EADA" w:rsidR="009676CD" w:rsidRPr="00566985" w:rsidRDefault="008A6C3B" w:rsidP="009C5023">
            <w:pPr>
              <w:spacing w:after="0" w:line="240" w:lineRule="auto"/>
              <w:rPr>
                <w:rFonts w:ascii="Times New Roman" w:hAnsi="Times New Roman" w:cs="Times New Roman"/>
                <w:b/>
                <w:sz w:val="20"/>
                <w:szCs w:val="20"/>
                <w:lang w:eastAsia="fr-FR"/>
              </w:rPr>
            </w:pPr>
            <w:r>
              <w:rPr>
                <w:rFonts w:ascii="Times New Roman" w:hAnsi="Times New Roman" w:cs="Times New Roman"/>
                <w:b/>
                <w:sz w:val="20"/>
                <w:szCs w:val="20"/>
                <w:lang w:eastAsia="fr-FR"/>
              </w:rPr>
              <w:t>Sakala</w:t>
            </w:r>
            <w:r w:rsidR="003353CC" w:rsidRPr="003353CC">
              <w:rPr>
                <w:rFonts w:ascii="Times New Roman" w:hAnsi="Times New Roman" w:cs="Times New Roman"/>
                <w:b/>
                <w:sz w:val="20"/>
                <w:szCs w:val="20"/>
                <w:vertAlign w:val="superscript"/>
                <w:lang w:eastAsia="fr-FR"/>
              </w:rPr>
              <w:t>24</w:t>
            </w:r>
            <w:r w:rsidR="00043304">
              <w:rPr>
                <w:rFonts w:ascii="Times New Roman" w:hAnsi="Times New Roman" w:cs="Times New Roman"/>
                <w:b/>
                <w:sz w:val="20"/>
                <w:szCs w:val="20"/>
                <w:lang w:eastAsia="fr-FR"/>
              </w:rPr>
              <w:t xml:space="preserve"> 1988</w:t>
            </w:r>
          </w:p>
        </w:tc>
        <w:tc>
          <w:tcPr>
            <w:tcW w:w="2630" w:type="pct"/>
            <w:vMerge w:val="restart"/>
            <w:vAlign w:val="center"/>
          </w:tcPr>
          <w:p w14:paraId="780071D0" w14:textId="77777777" w:rsidR="009676CD" w:rsidRPr="00566985" w:rsidRDefault="009676CD" w:rsidP="009C5023">
            <w:pPr>
              <w:spacing w:after="0" w:line="240" w:lineRule="auto"/>
              <w:rPr>
                <w:rFonts w:ascii="Times New Roman" w:hAnsi="Times New Roman" w:cs="Times New Roman"/>
                <w:b/>
                <w:sz w:val="20"/>
                <w:szCs w:val="20"/>
                <w:lang w:eastAsia="fr-FR"/>
              </w:rPr>
            </w:pPr>
            <w:r w:rsidRPr="00566985">
              <w:rPr>
                <w:rFonts w:ascii="Times New Roman" w:hAnsi="Times New Roman" w:cs="Times New Roman"/>
                <w:b/>
                <w:sz w:val="20"/>
                <w:szCs w:val="20"/>
                <w:lang w:eastAsia="fr-FR"/>
              </w:rPr>
              <w:t>Methodological quality criteria</w:t>
            </w:r>
          </w:p>
        </w:tc>
        <w:tc>
          <w:tcPr>
            <w:tcW w:w="1657" w:type="pct"/>
            <w:gridSpan w:val="4"/>
            <w:vAlign w:val="center"/>
          </w:tcPr>
          <w:p w14:paraId="441B438E" w14:textId="77777777" w:rsidR="009676CD" w:rsidRPr="00566985" w:rsidRDefault="009676CD" w:rsidP="009C5023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sz w:val="20"/>
                <w:szCs w:val="20"/>
                <w:lang w:eastAsia="fr-FR"/>
              </w:rPr>
            </w:pPr>
            <w:r w:rsidRPr="00566985">
              <w:rPr>
                <w:rFonts w:ascii="Times New Roman" w:hAnsi="Times New Roman" w:cs="Times New Roman"/>
                <w:b/>
                <w:sz w:val="20"/>
                <w:szCs w:val="20"/>
                <w:lang w:eastAsia="fr-FR"/>
              </w:rPr>
              <w:t>Responses</w:t>
            </w:r>
          </w:p>
        </w:tc>
      </w:tr>
      <w:tr w:rsidR="009676CD" w:rsidRPr="00566985" w14:paraId="3283D301" w14:textId="77777777" w:rsidTr="009C5023">
        <w:trPr>
          <w:jc w:val="center"/>
        </w:trPr>
        <w:tc>
          <w:tcPr>
            <w:tcW w:w="713" w:type="pct"/>
            <w:vMerge/>
            <w:tcBorders>
              <w:bottom w:val="single" w:sz="24" w:space="0" w:color="auto"/>
            </w:tcBorders>
          </w:tcPr>
          <w:p w14:paraId="1DF742E5" w14:textId="77777777" w:rsidR="009676CD" w:rsidRPr="00566985" w:rsidRDefault="009676CD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eastAsia="fr-FR"/>
              </w:rPr>
            </w:pPr>
          </w:p>
        </w:tc>
        <w:tc>
          <w:tcPr>
            <w:tcW w:w="2630" w:type="pct"/>
            <w:vMerge/>
            <w:tcBorders>
              <w:bottom w:val="single" w:sz="24" w:space="0" w:color="auto"/>
            </w:tcBorders>
          </w:tcPr>
          <w:p w14:paraId="31CDFE85" w14:textId="77777777" w:rsidR="009676CD" w:rsidRPr="00566985" w:rsidRDefault="009676CD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eastAsia="fr-FR"/>
              </w:rPr>
            </w:pPr>
          </w:p>
        </w:tc>
        <w:tc>
          <w:tcPr>
            <w:tcW w:w="261" w:type="pct"/>
            <w:tcBorders>
              <w:bottom w:val="single" w:sz="24" w:space="0" w:color="auto"/>
            </w:tcBorders>
            <w:vAlign w:val="center"/>
          </w:tcPr>
          <w:p w14:paraId="46A9F80D" w14:textId="77777777" w:rsidR="009676CD" w:rsidRPr="00566985" w:rsidRDefault="009676CD" w:rsidP="009C5023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eastAsia="fr-FR"/>
              </w:rPr>
            </w:pPr>
            <w:r w:rsidRPr="00566985">
              <w:rPr>
                <w:rFonts w:ascii="Times New Roman" w:hAnsi="Times New Roman" w:cs="Times New Roman"/>
                <w:sz w:val="20"/>
                <w:szCs w:val="20"/>
                <w:lang w:eastAsia="fr-FR"/>
              </w:rPr>
              <w:t>Yes</w:t>
            </w:r>
          </w:p>
        </w:tc>
        <w:tc>
          <w:tcPr>
            <w:tcW w:w="210" w:type="pct"/>
            <w:tcBorders>
              <w:bottom w:val="single" w:sz="24" w:space="0" w:color="auto"/>
            </w:tcBorders>
            <w:vAlign w:val="center"/>
          </w:tcPr>
          <w:p w14:paraId="019DEC5C" w14:textId="77777777" w:rsidR="009676CD" w:rsidRPr="00566985" w:rsidRDefault="009676CD" w:rsidP="009C5023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eastAsia="fr-FR"/>
              </w:rPr>
            </w:pPr>
            <w:r w:rsidRPr="00566985">
              <w:rPr>
                <w:rFonts w:ascii="Times New Roman" w:hAnsi="Times New Roman" w:cs="Times New Roman"/>
                <w:sz w:val="20"/>
                <w:szCs w:val="20"/>
                <w:lang w:eastAsia="fr-FR"/>
              </w:rPr>
              <w:t>No</w:t>
            </w:r>
          </w:p>
        </w:tc>
        <w:tc>
          <w:tcPr>
            <w:tcW w:w="313" w:type="pct"/>
            <w:tcBorders>
              <w:bottom w:val="single" w:sz="24" w:space="0" w:color="auto"/>
            </w:tcBorders>
            <w:vAlign w:val="center"/>
          </w:tcPr>
          <w:p w14:paraId="22812C89" w14:textId="77777777" w:rsidR="009676CD" w:rsidRPr="00566985" w:rsidRDefault="009676CD" w:rsidP="009C5023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eastAsia="fr-FR"/>
              </w:rPr>
            </w:pPr>
            <w:r w:rsidRPr="00566985">
              <w:rPr>
                <w:rFonts w:ascii="Times New Roman" w:hAnsi="Times New Roman" w:cs="Times New Roman"/>
                <w:sz w:val="20"/>
                <w:szCs w:val="20"/>
                <w:lang w:eastAsia="fr-FR"/>
              </w:rPr>
              <w:t>Can’t tell</w:t>
            </w:r>
          </w:p>
        </w:tc>
        <w:tc>
          <w:tcPr>
            <w:tcW w:w="873" w:type="pct"/>
            <w:tcBorders>
              <w:bottom w:val="single" w:sz="24" w:space="0" w:color="auto"/>
            </w:tcBorders>
            <w:vAlign w:val="center"/>
          </w:tcPr>
          <w:p w14:paraId="50965691" w14:textId="77777777" w:rsidR="009676CD" w:rsidRPr="00566985" w:rsidRDefault="009676CD" w:rsidP="009C5023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eastAsia="fr-FR"/>
              </w:rPr>
            </w:pPr>
            <w:r w:rsidRPr="00566985">
              <w:rPr>
                <w:rFonts w:ascii="Times New Roman" w:hAnsi="Times New Roman" w:cs="Times New Roman"/>
                <w:sz w:val="20"/>
                <w:szCs w:val="20"/>
                <w:lang w:eastAsia="fr-FR"/>
              </w:rPr>
              <w:t>Comments</w:t>
            </w:r>
          </w:p>
        </w:tc>
      </w:tr>
      <w:tr w:rsidR="009676CD" w:rsidRPr="00E718A9" w14:paraId="514988AA" w14:textId="77777777" w:rsidTr="009C5023">
        <w:trPr>
          <w:trHeight w:val="257"/>
          <w:jc w:val="center"/>
        </w:trPr>
        <w:tc>
          <w:tcPr>
            <w:tcW w:w="713" w:type="pct"/>
            <w:vMerge w:val="restart"/>
          </w:tcPr>
          <w:p w14:paraId="064292C0" w14:textId="77777777" w:rsidR="009676CD" w:rsidRPr="00566985" w:rsidRDefault="009676CD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  <w:r w:rsidRPr="00566985"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 xml:space="preserve">Screening questions </w:t>
            </w:r>
          </w:p>
          <w:p w14:paraId="43048ADE" w14:textId="77777777" w:rsidR="009676CD" w:rsidRPr="00566985" w:rsidRDefault="009676CD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  <w:r w:rsidRPr="00566985"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>(for all types)</w:t>
            </w:r>
          </w:p>
        </w:tc>
        <w:tc>
          <w:tcPr>
            <w:tcW w:w="2630" w:type="pct"/>
            <w:tcBorders>
              <w:bottom w:val="single" w:sz="4" w:space="0" w:color="auto"/>
            </w:tcBorders>
          </w:tcPr>
          <w:p w14:paraId="20504C8E" w14:textId="77777777" w:rsidR="009676CD" w:rsidRPr="00566985" w:rsidRDefault="009676CD" w:rsidP="009C5023">
            <w:pPr>
              <w:spacing w:after="0" w:line="240" w:lineRule="auto"/>
              <w:rPr>
                <w:rFonts w:ascii="Times New Roman" w:eastAsia="Calibri" w:hAnsi="Times New Roman" w:cs="Times New Roman"/>
                <w:i/>
                <w:sz w:val="20"/>
                <w:szCs w:val="20"/>
                <w:lang w:val="en-US"/>
              </w:rPr>
            </w:pPr>
            <w:r w:rsidRPr="00566985"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>S1. Are there clear research questions?</w:t>
            </w:r>
          </w:p>
        </w:tc>
        <w:tc>
          <w:tcPr>
            <w:tcW w:w="261" w:type="pct"/>
          </w:tcPr>
          <w:p w14:paraId="43959843" w14:textId="77777777" w:rsidR="009676CD" w:rsidRPr="00566985" w:rsidRDefault="009676CD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>X</w:t>
            </w:r>
          </w:p>
        </w:tc>
        <w:tc>
          <w:tcPr>
            <w:tcW w:w="210" w:type="pct"/>
          </w:tcPr>
          <w:p w14:paraId="5CFF106A" w14:textId="77777777" w:rsidR="009676CD" w:rsidRPr="00566985" w:rsidRDefault="009676CD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313" w:type="pct"/>
          </w:tcPr>
          <w:p w14:paraId="402596B0" w14:textId="77777777" w:rsidR="009676CD" w:rsidRPr="00566985" w:rsidRDefault="009676CD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873" w:type="pct"/>
          </w:tcPr>
          <w:p w14:paraId="7D12B227" w14:textId="77777777" w:rsidR="009676CD" w:rsidRPr="00566985" w:rsidRDefault="009676CD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</w:tr>
      <w:tr w:rsidR="009676CD" w:rsidRPr="00E718A9" w14:paraId="36ECADE5" w14:textId="77777777" w:rsidTr="009C5023">
        <w:trPr>
          <w:trHeight w:val="299"/>
          <w:jc w:val="center"/>
        </w:trPr>
        <w:tc>
          <w:tcPr>
            <w:tcW w:w="713" w:type="pct"/>
            <w:vMerge/>
          </w:tcPr>
          <w:p w14:paraId="0D0CBD66" w14:textId="77777777" w:rsidR="009676CD" w:rsidRPr="00566985" w:rsidRDefault="009676CD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630" w:type="pct"/>
            <w:tcBorders>
              <w:top w:val="single" w:sz="4" w:space="0" w:color="auto"/>
              <w:bottom w:val="single" w:sz="4" w:space="0" w:color="auto"/>
            </w:tcBorders>
          </w:tcPr>
          <w:p w14:paraId="3CCAAB27" w14:textId="77777777" w:rsidR="009676CD" w:rsidRPr="00566985" w:rsidRDefault="009676CD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  <w:r w:rsidRPr="00566985"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 xml:space="preserve">S2. Do the collected data allow to address the research questions? </w:t>
            </w:r>
          </w:p>
        </w:tc>
        <w:tc>
          <w:tcPr>
            <w:tcW w:w="261" w:type="pct"/>
          </w:tcPr>
          <w:p w14:paraId="4614BA61" w14:textId="77777777" w:rsidR="009676CD" w:rsidRPr="00566985" w:rsidRDefault="009676CD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>X</w:t>
            </w:r>
          </w:p>
        </w:tc>
        <w:tc>
          <w:tcPr>
            <w:tcW w:w="210" w:type="pct"/>
          </w:tcPr>
          <w:p w14:paraId="243EF275" w14:textId="77777777" w:rsidR="009676CD" w:rsidRPr="00566985" w:rsidRDefault="009676CD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313" w:type="pct"/>
          </w:tcPr>
          <w:p w14:paraId="1DE83677" w14:textId="77777777" w:rsidR="009676CD" w:rsidRPr="00566985" w:rsidRDefault="009676CD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873" w:type="pct"/>
          </w:tcPr>
          <w:p w14:paraId="707E4367" w14:textId="77777777" w:rsidR="009676CD" w:rsidRPr="00566985" w:rsidRDefault="009676CD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</w:tr>
      <w:tr w:rsidR="009676CD" w:rsidRPr="000B2924" w14:paraId="3AED5BAF" w14:textId="77777777" w:rsidTr="009C5023">
        <w:trPr>
          <w:trHeight w:val="233"/>
          <w:jc w:val="center"/>
        </w:trPr>
        <w:tc>
          <w:tcPr>
            <w:tcW w:w="713" w:type="pct"/>
            <w:vMerge/>
            <w:tcBorders>
              <w:bottom w:val="single" w:sz="24" w:space="0" w:color="auto"/>
            </w:tcBorders>
          </w:tcPr>
          <w:p w14:paraId="30D7FE30" w14:textId="77777777" w:rsidR="009676CD" w:rsidRPr="00566985" w:rsidRDefault="009676CD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4287" w:type="pct"/>
            <w:gridSpan w:val="5"/>
            <w:tcBorders>
              <w:top w:val="single" w:sz="4" w:space="0" w:color="auto"/>
              <w:bottom w:val="single" w:sz="24" w:space="0" w:color="auto"/>
            </w:tcBorders>
          </w:tcPr>
          <w:p w14:paraId="693F42AA" w14:textId="77777777" w:rsidR="009676CD" w:rsidRPr="00566985" w:rsidRDefault="009676CD" w:rsidP="009C5023">
            <w:pPr>
              <w:spacing w:after="0" w:line="240" w:lineRule="auto"/>
              <w:rPr>
                <w:rFonts w:ascii="Times New Roman" w:hAnsi="Times New Roman" w:cs="Times New Roman"/>
                <w:color w:val="C00000"/>
                <w:sz w:val="20"/>
                <w:szCs w:val="20"/>
                <w:lang w:val="en-US" w:eastAsia="fr-FR"/>
              </w:rPr>
            </w:pPr>
            <w:r w:rsidRPr="00566985">
              <w:rPr>
                <w:rFonts w:ascii="Times New Roman" w:eastAsia="Calibri" w:hAnsi="Times New Roman" w:cs="Times New Roman"/>
                <w:i/>
                <w:color w:val="C00000"/>
                <w:sz w:val="20"/>
                <w:szCs w:val="20"/>
                <w:lang w:val="en-US"/>
              </w:rPr>
              <w:t>Further appraisal may not be feasible or appropriate when the answer is ‘No’ or ‘Can’t tell’ to one or both screening questions.</w:t>
            </w:r>
          </w:p>
        </w:tc>
      </w:tr>
      <w:tr w:rsidR="009676CD" w:rsidRPr="000B2924" w14:paraId="45A60956" w14:textId="77777777" w:rsidTr="009C5023">
        <w:trPr>
          <w:jc w:val="center"/>
        </w:trPr>
        <w:tc>
          <w:tcPr>
            <w:tcW w:w="713" w:type="pct"/>
            <w:vMerge w:val="restart"/>
            <w:tcBorders>
              <w:top w:val="single" w:sz="24" w:space="0" w:color="auto"/>
            </w:tcBorders>
          </w:tcPr>
          <w:p w14:paraId="3EE31FF1" w14:textId="77777777" w:rsidR="009676CD" w:rsidRPr="00566985" w:rsidRDefault="009676CD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eastAsia="fr-FR"/>
              </w:rPr>
            </w:pPr>
            <w:r w:rsidRPr="00566985">
              <w:rPr>
                <w:rFonts w:ascii="Times New Roman" w:hAnsi="Times New Roman" w:cs="Times New Roman"/>
                <w:sz w:val="20"/>
                <w:szCs w:val="20"/>
                <w:lang w:eastAsia="fr-FR"/>
              </w:rPr>
              <w:t>1. Qualitative</w:t>
            </w:r>
          </w:p>
        </w:tc>
        <w:tc>
          <w:tcPr>
            <w:tcW w:w="2630" w:type="pct"/>
            <w:tcBorders>
              <w:top w:val="single" w:sz="24" w:space="0" w:color="auto"/>
            </w:tcBorders>
          </w:tcPr>
          <w:p w14:paraId="2A4D3273" w14:textId="77777777" w:rsidR="009676CD" w:rsidRPr="00566985" w:rsidRDefault="009676CD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  <w:r w:rsidRPr="00566985"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>1.1. Is the qualitative approach appropriate to answer the research question?</w:t>
            </w:r>
          </w:p>
        </w:tc>
        <w:tc>
          <w:tcPr>
            <w:tcW w:w="261" w:type="pct"/>
            <w:tcBorders>
              <w:top w:val="single" w:sz="24" w:space="0" w:color="auto"/>
            </w:tcBorders>
          </w:tcPr>
          <w:p w14:paraId="6E952DB5" w14:textId="77777777" w:rsidR="009676CD" w:rsidRPr="00566985" w:rsidRDefault="009676CD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10" w:type="pct"/>
            <w:tcBorders>
              <w:top w:val="single" w:sz="24" w:space="0" w:color="auto"/>
            </w:tcBorders>
          </w:tcPr>
          <w:p w14:paraId="6C0760FA" w14:textId="77777777" w:rsidR="009676CD" w:rsidRPr="00566985" w:rsidRDefault="009676CD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313" w:type="pct"/>
            <w:tcBorders>
              <w:top w:val="single" w:sz="24" w:space="0" w:color="auto"/>
            </w:tcBorders>
          </w:tcPr>
          <w:p w14:paraId="72204A22" w14:textId="77777777" w:rsidR="009676CD" w:rsidRPr="00566985" w:rsidRDefault="009676CD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873" w:type="pct"/>
            <w:tcBorders>
              <w:top w:val="single" w:sz="24" w:space="0" w:color="auto"/>
            </w:tcBorders>
          </w:tcPr>
          <w:p w14:paraId="5BC8E92B" w14:textId="77777777" w:rsidR="009676CD" w:rsidRPr="00566985" w:rsidRDefault="009676CD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</w:tr>
      <w:tr w:rsidR="009676CD" w:rsidRPr="000B2924" w14:paraId="3F1593A2" w14:textId="77777777" w:rsidTr="009C5023">
        <w:trPr>
          <w:trHeight w:val="274"/>
          <w:jc w:val="center"/>
        </w:trPr>
        <w:tc>
          <w:tcPr>
            <w:tcW w:w="713" w:type="pct"/>
            <w:vMerge/>
          </w:tcPr>
          <w:p w14:paraId="0DC1059B" w14:textId="77777777" w:rsidR="009676CD" w:rsidRPr="00566985" w:rsidRDefault="009676CD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630" w:type="pct"/>
          </w:tcPr>
          <w:p w14:paraId="4100CB39" w14:textId="77777777" w:rsidR="009676CD" w:rsidRPr="00566985" w:rsidRDefault="009676CD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  <w:r w:rsidRPr="00566985"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>1.2. Are the qualitative data collection methods adequate to address the research question?</w:t>
            </w:r>
          </w:p>
        </w:tc>
        <w:tc>
          <w:tcPr>
            <w:tcW w:w="261" w:type="pct"/>
          </w:tcPr>
          <w:p w14:paraId="56812139" w14:textId="77777777" w:rsidR="009676CD" w:rsidRPr="00566985" w:rsidRDefault="009676CD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10" w:type="pct"/>
          </w:tcPr>
          <w:p w14:paraId="32E4678B" w14:textId="77777777" w:rsidR="009676CD" w:rsidRPr="00566985" w:rsidRDefault="009676CD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313" w:type="pct"/>
          </w:tcPr>
          <w:p w14:paraId="7F64FF2E" w14:textId="77777777" w:rsidR="009676CD" w:rsidRPr="00566985" w:rsidRDefault="009676CD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873" w:type="pct"/>
          </w:tcPr>
          <w:p w14:paraId="609E970C" w14:textId="77777777" w:rsidR="009676CD" w:rsidRPr="00566985" w:rsidRDefault="009676CD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</w:tr>
      <w:tr w:rsidR="009676CD" w:rsidRPr="000B2924" w14:paraId="7D69188F" w14:textId="77777777" w:rsidTr="009C5023">
        <w:trPr>
          <w:jc w:val="center"/>
        </w:trPr>
        <w:tc>
          <w:tcPr>
            <w:tcW w:w="713" w:type="pct"/>
            <w:vMerge/>
          </w:tcPr>
          <w:p w14:paraId="39CD7363" w14:textId="77777777" w:rsidR="009676CD" w:rsidRPr="00566985" w:rsidRDefault="009676CD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630" w:type="pct"/>
          </w:tcPr>
          <w:p w14:paraId="19D06606" w14:textId="77777777" w:rsidR="009676CD" w:rsidRPr="00566985" w:rsidRDefault="009676CD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  <w:r w:rsidRPr="00566985"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>1.3. Are the findings adequately derived from the data?</w:t>
            </w:r>
          </w:p>
        </w:tc>
        <w:tc>
          <w:tcPr>
            <w:tcW w:w="261" w:type="pct"/>
          </w:tcPr>
          <w:p w14:paraId="6AE6AB79" w14:textId="77777777" w:rsidR="009676CD" w:rsidRPr="00566985" w:rsidRDefault="009676CD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10" w:type="pct"/>
          </w:tcPr>
          <w:p w14:paraId="2E4D431C" w14:textId="77777777" w:rsidR="009676CD" w:rsidRPr="00566985" w:rsidRDefault="009676CD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313" w:type="pct"/>
          </w:tcPr>
          <w:p w14:paraId="65145047" w14:textId="77777777" w:rsidR="009676CD" w:rsidRPr="00566985" w:rsidRDefault="009676CD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873" w:type="pct"/>
          </w:tcPr>
          <w:p w14:paraId="57589C18" w14:textId="77777777" w:rsidR="009676CD" w:rsidRPr="00566985" w:rsidRDefault="009676CD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i/>
                <w:sz w:val="20"/>
                <w:szCs w:val="20"/>
                <w:lang w:val="en-US" w:eastAsia="fr-FR"/>
              </w:rPr>
            </w:pPr>
          </w:p>
        </w:tc>
      </w:tr>
      <w:tr w:rsidR="009676CD" w:rsidRPr="000B2924" w14:paraId="5E644C19" w14:textId="77777777" w:rsidTr="009C5023">
        <w:trPr>
          <w:jc w:val="center"/>
        </w:trPr>
        <w:tc>
          <w:tcPr>
            <w:tcW w:w="713" w:type="pct"/>
            <w:vMerge/>
          </w:tcPr>
          <w:p w14:paraId="43E02FF8" w14:textId="77777777" w:rsidR="009676CD" w:rsidRPr="00566985" w:rsidRDefault="009676CD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630" w:type="pct"/>
          </w:tcPr>
          <w:p w14:paraId="0A9D070D" w14:textId="77777777" w:rsidR="009676CD" w:rsidRPr="00566985" w:rsidRDefault="009676CD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  <w:r w:rsidRPr="00566985"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 xml:space="preserve">1.4. Is the interpretation of results sufficiently substantiated by data? </w:t>
            </w:r>
          </w:p>
        </w:tc>
        <w:tc>
          <w:tcPr>
            <w:tcW w:w="261" w:type="pct"/>
          </w:tcPr>
          <w:p w14:paraId="45243BEA" w14:textId="77777777" w:rsidR="009676CD" w:rsidRPr="00566985" w:rsidRDefault="009676CD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10" w:type="pct"/>
          </w:tcPr>
          <w:p w14:paraId="1A1B50B5" w14:textId="77777777" w:rsidR="009676CD" w:rsidRPr="00566985" w:rsidRDefault="009676CD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313" w:type="pct"/>
          </w:tcPr>
          <w:p w14:paraId="24F3FB49" w14:textId="77777777" w:rsidR="009676CD" w:rsidRPr="00566985" w:rsidRDefault="009676CD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873" w:type="pct"/>
          </w:tcPr>
          <w:p w14:paraId="3EFBD698" w14:textId="77777777" w:rsidR="009676CD" w:rsidRPr="00566985" w:rsidRDefault="009676CD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i/>
                <w:sz w:val="20"/>
                <w:szCs w:val="20"/>
                <w:lang w:val="en-US" w:eastAsia="fr-FR"/>
              </w:rPr>
            </w:pPr>
          </w:p>
        </w:tc>
      </w:tr>
      <w:tr w:rsidR="009676CD" w:rsidRPr="000B2924" w14:paraId="5183B517" w14:textId="77777777" w:rsidTr="009C5023">
        <w:trPr>
          <w:trHeight w:val="283"/>
          <w:jc w:val="center"/>
        </w:trPr>
        <w:tc>
          <w:tcPr>
            <w:tcW w:w="713" w:type="pct"/>
            <w:vMerge/>
          </w:tcPr>
          <w:p w14:paraId="48C854D7" w14:textId="77777777" w:rsidR="009676CD" w:rsidRPr="00566985" w:rsidRDefault="009676CD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630" w:type="pct"/>
          </w:tcPr>
          <w:p w14:paraId="486B9C50" w14:textId="77777777" w:rsidR="009676CD" w:rsidRPr="00566985" w:rsidRDefault="009676CD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  <w:r w:rsidRPr="00566985"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>1.5. Is there coherence between qualitative data sources, collection, analysis and interpretation?</w:t>
            </w:r>
          </w:p>
        </w:tc>
        <w:tc>
          <w:tcPr>
            <w:tcW w:w="261" w:type="pct"/>
          </w:tcPr>
          <w:p w14:paraId="63588B97" w14:textId="77777777" w:rsidR="009676CD" w:rsidRPr="00566985" w:rsidRDefault="009676CD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10" w:type="pct"/>
          </w:tcPr>
          <w:p w14:paraId="56F01A96" w14:textId="77777777" w:rsidR="009676CD" w:rsidRPr="00566985" w:rsidRDefault="009676CD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313" w:type="pct"/>
          </w:tcPr>
          <w:p w14:paraId="5438DA90" w14:textId="77777777" w:rsidR="009676CD" w:rsidRPr="00566985" w:rsidRDefault="009676CD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873" w:type="pct"/>
          </w:tcPr>
          <w:p w14:paraId="242599A3" w14:textId="77777777" w:rsidR="009676CD" w:rsidRPr="00566985" w:rsidRDefault="009676CD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i/>
                <w:sz w:val="20"/>
                <w:szCs w:val="20"/>
                <w:lang w:val="en-US" w:eastAsia="fr-FR"/>
              </w:rPr>
            </w:pPr>
          </w:p>
        </w:tc>
      </w:tr>
      <w:tr w:rsidR="009676CD" w:rsidRPr="00566985" w14:paraId="07D24C8B" w14:textId="77777777" w:rsidTr="009C5023">
        <w:trPr>
          <w:jc w:val="center"/>
        </w:trPr>
        <w:tc>
          <w:tcPr>
            <w:tcW w:w="713" w:type="pct"/>
            <w:vMerge w:val="restart"/>
            <w:tcBorders>
              <w:top w:val="single" w:sz="24" w:space="0" w:color="auto"/>
            </w:tcBorders>
          </w:tcPr>
          <w:p w14:paraId="44C71A02" w14:textId="77777777" w:rsidR="009676CD" w:rsidRPr="00566985" w:rsidRDefault="009676CD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eastAsia="fr-FR"/>
              </w:rPr>
            </w:pPr>
            <w:r w:rsidRPr="00566985">
              <w:rPr>
                <w:rFonts w:ascii="Times New Roman" w:hAnsi="Times New Roman" w:cs="Times New Roman"/>
                <w:sz w:val="20"/>
                <w:szCs w:val="20"/>
                <w:lang w:eastAsia="fr-FR"/>
              </w:rPr>
              <w:t>2. Quantitative randomized controlled trials</w:t>
            </w:r>
          </w:p>
        </w:tc>
        <w:tc>
          <w:tcPr>
            <w:tcW w:w="2630" w:type="pct"/>
            <w:tcBorders>
              <w:top w:val="single" w:sz="24" w:space="0" w:color="auto"/>
            </w:tcBorders>
          </w:tcPr>
          <w:p w14:paraId="253D92B9" w14:textId="77777777" w:rsidR="009676CD" w:rsidRPr="00566985" w:rsidRDefault="009676CD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eastAsia="fr-FR"/>
              </w:rPr>
            </w:pPr>
            <w:r w:rsidRPr="00566985">
              <w:rPr>
                <w:rFonts w:ascii="Times New Roman" w:hAnsi="Times New Roman" w:cs="Times New Roman"/>
                <w:sz w:val="20"/>
                <w:szCs w:val="20"/>
                <w:lang w:eastAsia="fr-FR"/>
              </w:rPr>
              <w:t>2.1. Is randomization appropriately performed?</w:t>
            </w:r>
          </w:p>
        </w:tc>
        <w:tc>
          <w:tcPr>
            <w:tcW w:w="261" w:type="pct"/>
            <w:tcBorders>
              <w:top w:val="single" w:sz="24" w:space="0" w:color="auto"/>
            </w:tcBorders>
          </w:tcPr>
          <w:p w14:paraId="46328E6F" w14:textId="77777777" w:rsidR="009676CD" w:rsidRPr="00566985" w:rsidRDefault="009676CD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eastAsia="fr-FR"/>
              </w:rPr>
            </w:pPr>
          </w:p>
        </w:tc>
        <w:tc>
          <w:tcPr>
            <w:tcW w:w="210" w:type="pct"/>
            <w:tcBorders>
              <w:top w:val="single" w:sz="24" w:space="0" w:color="auto"/>
            </w:tcBorders>
          </w:tcPr>
          <w:p w14:paraId="1C8F2041" w14:textId="77777777" w:rsidR="009676CD" w:rsidRPr="00566985" w:rsidRDefault="009676CD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eastAsia="fr-FR"/>
              </w:rPr>
            </w:pPr>
          </w:p>
        </w:tc>
        <w:tc>
          <w:tcPr>
            <w:tcW w:w="313" w:type="pct"/>
            <w:tcBorders>
              <w:top w:val="single" w:sz="24" w:space="0" w:color="auto"/>
            </w:tcBorders>
          </w:tcPr>
          <w:p w14:paraId="39D50E9E" w14:textId="77777777" w:rsidR="009676CD" w:rsidRPr="00566985" w:rsidRDefault="009676CD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eastAsia="fr-FR"/>
              </w:rPr>
            </w:pPr>
          </w:p>
        </w:tc>
        <w:tc>
          <w:tcPr>
            <w:tcW w:w="873" w:type="pct"/>
            <w:tcBorders>
              <w:top w:val="single" w:sz="24" w:space="0" w:color="auto"/>
            </w:tcBorders>
          </w:tcPr>
          <w:p w14:paraId="3D9E954C" w14:textId="77777777" w:rsidR="009676CD" w:rsidRPr="009676CD" w:rsidRDefault="009676CD" w:rsidP="009C5023">
            <w:pPr>
              <w:spacing w:after="0" w:line="240" w:lineRule="auto"/>
              <w:rPr>
                <w:rFonts w:ascii="Times New Roman" w:hAnsi="Times New Roman" w:cs="Times New Roman"/>
                <w:iCs/>
                <w:sz w:val="20"/>
                <w:szCs w:val="20"/>
                <w:lang w:eastAsia="fr-FR"/>
              </w:rPr>
            </w:pPr>
          </w:p>
        </w:tc>
      </w:tr>
      <w:tr w:rsidR="009676CD" w:rsidRPr="000B2924" w14:paraId="7A34F937" w14:textId="77777777" w:rsidTr="009C5023">
        <w:trPr>
          <w:jc w:val="center"/>
        </w:trPr>
        <w:tc>
          <w:tcPr>
            <w:tcW w:w="713" w:type="pct"/>
            <w:vMerge/>
          </w:tcPr>
          <w:p w14:paraId="29CF325C" w14:textId="77777777" w:rsidR="009676CD" w:rsidRPr="00566985" w:rsidRDefault="009676CD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eastAsia="fr-FR"/>
              </w:rPr>
            </w:pPr>
          </w:p>
        </w:tc>
        <w:tc>
          <w:tcPr>
            <w:tcW w:w="2630" w:type="pct"/>
          </w:tcPr>
          <w:p w14:paraId="0CCBC04D" w14:textId="77777777" w:rsidR="009676CD" w:rsidRPr="00566985" w:rsidRDefault="009676CD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  <w:r w:rsidRPr="00566985"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>2.2. Are the groups comparable at baseline?</w:t>
            </w:r>
          </w:p>
        </w:tc>
        <w:tc>
          <w:tcPr>
            <w:tcW w:w="261" w:type="pct"/>
          </w:tcPr>
          <w:p w14:paraId="7F9D0B62" w14:textId="77777777" w:rsidR="009676CD" w:rsidRPr="00566985" w:rsidRDefault="009676CD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10" w:type="pct"/>
          </w:tcPr>
          <w:p w14:paraId="46CA9E65" w14:textId="77777777" w:rsidR="009676CD" w:rsidRPr="00566985" w:rsidRDefault="009676CD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313" w:type="pct"/>
          </w:tcPr>
          <w:p w14:paraId="662B62D4" w14:textId="77777777" w:rsidR="009676CD" w:rsidRPr="00566985" w:rsidRDefault="009676CD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873" w:type="pct"/>
          </w:tcPr>
          <w:p w14:paraId="297B4C90" w14:textId="77777777" w:rsidR="009676CD" w:rsidRPr="009676CD" w:rsidRDefault="009676CD" w:rsidP="009C5023">
            <w:pPr>
              <w:spacing w:after="0" w:line="240" w:lineRule="auto"/>
              <w:rPr>
                <w:rFonts w:ascii="Times New Roman" w:hAnsi="Times New Roman" w:cs="Times New Roman"/>
                <w:iCs/>
                <w:sz w:val="20"/>
                <w:szCs w:val="20"/>
                <w:lang w:val="en-US" w:eastAsia="fr-FR"/>
              </w:rPr>
            </w:pPr>
          </w:p>
        </w:tc>
      </w:tr>
      <w:tr w:rsidR="009676CD" w:rsidRPr="000B2924" w14:paraId="41F46D48" w14:textId="77777777" w:rsidTr="009C5023">
        <w:trPr>
          <w:jc w:val="center"/>
        </w:trPr>
        <w:tc>
          <w:tcPr>
            <w:tcW w:w="713" w:type="pct"/>
            <w:vMerge/>
          </w:tcPr>
          <w:p w14:paraId="5D49A911" w14:textId="77777777" w:rsidR="009676CD" w:rsidRPr="00566985" w:rsidRDefault="009676CD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630" w:type="pct"/>
          </w:tcPr>
          <w:p w14:paraId="6DE7D534" w14:textId="77777777" w:rsidR="009676CD" w:rsidRPr="00566985" w:rsidRDefault="009676CD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  <w:r w:rsidRPr="00566985"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>2.3. Are there complete outcome data?</w:t>
            </w:r>
          </w:p>
        </w:tc>
        <w:tc>
          <w:tcPr>
            <w:tcW w:w="261" w:type="pct"/>
          </w:tcPr>
          <w:p w14:paraId="71EB1889" w14:textId="77777777" w:rsidR="009676CD" w:rsidRPr="00566985" w:rsidRDefault="009676CD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10" w:type="pct"/>
          </w:tcPr>
          <w:p w14:paraId="6319284B" w14:textId="77777777" w:rsidR="009676CD" w:rsidRPr="00566985" w:rsidRDefault="009676CD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313" w:type="pct"/>
          </w:tcPr>
          <w:p w14:paraId="572BAE12" w14:textId="77777777" w:rsidR="009676CD" w:rsidRPr="00566985" w:rsidRDefault="009676CD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873" w:type="pct"/>
          </w:tcPr>
          <w:p w14:paraId="41C1C6CD" w14:textId="77777777" w:rsidR="009676CD" w:rsidRPr="009676CD" w:rsidRDefault="009676CD" w:rsidP="009C5023">
            <w:pPr>
              <w:spacing w:after="0" w:line="240" w:lineRule="auto"/>
              <w:rPr>
                <w:rFonts w:ascii="Times New Roman" w:hAnsi="Times New Roman" w:cs="Times New Roman"/>
                <w:iCs/>
                <w:sz w:val="20"/>
                <w:szCs w:val="20"/>
                <w:lang w:val="en-US" w:eastAsia="fr-FR"/>
              </w:rPr>
            </w:pPr>
          </w:p>
        </w:tc>
      </w:tr>
      <w:tr w:rsidR="009676CD" w:rsidRPr="000B2924" w14:paraId="3509D180" w14:textId="77777777" w:rsidTr="009C5023">
        <w:trPr>
          <w:jc w:val="center"/>
        </w:trPr>
        <w:tc>
          <w:tcPr>
            <w:tcW w:w="713" w:type="pct"/>
            <w:vMerge/>
          </w:tcPr>
          <w:p w14:paraId="59112F95" w14:textId="77777777" w:rsidR="009676CD" w:rsidRPr="00566985" w:rsidRDefault="009676CD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630" w:type="pct"/>
          </w:tcPr>
          <w:p w14:paraId="035B4B76" w14:textId="77777777" w:rsidR="009676CD" w:rsidRPr="00566985" w:rsidRDefault="009676CD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  <w:r w:rsidRPr="00566985"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>2.4. Are outcome assessors blinded to the intervention provided?</w:t>
            </w:r>
          </w:p>
        </w:tc>
        <w:tc>
          <w:tcPr>
            <w:tcW w:w="261" w:type="pct"/>
          </w:tcPr>
          <w:p w14:paraId="606AA9A9" w14:textId="77777777" w:rsidR="009676CD" w:rsidRPr="00566985" w:rsidRDefault="009676CD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10" w:type="pct"/>
          </w:tcPr>
          <w:p w14:paraId="76FB9048" w14:textId="77777777" w:rsidR="009676CD" w:rsidRPr="00566985" w:rsidRDefault="009676CD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313" w:type="pct"/>
          </w:tcPr>
          <w:p w14:paraId="2BDB1CD5" w14:textId="77777777" w:rsidR="009676CD" w:rsidRPr="00566985" w:rsidRDefault="009676CD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873" w:type="pct"/>
          </w:tcPr>
          <w:p w14:paraId="0FEDE8D4" w14:textId="77777777" w:rsidR="009676CD" w:rsidRPr="009676CD" w:rsidRDefault="009676CD" w:rsidP="009C5023">
            <w:pPr>
              <w:spacing w:after="0" w:line="240" w:lineRule="auto"/>
              <w:rPr>
                <w:rFonts w:ascii="Times New Roman" w:hAnsi="Times New Roman" w:cs="Times New Roman"/>
                <w:iCs/>
                <w:sz w:val="20"/>
                <w:szCs w:val="20"/>
                <w:lang w:val="en-US" w:eastAsia="fr-FR"/>
              </w:rPr>
            </w:pPr>
          </w:p>
        </w:tc>
      </w:tr>
      <w:tr w:rsidR="009676CD" w:rsidRPr="000B2924" w14:paraId="0E970312" w14:textId="77777777" w:rsidTr="009C5023">
        <w:trPr>
          <w:jc w:val="center"/>
        </w:trPr>
        <w:tc>
          <w:tcPr>
            <w:tcW w:w="713" w:type="pct"/>
            <w:vMerge/>
            <w:tcBorders>
              <w:bottom w:val="single" w:sz="24" w:space="0" w:color="auto"/>
            </w:tcBorders>
          </w:tcPr>
          <w:p w14:paraId="54B6F616" w14:textId="77777777" w:rsidR="009676CD" w:rsidRPr="00566985" w:rsidRDefault="009676CD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630" w:type="pct"/>
            <w:tcBorders>
              <w:bottom w:val="single" w:sz="24" w:space="0" w:color="auto"/>
            </w:tcBorders>
          </w:tcPr>
          <w:p w14:paraId="0A0B9AFD" w14:textId="77777777" w:rsidR="009676CD" w:rsidRPr="00566985" w:rsidRDefault="009676CD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  <w:r w:rsidRPr="00566985"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>2.5 Did the participants adhere to the assigned intervention?</w:t>
            </w:r>
          </w:p>
        </w:tc>
        <w:tc>
          <w:tcPr>
            <w:tcW w:w="261" w:type="pct"/>
            <w:tcBorders>
              <w:bottom w:val="single" w:sz="24" w:space="0" w:color="auto"/>
            </w:tcBorders>
          </w:tcPr>
          <w:p w14:paraId="7A458C16" w14:textId="77777777" w:rsidR="009676CD" w:rsidRPr="00566985" w:rsidRDefault="009676CD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10" w:type="pct"/>
            <w:tcBorders>
              <w:bottom w:val="single" w:sz="24" w:space="0" w:color="auto"/>
            </w:tcBorders>
          </w:tcPr>
          <w:p w14:paraId="591C2053" w14:textId="77777777" w:rsidR="009676CD" w:rsidRPr="00566985" w:rsidRDefault="009676CD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313" w:type="pct"/>
            <w:tcBorders>
              <w:bottom w:val="single" w:sz="24" w:space="0" w:color="auto"/>
            </w:tcBorders>
          </w:tcPr>
          <w:p w14:paraId="27110591" w14:textId="77777777" w:rsidR="009676CD" w:rsidRPr="00566985" w:rsidRDefault="009676CD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873" w:type="pct"/>
            <w:tcBorders>
              <w:bottom w:val="single" w:sz="24" w:space="0" w:color="auto"/>
            </w:tcBorders>
          </w:tcPr>
          <w:p w14:paraId="530F575A" w14:textId="77777777" w:rsidR="009676CD" w:rsidRPr="009676CD" w:rsidRDefault="009676CD" w:rsidP="009C5023">
            <w:pPr>
              <w:spacing w:after="0" w:line="240" w:lineRule="auto"/>
              <w:rPr>
                <w:rFonts w:ascii="Times New Roman" w:hAnsi="Times New Roman" w:cs="Times New Roman"/>
                <w:iCs/>
                <w:sz w:val="20"/>
                <w:szCs w:val="20"/>
                <w:lang w:val="en-US" w:eastAsia="fr-FR"/>
              </w:rPr>
            </w:pPr>
          </w:p>
        </w:tc>
      </w:tr>
      <w:tr w:rsidR="009676CD" w:rsidRPr="000B2924" w14:paraId="72AF54A6" w14:textId="77777777" w:rsidTr="009C5023">
        <w:trPr>
          <w:jc w:val="center"/>
        </w:trPr>
        <w:tc>
          <w:tcPr>
            <w:tcW w:w="713" w:type="pct"/>
            <w:vMerge w:val="restart"/>
            <w:tcBorders>
              <w:top w:val="single" w:sz="24" w:space="0" w:color="auto"/>
            </w:tcBorders>
          </w:tcPr>
          <w:p w14:paraId="525D882E" w14:textId="77777777" w:rsidR="009676CD" w:rsidRPr="00566985" w:rsidRDefault="009676CD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eastAsia="fr-FR"/>
              </w:rPr>
            </w:pPr>
            <w:r w:rsidRPr="00566985">
              <w:rPr>
                <w:rFonts w:ascii="Times New Roman" w:hAnsi="Times New Roman" w:cs="Times New Roman"/>
                <w:sz w:val="20"/>
                <w:szCs w:val="20"/>
                <w:lang w:eastAsia="fr-FR"/>
              </w:rPr>
              <w:t xml:space="preserve">3. Quantitative non-randomized </w:t>
            </w:r>
          </w:p>
        </w:tc>
        <w:tc>
          <w:tcPr>
            <w:tcW w:w="2630" w:type="pct"/>
            <w:tcBorders>
              <w:top w:val="single" w:sz="24" w:space="0" w:color="auto"/>
            </w:tcBorders>
          </w:tcPr>
          <w:p w14:paraId="693E20DA" w14:textId="77777777" w:rsidR="009676CD" w:rsidRPr="00566985" w:rsidRDefault="009676CD" w:rsidP="009C5023">
            <w:pPr>
              <w:spacing w:after="0" w:line="240" w:lineRule="auto"/>
              <w:rPr>
                <w:rFonts w:ascii="Times New Roman" w:hAnsi="Times New Roman" w:cs="Times New Roman"/>
                <w:bCs/>
                <w:sz w:val="20"/>
                <w:szCs w:val="20"/>
                <w:lang w:val="en-US" w:eastAsia="fr-FR"/>
              </w:rPr>
            </w:pPr>
            <w:r w:rsidRPr="00566985">
              <w:rPr>
                <w:rFonts w:ascii="Times New Roman" w:hAnsi="Times New Roman" w:cs="Times New Roman"/>
                <w:bCs/>
                <w:sz w:val="20"/>
                <w:szCs w:val="20"/>
                <w:lang w:val="en-US" w:eastAsia="fr-FR"/>
              </w:rPr>
              <w:t>3.1. Are the participants representative of the target population?</w:t>
            </w:r>
          </w:p>
        </w:tc>
        <w:tc>
          <w:tcPr>
            <w:tcW w:w="261" w:type="pct"/>
            <w:tcBorders>
              <w:top w:val="single" w:sz="24" w:space="0" w:color="auto"/>
            </w:tcBorders>
          </w:tcPr>
          <w:p w14:paraId="0F7F4ABA" w14:textId="2155266D" w:rsidR="009676CD" w:rsidRPr="00566985" w:rsidRDefault="00821B8B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>X</w:t>
            </w:r>
          </w:p>
        </w:tc>
        <w:tc>
          <w:tcPr>
            <w:tcW w:w="210" w:type="pct"/>
            <w:tcBorders>
              <w:top w:val="single" w:sz="24" w:space="0" w:color="auto"/>
            </w:tcBorders>
          </w:tcPr>
          <w:p w14:paraId="21627AE5" w14:textId="77777777" w:rsidR="009676CD" w:rsidRPr="00566985" w:rsidRDefault="009676CD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313" w:type="pct"/>
            <w:tcBorders>
              <w:top w:val="single" w:sz="24" w:space="0" w:color="auto"/>
            </w:tcBorders>
          </w:tcPr>
          <w:p w14:paraId="5A1154F1" w14:textId="5AE514A0" w:rsidR="009676CD" w:rsidRPr="00566985" w:rsidRDefault="009676CD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873" w:type="pct"/>
            <w:tcBorders>
              <w:top w:val="single" w:sz="24" w:space="0" w:color="auto"/>
            </w:tcBorders>
          </w:tcPr>
          <w:p w14:paraId="65F492C4" w14:textId="3E9E2648" w:rsidR="009676CD" w:rsidRPr="009676CD" w:rsidRDefault="00821B8B" w:rsidP="009C5023">
            <w:pPr>
              <w:spacing w:after="0" w:line="240" w:lineRule="auto"/>
              <w:rPr>
                <w:rFonts w:ascii="Times New Roman" w:hAnsi="Times New Roman" w:cs="Times New Roman"/>
                <w:iCs/>
                <w:sz w:val="20"/>
                <w:szCs w:val="20"/>
                <w:lang w:val="en-US" w:eastAsia="fr-FR"/>
              </w:rPr>
            </w:pPr>
            <w:r>
              <w:rPr>
                <w:rFonts w:ascii="Times New Roman" w:hAnsi="Times New Roman" w:cs="Times New Roman"/>
                <w:iCs/>
                <w:sz w:val="20"/>
                <w:szCs w:val="20"/>
                <w:lang w:val="en-US" w:eastAsia="fr-FR"/>
              </w:rPr>
              <w:t xml:space="preserve">350 consecutive </w:t>
            </w:r>
            <w:r w:rsidR="00F66EC1">
              <w:rPr>
                <w:rFonts w:ascii="Times New Roman" w:hAnsi="Times New Roman" w:cs="Times New Roman"/>
                <w:iCs/>
                <w:sz w:val="20"/>
                <w:szCs w:val="20"/>
                <w:lang w:val="en-US" w:eastAsia="fr-FR"/>
              </w:rPr>
              <w:t>patients having cs in a single center. Note that s</w:t>
            </w:r>
            <w:r w:rsidR="00565233">
              <w:rPr>
                <w:rFonts w:ascii="Times New Roman" w:hAnsi="Times New Roman" w:cs="Times New Roman"/>
                <w:iCs/>
                <w:sz w:val="20"/>
                <w:szCs w:val="20"/>
                <w:lang w:val="en-US" w:eastAsia="fr-FR"/>
              </w:rPr>
              <w:t xml:space="preserve">tillbirths, congenital anomalies and </w:t>
            </w:r>
            <w:r>
              <w:rPr>
                <w:rFonts w:ascii="Times New Roman" w:hAnsi="Times New Roman" w:cs="Times New Roman"/>
                <w:iCs/>
                <w:sz w:val="20"/>
                <w:szCs w:val="20"/>
                <w:lang w:val="en-US" w:eastAsia="fr-FR"/>
              </w:rPr>
              <w:t>gestational age&lt;37 weeks are excluded</w:t>
            </w:r>
            <w:r w:rsidR="00F66EC1">
              <w:rPr>
                <w:rFonts w:ascii="Times New Roman" w:hAnsi="Times New Roman" w:cs="Times New Roman"/>
                <w:iCs/>
                <w:sz w:val="20"/>
                <w:szCs w:val="20"/>
                <w:lang w:val="en-US" w:eastAsia="fr-FR"/>
              </w:rPr>
              <w:t>, leaving 227 cs.</w:t>
            </w:r>
          </w:p>
        </w:tc>
      </w:tr>
      <w:tr w:rsidR="009676CD" w:rsidRPr="000B2924" w14:paraId="504B1225" w14:textId="77777777" w:rsidTr="009C5023">
        <w:trPr>
          <w:jc w:val="center"/>
        </w:trPr>
        <w:tc>
          <w:tcPr>
            <w:tcW w:w="713" w:type="pct"/>
            <w:vMerge/>
          </w:tcPr>
          <w:p w14:paraId="4B4F5047" w14:textId="77777777" w:rsidR="009676CD" w:rsidRPr="00566985" w:rsidRDefault="009676CD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630" w:type="pct"/>
          </w:tcPr>
          <w:p w14:paraId="3CC783E4" w14:textId="77777777" w:rsidR="009676CD" w:rsidRPr="00566985" w:rsidRDefault="009676CD" w:rsidP="009C5023">
            <w:pPr>
              <w:spacing w:after="0" w:line="240" w:lineRule="auto"/>
              <w:rPr>
                <w:rFonts w:ascii="Times New Roman" w:hAnsi="Times New Roman" w:cs="Times New Roman"/>
                <w:bCs/>
                <w:sz w:val="20"/>
                <w:szCs w:val="20"/>
                <w:lang w:val="en-US" w:eastAsia="fr-FR"/>
              </w:rPr>
            </w:pPr>
            <w:r w:rsidRPr="00566985">
              <w:rPr>
                <w:rFonts w:ascii="Times New Roman" w:hAnsi="Times New Roman" w:cs="Times New Roman"/>
                <w:bCs/>
                <w:sz w:val="20"/>
                <w:szCs w:val="20"/>
                <w:lang w:val="en-US" w:eastAsia="fr-FR"/>
              </w:rPr>
              <w:t>3.2. Are measurements appropriate regarding both the outcome and intervention (or exposure)?</w:t>
            </w:r>
          </w:p>
        </w:tc>
        <w:tc>
          <w:tcPr>
            <w:tcW w:w="261" w:type="pct"/>
          </w:tcPr>
          <w:p w14:paraId="4D1BA256" w14:textId="6123D579" w:rsidR="009676CD" w:rsidRPr="00566985" w:rsidRDefault="00EF5840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>X</w:t>
            </w:r>
          </w:p>
        </w:tc>
        <w:tc>
          <w:tcPr>
            <w:tcW w:w="210" w:type="pct"/>
          </w:tcPr>
          <w:p w14:paraId="382F9549" w14:textId="77777777" w:rsidR="009676CD" w:rsidRPr="00566985" w:rsidRDefault="009676CD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313" w:type="pct"/>
          </w:tcPr>
          <w:p w14:paraId="147ED568" w14:textId="77777777" w:rsidR="009676CD" w:rsidRPr="00566985" w:rsidRDefault="009676CD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873" w:type="pct"/>
          </w:tcPr>
          <w:p w14:paraId="60CDBFFC" w14:textId="3BAEE571" w:rsidR="009676CD" w:rsidRPr="009676CD" w:rsidRDefault="00F13B3C" w:rsidP="009C5023">
            <w:pPr>
              <w:spacing w:after="0" w:line="240" w:lineRule="auto"/>
              <w:rPr>
                <w:rFonts w:ascii="Times New Roman" w:hAnsi="Times New Roman" w:cs="Times New Roman"/>
                <w:iCs/>
                <w:sz w:val="20"/>
                <w:szCs w:val="20"/>
                <w:lang w:val="en-US" w:eastAsia="fr-FR"/>
              </w:rPr>
            </w:pPr>
            <w:r>
              <w:rPr>
                <w:rFonts w:ascii="Times New Roman" w:hAnsi="Times New Roman" w:cs="Times New Roman"/>
                <w:iCs/>
                <w:sz w:val="20"/>
                <w:szCs w:val="20"/>
                <w:lang w:val="en-US" w:eastAsia="fr-FR"/>
              </w:rPr>
              <w:t xml:space="preserve">Almost all significant differences between groups disappeared when controlling for </w:t>
            </w:r>
            <w:r w:rsidR="004F6831">
              <w:rPr>
                <w:rFonts w:ascii="Times New Roman" w:hAnsi="Times New Roman" w:cs="Times New Roman"/>
                <w:iCs/>
                <w:sz w:val="20"/>
                <w:szCs w:val="20"/>
                <w:lang w:val="en-US" w:eastAsia="fr-FR"/>
              </w:rPr>
              <w:t>type of anesthesia.</w:t>
            </w:r>
          </w:p>
        </w:tc>
      </w:tr>
      <w:tr w:rsidR="009676CD" w:rsidRPr="00E718A9" w14:paraId="2FECA45D" w14:textId="77777777" w:rsidTr="009C5023">
        <w:trPr>
          <w:jc w:val="center"/>
        </w:trPr>
        <w:tc>
          <w:tcPr>
            <w:tcW w:w="713" w:type="pct"/>
            <w:vMerge/>
          </w:tcPr>
          <w:p w14:paraId="6B03E8FC" w14:textId="77777777" w:rsidR="009676CD" w:rsidRPr="00566985" w:rsidRDefault="009676CD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630" w:type="pct"/>
          </w:tcPr>
          <w:p w14:paraId="100DF9B2" w14:textId="77777777" w:rsidR="009676CD" w:rsidRPr="00566985" w:rsidRDefault="009676CD" w:rsidP="009C5023">
            <w:pPr>
              <w:spacing w:after="0" w:line="240" w:lineRule="auto"/>
              <w:rPr>
                <w:rFonts w:ascii="Times New Roman" w:hAnsi="Times New Roman" w:cs="Times New Roman"/>
                <w:bCs/>
                <w:sz w:val="20"/>
                <w:szCs w:val="20"/>
                <w:lang w:val="en-US" w:eastAsia="fr-FR"/>
              </w:rPr>
            </w:pPr>
            <w:r w:rsidRPr="00566985">
              <w:rPr>
                <w:rFonts w:ascii="Times New Roman" w:hAnsi="Times New Roman" w:cs="Times New Roman"/>
                <w:bCs/>
                <w:sz w:val="20"/>
                <w:szCs w:val="20"/>
                <w:lang w:val="en-US" w:eastAsia="fr-FR"/>
              </w:rPr>
              <w:t xml:space="preserve">3.3. </w:t>
            </w:r>
            <w:r w:rsidRPr="00566985"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>Are there complete outcome data?</w:t>
            </w:r>
          </w:p>
        </w:tc>
        <w:tc>
          <w:tcPr>
            <w:tcW w:w="261" w:type="pct"/>
          </w:tcPr>
          <w:p w14:paraId="0330D5BE" w14:textId="77777777" w:rsidR="009676CD" w:rsidRPr="00566985" w:rsidRDefault="009676CD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10" w:type="pct"/>
          </w:tcPr>
          <w:p w14:paraId="038496B8" w14:textId="77777777" w:rsidR="009676CD" w:rsidRPr="00566985" w:rsidRDefault="009676CD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313" w:type="pct"/>
          </w:tcPr>
          <w:p w14:paraId="1096C945" w14:textId="7E8EE0AB" w:rsidR="009676CD" w:rsidRPr="00566985" w:rsidRDefault="004F6831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>X</w:t>
            </w:r>
          </w:p>
        </w:tc>
        <w:tc>
          <w:tcPr>
            <w:tcW w:w="873" w:type="pct"/>
          </w:tcPr>
          <w:p w14:paraId="03B41DEC" w14:textId="0586C49B" w:rsidR="009676CD" w:rsidRPr="009676CD" w:rsidRDefault="004F6831" w:rsidP="009C5023">
            <w:pPr>
              <w:spacing w:after="0" w:line="240" w:lineRule="auto"/>
              <w:rPr>
                <w:rFonts w:ascii="Times New Roman" w:hAnsi="Times New Roman" w:cs="Times New Roman"/>
                <w:iCs/>
                <w:sz w:val="20"/>
                <w:szCs w:val="20"/>
                <w:lang w:val="en-US" w:eastAsia="fr-FR"/>
              </w:rPr>
            </w:pPr>
            <w:r>
              <w:rPr>
                <w:rFonts w:ascii="Times New Roman" w:hAnsi="Times New Roman" w:cs="Times New Roman"/>
                <w:iCs/>
                <w:sz w:val="20"/>
                <w:szCs w:val="20"/>
                <w:lang w:val="en-US" w:eastAsia="fr-FR"/>
              </w:rPr>
              <w:t>Protocol not available.</w:t>
            </w:r>
          </w:p>
        </w:tc>
      </w:tr>
      <w:tr w:rsidR="009676CD" w:rsidRPr="000B2924" w14:paraId="3EDEB9DD" w14:textId="77777777" w:rsidTr="009C5023">
        <w:trPr>
          <w:jc w:val="center"/>
        </w:trPr>
        <w:tc>
          <w:tcPr>
            <w:tcW w:w="713" w:type="pct"/>
            <w:vMerge/>
          </w:tcPr>
          <w:p w14:paraId="246A59C4" w14:textId="77777777" w:rsidR="009676CD" w:rsidRPr="00566985" w:rsidRDefault="009676CD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630" w:type="pct"/>
          </w:tcPr>
          <w:p w14:paraId="1F028B76" w14:textId="77777777" w:rsidR="009676CD" w:rsidRPr="00566985" w:rsidRDefault="009676CD" w:rsidP="009C5023">
            <w:pPr>
              <w:spacing w:after="0" w:line="240" w:lineRule="auto"/>
              <w:rPr>
                <w:rFonts w:ascii="Times New Roman" w:hAnsi="Times New Roman" w:cs="Times New Roman"/>
                <w:bCs/>
                <w:sz w:val="20"/>
                <w:szCs w:val="20"/>
                <w:lang w:val="en-US" w:eastAsia="fr-FR"/>
              </w:rPr>
            </w:pPr>
            <w:r w:rsidRPr="00566985"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>3.4. Are the confounders accounted for in the design and analysis?</w:t>
            </w:r>
          </w:p>
        </w:tc>
        <w:tc>
          <w:tcPr>
            <w:tcW w:w="261" w:type="pct"/>
          </w:tcPr>
          <w:p w14:paraId="3FACE221" w14:textId="77777777" w:rsidR="009676CD" w:rsidRPr="00566985" w:rsidRDefault="009676CD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10" w:type="pct"/>
          </w:tcPr>
          <w:p w14:paraId="666BED48" w14:textId="226F9FA5" w:rsidR="009676CD" w:rsidRPr="00566985" w:rsidRDefault="007F7942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>X</w:t>
            </w:r>
          </w:p>
        </w:tc>
        <w:tc>
          <w:tcPr>
            <w:tcW w:w="313" w:type="pct"/>
          </w:tcPr>
          <w:p w14:paraId="557ACADB" w14:textId="77777777" w:rsidR="009676CD" w:rsidRPr="00566985" w:rsidRDefault="009676CD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873" w:type="pct"/>
          </w:tcPr>
          <w:p w14:paraId="62C51C62" w14:textId="55E929FD" w:rsidR="009676CD" w:rsidRPr="009676CD" w:rsidRDefault="007F7942" w:rsidP="009C5023">
            <w:pPr>
              <w:spacing w:after="0" w:line="240" w:lineRule="auto"/>
              <w:rPr>
                <w:rFonts w:ascii="Times New Roman" w:hAnsi="Times New Roman" w:cs="Times New Roman"/>
                <w:iCs/>
                <w:sz w:val="20"/>
                <w:szCs w:val="20"/>
                <w:lang w:val="en-US" w:eastAsia="fr-FR"/>
              </w:rPr>
            </w:pPr>
            <w:r>
              <w:rPr>
                <w:rFonts w:ascii="Times New Roman" w:hAnsi="Times New Roman" w:cs="Times New Roman"/>
                <w:iCs/>
                <w:sz w:val="20"/>
                <w:szCs w:val="20"/>
                <w:lang w:val="en-US" w:eastAsia="fr-FR"/>
              </w:rPr>
              <w:t xml:space="preserve">Patients are divided </w:t>
            </w:r>
            <w:r w:rsidR="00AB694F">
              <w:rPr>
                <w:rFonts w:ascii="Times New Roman" w:hAnsi="Times New Roman" w:cs="Times New Roman"/>
                <w:iCs/>
                <w:sz w:val="20"/>
                <w:szCs w:val="20"/>
                <w:lang w:val="en-US" w:eastAsia="fr-FR"/>
              </w:rPr>
              <w:t xml:space="preserve">observationally, retrospectively </w:t>
            </w:r>
            <w:r>
              <w:rPr>
                <w:rFonts w:ascii="Times New Roman" w:hAnsi="Times New Roman" w:cs="Times New Roman"/>
                <w:iCs/>
                <w:sz w:val="20"/>
                <w:szCs w:val="20"/>
                <w:lang w:val="en-US" w:eastAsia="fr-FR"/>
              </w:rPr>
              <w:t>in two groups; support person present</w:t>
            </w:r>
            <w:r w:rsidR="00EF1EAC">
              <w:rPr>
                <w:rFonts w:ascii="Times New Roman" w:hAnsi="Times New Roman" w:cs="Times New Roman"/>
                <w:iCs/>
                <w:sz w:val="20"/>
                <w:szCs w:val="20"/>
                <w:lang w:val="en-US" w:eastAsia="fr-FR"/>
              </w:rPr>
              <w:t xml:space="preserve"> or absent</w:t>
            </w:r>
            <w:r w:rsidR="00AB694F">
              <w:rPr>
                <w:rFonts w:ascii="Times New Roman" w:hAnsi="Times New Roman" w:cs="Times New Roman"/>
                <w:iCs/>
                <w:sz w:val="20"/>
                <w:szCs w:val="20"/>
                <w:lang w:val="en-US" w:eastAsia="fr-FR"/>
              </w:rPr>
              <w:t xml:space="preserve"> during cs</w:t>
            </w:r>
            <w:r w:rsidR="00EF1EAC">
              <w:rPr>
                <w:rFonts w:ascii="Times New Roman" w:hAnsi="Times New Roman" w:cs="Times New Roman"/>
                <w:iCs/>
                <w:sz w:val="20"/>
                <w:szCs w:val="20"/>
                <w:lang w:val="en-US" w:eastAsia="fr-FR"/>
              </w:rPr>
              <w:t>.</w:t>
            </w:r>
            <w:r w:rsidR="00AB694F">
              <w:rPr>
                <w:rFonts w:ascii="Times New Roman" w:hAnsi="Times New Roman" w:cs="Times New Roman"/>
                <w:iCs/>
                <w:sz w:val="20"/>
                <w:szCs w:val="20"/>
                <w:lang w:val="en-US" w:eastAsia="fr-FR"/>
              </w:rPr>
              <w:t xml:space="preserve"> Reason for the support person being present or absent </w:t>
            </w:r>
            <w:r w:rsidR="00144086">
              <w:rPr>
                <w:rFonts w:ascii="Times New Roman" w:hAnsi="Times New Roman" w:cs="Times New Roman"/>
                <w:iCs/>
                <w:sz w:val="20"/>
                <w:szCs w:val="20"/>
                <w:lang w:val="en-US" w:eastAsia="fr-FR"/>
              </w:rPr>
              <w:t>is unknown.</w:t>
            </w:r>
            <w:r w:rsidR="00EF1EAC">
              <w:rPr>
                <w:rFonts w:ascii="Times New Roman" w:hAnsi="Times New Roman" w:cs="Times New Roman"/>
                <w:iCs/>
                <w:sz w:val="20"/>
                <w:szCs w:val="20"/>
                <w:lang w:val="en-US" w:eastAsia="fr-FR"/>
              </w:rPr>
              <w:t xml:space="preserve"> </w:t>
            </w:r>
          </w:p>
        </w:tc>
      </w:tr>
      <w:tr w:rsidR="009676CD" w:rsidRPr="000B2924" w14:paraId="1491E03B" w14:textId="77777777" w:rsidTr="009C5023">
        <w:trPr>
          <w:jc w:val="center"/>
        </w:trPr>
        <w:tc>
          <w:tcPr>
            <w:tcW w:w="713" w:type="pct"/>
            <w:vMerge/>
            <w:tcBorders>
              <w:bottom w:val="single" w:sz="24" w:space="0" w:color="auto"/>
            </w:tcBorders>
          </w:tcPr>
          <w:p w14:paraId="018D1A19" w14:textId="77777777" w:rsidR="009676CD" w:rsidRPr="00566985" w:rsidRDefault="009676CD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630" w:type="pct"/>
            <w:tcBorders>
              <w:bottom w:val="single" w:sz="24" w:space="0" w:color="auto"/>
            </w:tcBorders>
          </w:tcPr>
          <w:p w14:paraId="1D2ED726" w14:textId="77777777" w:rsidR="009676CD" w:rsidRPr="00566985" w:rsidRDefault="009676CD" w:rsidP="009C5023">
            <w:pPr>
              <w:spacing w:after="0" w:line="240" w:lineRule="auto"/>
              <w:rPr>
                <w:rFonts w:ascii="Times New Roman" w:hAnsi="Times New Roman"/>
                <w:sz w:val="20"/>
                <w:szCs w:val="20"/>
                <w:lang w:val="en-US" w:eastAsia="fr-FR"/>
              </w:rPr>
            </w:pPr>
            <w:r w:rsidRPr="00566985">
              <w:rPr>
                <w:rFonts w:ascii="Times New Roman" w:hAnsi="Times New Roman"/>
                <w:sz w:val="20"/>
                <w:szCs w:val="20"/>
                <w:lang w:val="en-US" w:eastAsia="fr-FR"/>
              </w:rPr>
              <w:t>3.5. During the study period, is the intervention administered (or exposure occurred) as intended?</w:t>
            </w:r>
          </w:p>
        </w:tc>
        <w:tc>
          <w:tcPr>
            <w:tcW w:w="261" w:type="pct"/>
            <w:tcBorders>
              <w:bottom w:val="single" w:sz="24" w:space="0" w:color="auto"/>
            </w:tcBorders>
          </w:tcPr>
          <w:p w14:paraId="29008AC6" w14:textId="77777777" w:rsidR="009676CD" w:rsidRPr="00566985" w:rsidRDefault="009676CD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10" w:type="pct"/>
            <w:tcBorders>
              <w:bottom w:val="single" w:sz="24" w:space="0" w:color="auto"/>
            </w:tcBorders>
          </w:tcPr>
          <w:p w14:paraId="14D8953A" w14:textId="77777777" w:rsidR="009676CD" w:rsidRPr="00566985" w:rsidRDefault="009676CD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313" w:type="pct"/>
            <w:tcBorders>
              <w:bottom w:val="single" w:sz="24" w:space="0" w:color="auto"/>
            </w:tcBorders>
          </w:tcPr>
          <w:p w14:paraId="53E1923F" w14:textId="50C5F4AB" w:rsidR="009676CD" w:rsidRPr="00566985" w:rsidRDefault="00AC07A1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>X</w:t>
            </w:r>
          </w:p>
        </w:tc>
        <w:tc>
          <w:tcPr>
            <w:tcW w:w="873" w:type="pct"/>
            <w:tcBorders>
              <w:bottom w:val="single" w:sz="24" w:space="0" w:color="auto"/>
            </w:tcBorders>
          </w:tcPr>
          <w:p w14:paraId="0FB4579D" w14:textId="68286EC3" w:rsidR="009676CD" w:rsidRPr="009676CD" w:rsidRDefault="00AC07A1" w:rsidP="009C5023">
            <w:pPr>
              <w:spacing w:after="0" w:line="240" w:lineRule="auto"/>
              <w:rPr>
                <w:rFonts w:ascii="Times New Roman" w:hAnsi="Times New Roman" w:cs="Times New Roman"/>
                <w:iCs/>
                <w:sz w:val="20"/>
                <w:szCs w:val="20"/>
                <w:lang w:val="en-US" w:eastAsia="fr-FR"/>
              </w:rPr>
            </w:pPr>
            <w:r>
              <w:rPr>
                <w:rFonts w:ascii="Times New Roman" w:hAnsi="Times New Roman" w:cs="Times New Roman"/>
                <w:iCs/>
                <w:sz w:val="20"/>
                <w:szCs w:val="20"/>
                <w:lang w:val="en-US" w:eastAsia="fr-FR"/>
              </w:rPr>
              <w:t>It is unknown why the partner is sometimes present and sometimes absent and why general vs regional anesthesia is chosen.</w:t>
            </w:r>
          </w:p>
        </w:tc>
      </w:tr>
      <w:tr w:rsidR="009676CD" w:rsidRPr="000B2924" w14:paraId="350BB628" w14:textId="77777777" w:rsidTr="009C5023">
        <w:trPr>
          <w:cantSplit/>
          <w:jc w:val="center"/>
        </w:trPr>
        <w:tc>
          <w:tcPr>
            <w:tcW w:w="713" w:type="pct"/>
            <w:vMerge w:val="restart"/>
            <w:tcBorders>
              <w:top w:val="single" w:sz="24" w:space="0" w:color="auto"/>
            </w:tcBorders>
          </w:tcPr>
          <w:p w14:paraId="3B53E1C5" w14:textId="77777777" w:rsidR="009676CD" w:rsidRPr="00566985" w:rsidRDefault="009676CD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eastAsia="fr-FR"/>
              </w:rPr>
            </w:pPr>
            <w:r w:rsidRPr="00566985">
              <w:rPr>
                <w:rFonts w:ascii="Times New Roman" w:hAnsi="Times New Roman" w:cs="Times New Roman"/>
                <w:sz w:val="20"/>
                <w:szCs w:val="20"/>
                <w:lang w:eastAsia="fr-FR"/>
              </w:rPr>
              <w:t>4. Quantitative descriptive</w:t>
            </w:r>
          </w:p>
        </w:tc>
        <w:tc>
          <w:tcPr>
            <w:tcW w:w="2630" w:type="pct"/>
            <w:tcBorders>
              <w:top w:val="single" w:sz="24" w:space="0" w:color="auto"/>
            </w:tcBorders>
          </w:tcPr>
          <w:p w14:paraId="1C090E19" w14:textId="77777777" w:rsidR="009676CD" w:rsidRPr="00566985" w:rsidRDefault="009676CD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  <w:r w:rsidRPr="00566985"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>4.1. Is the sampling strategy relevant to address the research question?</w:t>
            </w:r>
          </w:p>
        </w:tc>
        <w:tc>
          <w:tcPr>
            <w:tcW w:w="261" w:type="pct"/>
            <w:tcBorders>
              <w:top w:val="single" w:sz="24" w:space="0" w:color="auto"/>
            </w:tcBorders>
          </w:tcPr>
          <w:p w14:paraId="226E8C28" w14:textId="77777777" w:rsidR="009676CD" w:rsidRPr="00566985" w:rsidRDefault="009676CD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10" w:type="pct"/>
            <w:tcBorders>
              <w:top w:val="single" w:sz="24" w:space="0" w:color="auto"/>
            </w:tcBorders>
          </w:tcPr>
          <w:p w14:paraId="0603A16B" w14:textId="77777777" w:rsidR="009676CD" w:rsidRPr="00566985" w:rsidRDefault="009676CD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313" w:type="pct"/>
            <w:tcBorders>
              <w:top w:val="single" w:sz="24" w:space="0" w:color="auto"/>
            </w:tcBorders>
          </w:tcPr>
          <w:p w14:paraId="545432E7" w14:textId="77777777" w:rsidR="009676CD" w:rsidRPr="00566985" w:rsidRDefault="009676CD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873" w:type="pct"/>
            <w:tcBorders>
              <w:top w:val="single" w:sz="24" w:space="0" w:color="auto"/>
            </w:tcBorders>
          </w:tcPr>
          <w:p w14:paraId="3D31A820" w14:textId="77777777" w:rsidR="009676CD" w:rsidRPr="009676CD" w:rsidRDefault="009676CD" w:rsidP="009C5023">
            <w:pPr>
              <w:spacing w:after="0" w:line="240" w:lineRule="auto"/>
              <w:rPr>
                <w:rFonts w:ascii="Times New Roman" w:hAnsi="Times New Roman" w:cs="Times New Roman"/>
                <w:iCs/>
                <w:sz w:val="20"/>
                <w:szCs w:val="20"/>
                <w:lang w:val="en-US" w:eastAsia="fr-FR"/>
              </w:rPr>
            </w:pPr>
          </w:p>
        </w:tc>
      </w:tr>
      <w:tr w:rsidR="009676CD" w:rsidRPr="000B2924" w14:paraId="1C077C53" w14:textId="77777777" w:rsidTr="009C5023">
        <w:trPr>
          <w:jc w:val="center"/>
        </w:trPr>
        <w:tc>
          <w:tcPr>
            <w:tcW w:w="713" w:type="pct"/>
            <w:vMerge/>
          </w:tcPr>
          <w:p w14:paraId="1D57F0E7" w14:textId="77777777" w:rsidR="009676CD" w:rsidRPr="00566985" w:rsidRDefault="009676CD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630" w:type="pct"/>
          </w:tcPr>
          <w:p w14:paraId="51C195A0" w14:textId="77777777" w:rsidR="009676CD" w:rsidRPr="00566985" w:rsidRDefault="009676CD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566985"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>4.2. Is the sample representative of the target population?</w:t>
            </w:r>
          </w:p>
        </w:tc>
        <w:tc>
          <w:tcPr>
            <w:tcW w:w="261" w:type="pct"/>
          </w:tcPr>
          <w:p w14:paraId="0A95EE73" w14:textId="77777777" w:rsidR="009676CD" w:rsidRPr="00566985" w:rsidRDefault="009676CD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10" w:type="pct"/>
          </w:tcPr>
          <w:p w14:paraId="34E964A8" w14:textId="77777777" w:rsidR="009676CD" w:rsidRPr="00566985" w:rsidRDefault="009676CD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313" w:type="pct"/>
          </w:tcPr>
          <w:p w14:paraId="78C74151" w14:textId="77777777" w:rsidR="009676CD" w:rsidRPr="00566985" w:rsidRDefault="009676CD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873" w:type="pct"/>
          </w:tcPr>
          <w:p w14:paraId="0F21BAC9" w14:textId="77777777" w:rsidR="009676CD" w:rsidRPr="009676CD" w:rsidRDefault="009676CD" w:rsidP="009C5023">
            <w:pPr>
              <w:spacing w:after="0" w:line="240" w:lineRule="auto"/>
              <w:rPr>
                <w:rFonts w:ascii="Times New Roman" w:hAnsi="Times New Roman" w:cs="Times New Roman"/>
                <w:iCs/>
                <w:sz w:val="20"/>
                <w:szCs w:val="20"/>
                <w:lang w:val="en-US" w:eastAsia="fr-FR"/>
              </w:rPr>
            </w:pPr>
          </w:p>
        </w:tc>
      </w:tr>
      <w:tr w:rsidR="009676CD" w:rsidRPr="00566985" w14:paraId="42876A5F" w14:textId="77777777" w:rsidTr="009C5023">
        <w:trPr>
          <w:jc w:val="center"/>
        </w:trPr>
        <w:tc>
          <w:tcPr>
            <w:tcW w:w="713" w:type="pct"/>
            <w:vMerge/>
          </w:tcPr>
          <w:p w14:paraId="663944AE" w14:textId="77777777" w:rsidR="009676CD" w:rsidRPr="00566985" w:rsidRDefault="009676CD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630" w:type="pct"/>
          </w:tcPr>
          <w:p w14:paraId="3E0CC0D2" w14:textId="77777777" w:rsidR="009676CD" w:rsidRPr="00566985" w:rsidRDefault="009676CD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eastAsia="fr-FR"/>
              </w:rPr>
            </w:pPr>
            <w:r w:rsidRPr="00566985">
              <w:rPr>
                <w:rFonts w:ascii="Times New Roman" w:hAnsi="Times New Roman" w:cs="Times New Roman"/>
                <w:sz w:val="20"/>
                <w:szCs w:val="20"/>
                <w:lang w:eastAsia="fr-FR"/>
              </w:rPr>
              <w:t xml:space="preserve">4.3. Are the </w:t>
            </w:r>
            <w:r w:rsidRPr="00566985">
              <w:rPr>
                <w:rFonts w:ascii="Times New Roman" w:hAnsi="Times New Roman" w:cs="Times New Roman"/>
                <w:sz w:val="20"/>
                <w:szCs w:val="20"/>
              </w:rPr>
              <w:t>measurements appropriate?</w:t>
            </w:r>
          </w:p>
        </w:tc>
        <w:tc>
          <w:tcPr>
            <w:tcW w:w="261" w:type="pct"/>
          </w:tcPr>
          <w:p w14:paraId="0A4E0A90" w14:textId="77777777" w:rsidR="009676CD" w:rsidRPr="00566985" w:rsidRDefault="009676CD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eastAsia="fr-FR"/>
              </w:rPr>
            </w:pPr>
          </w:p>
        </w:tc>
        <w:tc>
          <w:tcPr>
            <w:tcW w:w="210" w:type="pct"/>
          </w:tcPr>
          <w:p w14:paraId="6EF7FAB8" w14:textId="77777777" w:rsidR="009676CD" w:rsidRPr="00566985" w:rsidRDefault="009676CD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eastAsia="fr-FR"/>
              </w:rPr>
            </w:pPr>
          </w:p>
        </w:tc>
        <w:tc>
          <w:tcPr>
            <w:tcW w:w="313" w:type="pct"/>
          </w:tcPr>
          <w:p w14:paraId="3A5A5ED4" w14:textId="77777777" w:rsidR="009676CD" w:rsidRPr="00566985" w:rsidRDefault="009676CD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eastAsia="fr-FR"/>
              </w:rPr>
            </w:pPr>
          </w:p>
        </w:tc>
        <w:tc>
          <w:tcPr>
            <w:tcW w:w="873" w:type="pct"/>
          </w:tcPr>
          <w:p w14:paraId="37F4B9C4" w14:textId="77777777" w:rsidR="009676CD" w:rsidRPr="009676CD" w:rsidRDefault="009676CD" w:rsidP="009C5023">
            <w:pPr>
              <w:spacing w:after="0" w:line="240" w:lineRule="auto"/>
              <w:rPr>
                <w:rFonts w:ascii="Times New Roman" w:hAnsi="Times New Roman" w:cs="Times New Roman"/>
                <w:iCs/>
                <w:sz w:val="20"/>
                <w:szCs w:val="20"/>
                <w:lang w:eastAsia="fr-FR"/>
              </w:rPr>
            </w:pPr>
          </w:p>
        </w:tc>
      </w:tr>
      <w:tr w:rsidR="009676CD" w:rsidRPr="000B2924" w14:paraId="04845FF3" w14:textId="77777777" w:rsidTr="009C5023">
        <w:trPr>
          <w:jc w:val="center"/>
        </w:trPr>
        <w:tc>
          <w:tcPr>
            <w:tcW w:w="713" w:type="pct"/>
            <w:vMerge/>
          </w:tcPr>
          <w:p w14:paraId="60089401" w14:textId="77777777" w:rsidR="009676CD" w:rsidRPr="00566985" w:rsidRDefault="009676CD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eastAsia="fr-FR"/>
              </w:rPr>
            </w:pPr>
          </w:p>
        </w:tc>
        <w:tc>
          <w:tcPr>
            <w:tcW w:w="2630" w:type="pct"/>
          </w:tcPr>
          <w:p w14:paraId="4422CDDE" w14:textId="77777777" w:rsidR="009676CD" w:rsidRPr="00566985" w:rsidRDefault="009676CD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  <w:r w:rsidRPr="00566985"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>4.4. Is the risk of nonresponse bias low?</w:t>
            </w:r>
          </w:p>
        </w:tc>
        <w:tc>
          <w:tcPr>
            <w:tcW w:w="261" w:type="pct"/>
          </w:tcPr>
          <w:p w14:paraId="06409FE2" w14:textId="77777777" w:rsidR="009676CD" w:rsidRPr="00566985" w:rsidRDefault="009676CD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10" w:type="pct"/>
          </w:tcPr>
          <w:p w14:paraId="78425998" w14:textId="77777777" w:rsidR="009676CD" w:rsidRPr="00566985" w:rsidRDefault="009676CD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313" w:type="pct"/>
          </w:tcPr>
          <w:p w14:paraId="24741AC6" w14:textId="77777777" w:rsidR="009676CD" w:rsidRPr="00566985" w:rsidRDefault="009676CD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873" w:type="pct"/>
          </w:tcPr>
          <w:p w14:paraId="1533EFD4" w14:textId="77777777" w:rsidR="009676CD" w:rsidRPr="009676CD" w:rsidRDefault="009676CD" w:rsidP="009C5023">
            <w:pPr>
              <w:spacing w:after="0" w:line="240" w:lineRule="auto"/>
              <w:rPr>
                <w:rFonts w:ascii="Times New Roman" w:hAnsi="Times New Roman" w:cs="Times New Roman"/>
                <w:iCs/>
                <w:sz w:val="20"/>
                <w:szCs w:val="20"/>
                <w:lang w:val="en-US" w:eastAsia="fr-FR"/>
              </w:rPr>
            </w:pPr>
          </w:p>
        </w:tc>
      </w:tr>
      <w:tr w:rsidR="009676CD" w:rsidRPr="000B2924" w14:paraId="766062D7" w14:textId="77777777" w:rsidTr="009C5023">
        <w:trPr>
          <w:jc w:val="center"/>
        </w:trPr>
        <w:tc>
          <w:tcPr>
            <w:tcW w:w="713" w:type="pct"/>
            <w:vMerge/>
            <w:tcBorders>
              <w:bottom w:val="single" w:sz="24" w:space="0" w:color="auto"/>
            </w:tcBorders>
          </w:tcPr>
          <w:p w14:paraId="6561AF23" w14:textId="77777777" w:rsidR="009676CD" w:rsidRPr="00566985" w:rsidRDefault="009676CD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630" w:type="pct"/>
            <w:tcBorders>
              <w:bottom w:val="single" w:sz="24" w:space="0" w:color="auto"/>
            </w:tcBorders>
          </w:tcPr>
          <w:p w14:paraId="6F88C4F4" w14:textId="77777777" w:rsidR="009676CD" w:rsidRPr="00566985" w:rsidRDefault="009676CD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  <w:r w:rsidRPr="00566985"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>4.5. Is the statistical analysis appropriate to answer the research question?</w:t>
            </w:r>
          </w:p>
        </w:tc>
        <w:tc>
          <w:tcPr>
            <w:tcW w:w="261" w:type="pct"/>
            <w:tcBorders>
              <w:bottom w:val="single" w:sz="24" w:space="0" w:color="auto"/>
            </w:tcBorders>
          </w:tcPr>
          <w:p w14:paraId="6CF8AC6A" w14:textId="77777777" w:rsidR="009676CD" w:rsidRPr="00566985" w:rsidRDefault="009676CD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10" w:type="pct"/>
            <w:tcBorders>
              <w:bottom w:val="single" w:sz="24" w:space="0" w:color="auto"/>
            </w:tcBorders>
          </w:tcPr>
          <w:p w14:paraId="1AFB4E61" w14:textId="77777777" w:rsidR="009676CD" w:rsidRPr="00566985" w:rsidRDefault="009676CD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313" w:type="pct"/>
            <w:tcBorders>
              <w:bottom w:val="single" w:sz="24" w:space="0" w:color="auto"/>
            </w:tcBorders>
          </w:tcPr>
          <w:p w14:paraId="35FA9A0F" w14:textId="77777777" w:rsidR="009676CD" w:rsidRPr="00566985" w:rsidRDefault="009676CD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873" w:type="pct"/>
            <w:tcBorders>
              <w:bottom w:val="single" w:sz="24" w:space="0" w:color="auto"/>
            </w:tcBorders>
          </w:tcPr>
          <w:p w14:paraId="69F4FB7A" w14:textId="77777777" w:rsidR="009676CD" w:rsidRPr="009676CD" w:rsidRDefault="009676CD" w:rsidP="009C5023">
            <w:pPr>
              <w:spacing w:after="0" w:line="240" w:lineRule="auto"/>
              <w:rPr>
                <w:rFonts w:ascii="Times New Roman" w:hAnsi="Times New Roman" w:cs="Times New Roman"/>
                <w:iCs/>
                <w:sz w:val="20"/>
                <w:szCs w:val="20"/>
                <w:lang w:val="en-US" w:eastAsia="fr-FR"/>
              </w:rPr>
            </w:pPr>
          </w:p>
        </w:tc>
      </w:tr>
      <w:tr w:rsidR="009676CD" w:rsidRPr="000B2924" w14:paraId="31A26C70" w14:textId="77777777" w:rsidTr="009C5023">
        <w:trPr>
          <w:jc w:val="center"/>
        </w:trPr>
        <w:tc>
          <w:tcPr>
            <w:tcW w:w="713" w:type="pct"/>
            <w:vMerge w:val="restart"/>
            <w:tcBorders>
              <w:top w:val="single" w:sz="24" w:space="0" w:color="auto"/>
            </w:tcBorders>
          </w:tcPr>
          <w:p w14:paraId="6ABCC50B" w14:textId="77777777" w:rsidR="009676CD" w:rsidRPr="00566985" w:rsidRDefault="009676CD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eastAsia="fr-FR"/>
              </w:rPr>
            </w:pPr>
            <w:r w:rsidRPr="00566985">
              <w:rPr>
                <w:rFonts w:ascii="Times New Roman" w:hAnsi="Times New Roman" w:cs="Times New Roman"/>
                <w:sz w:val="20"/>
                <w:szCs w:val="20"/>
                <w:lang w:eastAsia="fr-FR"/>
              </w:rPr>
              <w:t>5. Mixed methods</w:t>
            </w:r>
          </w:p>
        </w:tc>
        <w:tc>
          <w:tcPr>
            <w:tcW w:w="2630" w:type="pct"/>
            <w:tcBorders>
              <w:top w:val="single" w:sz="24" w:space="0" w:color="auto"/>
            </w:tcBorders>
          </w:tcPr>
          <w:p w14:paraId="66E02969" w14:textId="77777777" w:rsidR="009676CD" w:rsidRPr="00566985" w:rsidRDefault="009676CD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566985"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>5.1. Is there an adequate rationale for using a mixed methods design to address the research question?</w:t>
            </w:r>
          </w:p>
        </w:tc>
        <w:tc>
          <w:tcPr>
            <w:tcW w:w="261" w:type="pct"/>
            <w:tcBorders>
              <w:top w:val="single" w:sz="24" w:space="0" w:color="auto"/>
            </w:tcBorders>
          </w:tcPr>
          <w:p w14:paraId="40A188FF" w14:textId="77777777" w:rsidR="009676CD" w:rsidRPr="00566985" w:rsidRDefault="009676CD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10" w:type="pct"/>
            <w:tcBorders>
              <w:top w:val="single" w:sz="24" w:space="0" w:color="auto"/>
            </w:tcBorders>
          </w:tcPr>
          <w:p w14:paraId="10116F0A" w14:textId="77777777" w:rsidR="009676CD" w:rsidRPr="00566985" w:rsidRDefault="009676CD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313" w:type="pct"/>
            <w:tcBorders>
              <w:top w:val="single" w:sz="24" w:space="0" w:color="auto"/>
            </w:tcBorders>
          </w:tcPr>
          <w:p w14:paraId="07DD824A" w14:textId="77777777" w:rsidR="009676CD" w:rsidRPr="00566985" w:rsidRDefault="009676CD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873" w:type="pct"/>
            <w:tcBorders>
              <w:top w:val="single" w:sz="24" w:space="0" w:color="auto"/>
            </w:tcBorders>
          </w:tcPr>
          <w:p w14:paraId="57DC1870" w14:textId="77777777" w:rsidR="009676CD" w:rsidRPr="009676CD" w:rsidRDefault="009676CD" w:rsidP="009C5023">
            <w:pPr>
              <w:spacing w:after="0" w:line="240" w:lineRule="auto"/>
              <w:rPr>
                <w:rFonts w:ascii="Times New Roman" w:hAnsi="Times New Roman" w:cs="Times New Roman"/>
                <w:iCs/>
                <w:sz w:val="20"/>
                <w:szCs w:val="20"/>
                <w:lang w:val="en-US" w:eastAsia="fr-FR"/>
              </w:rPr>
            </w:pPr>
          </w:p>
        </w:tc>
      </w:tr>
      <w:tr w:rsidR="009676CD" w:rsidRPr="000B2924" w14:paraId="7C53B419" w14:textId="77777777" w:rsidTr="009C5023">
        <w:trPr>
          <w:trHeight w:val="208"/>
          <w:jc w:val="center"/>
        </w:trPr>
        <w:tc>
          <w:tcPr>
            <w:tcW w:w="713" w:type="pct"/>
            <w:vMerge/>
          </w:tcPr>
          <w:p w14:paraId="3F26BFCE" w14:textId="77777777" w:rsidR="009676CD" w:rsidRPr="00566985" w:rsidRDefault="009676CD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630" w:type="pct"/>
          </w:tcPr>
          <w:p w14:paraId="4C9927BD" w14:textId="77777777" w:rsidR="009676CD" w:rsidRPr="00566985" w:rsidRDefault="009676CD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  <w:r w:rsidRPr="00566985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5.2. Are the different components of the study effectively integrated to answer the research question?</w:t>
            </w:r>
          </w:p>
        </w:tc>
        <w:tc>
          <w:tcPr>
            <w:tcW w:w="261" w:type="pct"/>
          </w:tcPr>
          <w:p w14:paraId="2A9658B3" w14:textId="77777777" w:rsidR="009676CD" w:rsidRPr="00566985" w:rsidRDefault="009676CD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10" w:type="pct"/>
          </w:tcPr>
          <w:p w14:paraId="64D5991A" w14:textId="77777777" w:rsidR="009676CD" w:rsidRPr="00566985" w:rsidRDefault="009676CD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313" w:type="pct"/>
          </w:tcPr>
          <w:p w14:paraId="715F5E9F" w14:textId="77777777" w:rsidR="009676CD" w:rsidRPr="00566985" w:rsidRDefault="009676CD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873" w:type="pct"/>
          </w:tcPr>
          <w:p w14:paraId="72BDF457" w14:textId="77777777" w:rsidR="009676CD" w:rsidRPr="009676CD" w:rsidRDefault="009676CD" w:rsidP="009C5023">
            <w:pPr>
              <w:spacing w:after="0" w:line="240" w:lineRule="auto"/>
              <w:rPr>
                <w:rFonts w:ascii="Times New Roman" w:hAnsi="Times New Roman" w:cs="Times New Roman"/>
                <w:iCs/>
                <w:sz w:val="20"/>
                <w:szCs w:val="20"/>
                <w:lang w:val="en-US" w:eastAsia="fr-FR"/>
              </w:rPr>
            </w:pPr>
          </w:p>
        </w:tc>
      </w:tr>
      <w:tr w:rsidR="009676CD" w:rsidRPr="000B2924" w14:paraId="529010FD" w14:textId="77777777" w:rsidTr="009C5023">
        <w:trPr>
          <w:jc w:val="center"/>
        </w:trPr>
        <w:tc>
          <w:tcPr>
            <w:tcW w:w="713" w:type="pct"/>
            <w:vMerge/>
          </w:tcPr>
          <w:p w14:paraId="32312515" w14:textId="77777777" w:rsidR="009676CD" w:rsidRPr="00566985" w:rsidRDefault="009676CD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630" w:type="pct"/>
          </w:tcPr>
          <w:p w14:paraId="2268762A" w14:textId="77777777" w:rsidR="009676CD" w:rsidRPr="00566985" w:rsidRDefault="009676CD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  <w:r w:rsidRPr="00566985"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>5.3. Are the outputs of the integration of qualitative and quantitative components adequately interpreted?</w:t>
            </w:r>
          </w:p>
        </w:tc>
        <w:tc>
          <w:tcPr>
            <w:tcW w:w="261" w:type="pct"/>
          </w:tcPr>
          <w:p w14:paraId="1C89F370" w14:textId="77777777" w:rsidR="009676CD" w:rsidRPr="00566985" w:rsidRDefault="009676CD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10" w:type="pct"/>
          </w:tcPr>
          <w:p w14:paraId="734CE2C8" w14:textId="77777777" w:rsidR="009676CD" w:rsidRPr="00566985" w:rsidRDefault="009676CD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313" w:type="pct"/>
          </w:tcPr>
          <w:p w14:paraId="67A4FD5A" w14:textId="77777777" w:rsidR="009676CD" w:rsidRPr="00566985" w:rsidRDefault="009676CD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873" w:type="pct"/>
          </w:tcPr>
          <w:p w14:paraId="3F9858B6" w14:textId="77777777" w:rsidR="009676CD" w:rsidRPr="009676CD" w:rsidRDefault="009676CD" w:rsidP="009C5023">
            <w:pPr>
              <w:spacing w:after="0" w:line="240" w:lineRule="auto"/>
              <w:rPr>
                <w:rFonts w:ascii="Times New Roman" w:hAnsi="Times New Roman" w:cs="Times New Roman"/>
                <w:iCs/>
                <w:sz w:val="20"/>
                <w:szCs w:val="20"/>
                <w:lang w:val="en-US" w:eastAsia="fr-FR"/>
              </w:rPr>
            </w:pPr>
          </w:p>
        </w:tc>
      </w:tr>
      <w:tr w:rsidR="009676CD" w:rsidRPr="000B2924" w14:paraId="09F4EDA9" w14:textId="77777777" w:rsidTr="009C5023">
        <w:trPr>
          <w:jc w:val="center"/>
        </w:trPr>
        <w:tc>
          <w:tcPr>
            <w:tcW w:w="713" w:type="pct"/>
            <w:vMerge/>
          </w:tcPr>
          <w:p w14:paraId="7BE88FB3" w14:textId="77777777" w:rsidR="009676CD" w:rsidRPr="00566985" w:rsidRDefault="009676CD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630" w:type="pct"/>
          </w:tcPr>
          <w:p w14:paraId="23DDC568" w14:textId="77777777" w:rsidR="009676CD" w:rsidRPr="00566985" w:rsidRDefault="009676CD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  <w:r w:rsidRPr="00566985"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>5.4.</w:t>
            </w:r>
            <w:r w:rsidRPr="00566985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 Are d</w:t>
            </w:r>
            <w:r w:rsidRPr="00566985"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>ivergences and inconsistencies between quantitative and qualitative results adequately addressed?</w:t>
            </w:r>
          </w:p>
        </w:tc>
        <w:tc>
          <w:tcPr>
            <w:tcW w:w="261" w:type="pct"/>
          </w:tcPr>
          <w:p w14:paraId="0DEAF888" w14:textId="77777777" w:rsidR="009676CD" w:rsidRPr="00566985" w:rsidRDefault="009676CD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10" w:type="pct"/>
          </w:tcPr>
          <w:p w14:paraId="0A4D3368" w14:textId="77777777" w:rsidR="009676CD" w:rsidRPr="00566985" w:rsidRDefault="009676CD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313" w:type="pct"/>
          </w:tcPr>
          <w:p w14:paraId="4EB9C085" w14:textId="77777777" w:rsidR="009676CD" w:rsidRPr="00566985" w:rsidRDefault="009676CD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873" w:type="pct"/>
          </w:tcPr>
          <w:p w14:paraId="471BA0CF" w14:textId="77777777" w:rsidR="009676CD" w:rsidRPr="00566985" w:rsidRDefault="009676CD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i/>
                <w:sz w:val="20"/>
                <w:szCs w:val="20"/>
                <w:lang w:val="en-US" w:eastAsia="fr-FR"/>
              </w:rPr>
            </w:pPr>
          </w:p>
        </w:tc>
      </w:tr>
      <w:tr w:rsidR="009676CD" w:rsidRPr="000B2924" w14:paraId="5E887911" w14:textId="77777777" w:rsidTr="009C5023">
        <w:trPr>
          <w:jc w:val="center"/>
        </w:trPr>
        <w:tc>
          <w:tcPr>
            <w:tcW w:w="713" w:type="pct"/>
            <w:vMerge/>
          </w:tcPr>
          <w:p w14:paraId="144E1250" w14:textId="77777777" w:rsidR="009676CD" w:rsidRPr="00566985" w:rsidRDefault="009676CD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630" w:type="pct"/>
          </w:tcPr>
          <w:p w14:paraId="12213718" w14:textId="77777777" w:rsidR="009676CD" w:rsidRPr="00566985" w:rsidRDefault="009676CD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i/>
                <w:sz w:val="20"/>
                <w:szCs w:val="20"/>
                <w:lang w:val="en-US" w:eastAsia="fr-FR"/>
              </w:rPr>
            </w:pPr>
            <w:r w:rsidRPr="00566985"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>5.5. Do the different components of the study adhere to the quality criteria of each tradition of the methods involved?</w:t>
            </w:r>
            <w:r w:rsidRPr="00566985">
              <w:rPr>
                <w:rFonts w:ascii="Times New Roman" w:hAnsi="Times New Roman" w:cs="Times New Roman"/>
                <w:i/>
                <w:sz w:val="20"/>
                <w:szCs w:val="20"/>
                <w:lang w:val="en-US" w:eastAsia="fr-FR"/>
              </w:rPr>
              <w:t xml:space="preserve"> </w:t>
            </w:r>
          </w:p>
        </w:tc>
        <w:tc>
          <w:tcPr>
            <w:tcW w:w="261" w:type="pct"/>
          </w:tcPr>
          <w:p w14:paraId="1F4B57C2" w14:textId="77777777" w:rsidR="009676CD" w:rsidRPr="00566985" w:rsidRDefault="009676CD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10" w:type="pct"/>
          </w:tcPr>
          <w:p w14:paraId="28725E42" w14:textId="77777777" w:rsidR="009676CD" w:rsidRPr="00566985" w:rsidRDefault="009676CD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313" w:type="pct"/>
          </w:tcPr>
          <w:p w14:paraId="4696C6F8" w14:textId="77777777" w:rsidR="009676CD" w:rsidRPr="00566985" w:rsidRDefault="009676CD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873" w:type="pct"/>
          </w:tcPr>
          <w:p w14:paraId="215BEC64" w14:textId="77777777" w:rsidR="009676CD" w:rsidRPr="00566985" w:rsidRDefault="009676CD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i/>
                <w:sz w:val="20"/>
                <w:szCs w:val="20"/>
                <w:lang w:val="en-US" w:eastAsia="fr-FR"/>
              </w:rPr>
            </w:pPr>
          </w:p>
        </w:tc>
      </w:tr>
    </w:tbl>
    <w:p w14:paraId="1D700B2F" w14:textId="0D9DBA84" w:rsidR="009676CD" w:rsidRDefault="009676CD">
      <w:pPr>
        <w:rPr>
          <w:lang w:val="en-US"/>
        </w:rPr>
      </w:pPr>
    </w:p>
    <w:p w14:paraId="77091C43" w14:textId="77777777" w:rsidR="009676CD" w:rsidRDefault="009676CD">
      <w:pPr>
        <w:rPr>
          <w:lang w:val="en-US"/>
        </w:rPr>
      </w:pPr>
      <w:r>
        <w:rPr>
          <w:lang w:val="en-US"/>
        </w:rPr>
        <w:br w:type="page"/>
      </w:r>
    </w:p>
    <w:tbl>
      <w:tblPr>
        <w:tblW w:w="5050" w:type="pct"/>
        <w:jc w:val="center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ayout w:type="fixed"/>
        <w:tblLook w:val="01E0" w:firstRow="1" w:lastRow="1" w:firstColumn="1" w:lastColumn="1" w:noHBand="0" w:noVBand="0"/>
      </w:tblPr>
      <w:tblGrid>
        <w:gridCol w:w="1933"/>
        <w:gridCol w:w="7132"/>
        <w:gridCol w:w="708"/>
        <w:gridCol w:w="570"/>
        <w:gridCol w:w="849"/>
        <w:gridCol w:w="2368"/>
      </w:tblGrid>
      <w:tr w:rsidR="009676CD" w:rsidRPr="00566985" w14:paraId="447BAB0F" w14:textId="77777777" w:rsidTr="009C5023">
        <w:trPr>
          <w:jc w:val="center"/>
        </w:trPr>
        <w:tc>
          <w:tcPr>
            <w:tcW w:w="713" w:type="pct"/>
            <w:vMerge w:val="restart"/>
            <w:vAlign w:val="center"/>
          </w:tcPr>
          <w:p w14:paraId="338E2D07" w14:textId="77777777" w:rsidR="009676CD" w:rsidRDefault="009676CD" w:rsidP="009C5023">
            <w:pPr>
              <w:spacing w:after="0" w:line="240" w:lineRule="auto"/>
              <w:rPr>
                <w:rFonts w:ascii="Times New Roman" w:hAnsi="Times New Roman" w:cs="Times New Roman"/>
                <w:b/>
                <w:sz w:val="20"/>
                <w:szCs w:val="20"/>
                <w:lang w:eastAsia="fr-FR"/>
              </w:rPr>
            </w:pPr>
            <w:r w:rsidRPr="00566985">
              <w:rPr>
                <w:rFonts w:ascii="Times New Roman" w:hAnsi="Times New Roman" w:cs="Times New Roman"/>
                <w:b/>
                <w:sz w:val="20"/>
                <w:szCs w:val="20"/>
                <w:lang w:eastAsia="fr-FR"/>
              </w:rPr>
              <w:t xml:space="preserve">Study: </w:t>
            </w:r>
          </w:p>
          <w:p w14:paraId="70623497" w14:textId="1DCFD7F9" w:rsidR="009676CD" w:rsidRPr="00566985" w:rsidRDefault="0078599A" w:rsidP="009C5023">
            <w:pPr>
              <w:spacing w:after="0" w:line="240" w:lineRule="auto"/>
              <w:rPr>
                <w:rFonts w:ascii="Times New Roman" w:hAnsi="Times New Roman" w:cs="Times New Roman"/>
                <w:b/>
                <w:sz w:val="20"/>
                <w:szCs w:val="20"/>
                <w:lang w:eastAsia="fr-FR"/>
              </w:rPr>
            </w:pPr>
            <w:r>
              <w:rPr>
                <w:rFonts w:ascii="Times New Roman" w:hAnsi="Times New Roman" w:cs="Times New Roman"/>
                <w:b/>
                <w:sz w:val="20"/>
                <w:szCs w:val="20"/>
                <w:lang w:eastAsia="fr-FR"/>
              </w:rPr>
              <w:t>Ceronio</w:t>
            </w:r>
            <w:r w:rsidR="00A617B6" w:rsidRPr="00A617B6">
              <w:rPr>
                <w:rFonts w:ascii="Times New Roman" w:hAnsi="Times New Roman" w:cs="Times New Roman"/>
                <w:b/>
                <w:sz w:val="20"/>
                <w:szCs w:val="20"/>
                <w:vertAlign w:val="superscript"/>
                <w:lang w:eastAsia="fr-FR"/>
              </w:rPr>
              <w:t>27</w:t>
            </w:r>
            <w:r>
              <w:rPr>
                <w:rFonts w:ascii="Times New Roman" w:hAnsi="Times New Roman" w:cs="Times New Roman"/>
                <w:b/>
                <w:sz w:val="20"/>
                <w:szCs w:val="20"/>
                <w:lang w:eastAsia="fr-FR"/>
              </w:rPr>
              <w:t xml:space="preserve"> </w:t>
            </w:r>
            <w:r w:rsidR="00810C7B">
              <w:rPr>
                <w:rFonts w:ascii="Times New Roman" w:hAnsi="Times New Roman" w:cs="Times New Roman"/>
                <w:b/>
                <w:sz w:val="20"/>
                <w:szCs w:val="20"/>
                <w:lang w:eastAsia="fr-FR"/>
              </w:rPr>
              <w:t>1995</w:t>
            </w:r>
          </w:p>
        </w:tc>
        <w:tc>
          <w:tcPr>
            <w:tcW w:w="2630" w:type="pct"/>
            <w:vMerge w:val="restart"/>
            <w:vAlign w:val="center"/>
          </w:tcPr>
          <w:p w14:paraId="028876E7" w14:textId="77777777" w:rsidR="009676CD" w:rsidRPr="00566985" w:rsidRDefault="009676CD" w:rsidP="009C5023">
            <w:pPr>
              <w:spacing w:after="0" w:line="240" w:lineRule="auto"/>
              <w:rPr>
                <w:rFonts w:ascii="Times New Roman" w:hAnsi="Times New Roman" w:cs="Times New Roman"/>
                <w:b/>
                <w:sz w:val="20"/>
                <w:szCs w:val="20"/>
                <w:lang w:eastAsia="fr-FR"/>
              </w:rPr>
            </w:pPr>
            <w:r w:rsidRPr="00566985">
              <w:rPr>
                <w:rFonts w:ascii="Times New Roman" w:hAnsi="Times New Roman" w:cs="Times New Roman"/>
                <w:b/>
                <w:sz w:val="20"/>
                <w:szCs w:val="20"/>
                <w:lang w:eastAsia="fr-FR"/>
              </w:rPr>
              <w:t>Methodological quality criteria</w:t>
            </w:r>
          </w:p>
        </w:tc>
        <w:tc>
          <w:tcPr>
            <w:tcW w:w="1657" w:type="pct"/>
            <w:gridSpan w:val="4"/>
            <w:vAlign w:val="center"/>
          </w:tcPr>
          <w:p w14:paraId="48461AB7" w14:textId="77777777" w:rsidR="009676CD" w:rsidRPr="00566985" w:rsidRDefault="009676CD" w:rsidP="009C5023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sz w:val="20"/>
                <w:szCs w:val="20"/>
                <w:lang w:eastAsia="fr-FR"/>
              </w:rPr>
            </w:pPr>
            <w:r w:rsidRPr="00566985">
              <w:rPr>
                <w:rFonts w:ascii="Times New Roman" w:hAnsi="Times New Roman" w:cs="Times New Roman"/>
                <w:b/>
                <w:sz w:val="20"/>
                <w:szCs w:val="20"/>
                <w:lang w:eastAsia="fr-FR"/>
              </w:rPr>
              <w:t>Responses</w:t>
            </w:r>
          </w:p>
        </w:tc>
      </w:tr>
      <w:tr w:rsidR="009676CD" w:rsidRPr="00566985" w14:paraId="25037A2A" w14:textId="77777777" w:rsidTr="009C5023">
        <w:trPr>
          <w:jc w:val="center"/>
        </w:trPr>
        <w:tc>
          <w:tcPr>
            <w:tcW w:w="713" w:type="pct"/>
            <w:vMerge/>
            <w:tcBorders>
              <w:bottom w:val="single" w:sz="24" w:space="0" w:color="auto"/>
            </w:tcBorders>
          </w:tcPr>
          <w:p w14:paraId="575E415A" w14:textId="77777777" w:rsidR="009676CD" w:rsidRPr="00566985" w:rsidRDefault="009676CD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eastAsia="fr-FR"/>
              </w:rPr>
            </w:pPr>
          </w:p>
        </w:tc>
        <w:tc>
          <w:tcPr>
            <w:tcW w:w="2630" w:type="pct"/>
            <w:vMerge/>
            <w:tcBorders>
              <w:bottom w:val="single" w:sz="24" w:space="0" w:color="auto"/>
            </w:tcBorders>
          </w:tcPr>
          <w:p w14:paraId="55FE10E8" w14:textId="77777777" w:rsidR="009676CD" w:rsidRPr="00566985" w:rsidRDefault="009676CD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eastAsia="fr-FR"/>
              </w:rPr>
            </w:pPr>
          </w:p>
        </w:tc>
        <w:tc>
          <w:tcPr>
            <w:tcW w:w="261" w:type="pct"/>
            <w:tcBorders>
              <w:bottom w:val="single" w:sz="24" w:space="0" w:color="auto"/>
            </w:tcBorders>
            <w:vAlign w:val="center"/>
          </w:tcPr>
          <w:p w14:paraId="0EDB6DC0" w14:textId="77777777" w:rsidR="009676CD" w:rsidRPr="00566985" w:rsidRDefault="009676CD" w:rsidP="009C5023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eastAsia="fr-FR"/>
              </w:rPr>
            </w:pPr>
            <w:r w:rsidRPr="00566985">
              <w:rPr>
                <w:rFonts w:ascii="Times New Roman" w:hAnsi="Times New Roman" w:cs="Times New Roman"/>
                <w:sz w:val="20"/>
                <w:szCs w:val="20"/>
                <w:lang w:eastAsia="fr-FR"/>
              </w:rPr>
              <w:t>Yes</w:t>
            </w:r>
          </w:p>
        </w:tc>
        <w:tc>
          <w:tcPr>
            <w:tcW w:w="210" w:type="pct"/>
            <w:tcBorders>
              <w:bottom w:val="single" w:sz="24" w:space="0" w:color="auto"/>
            </w:tcBorders>
            <w:vAlign w:val="center"/>
          </w:tcPr>
          <w:p w14:paraId="130E0D95" w14:textId="77777777" w:rsidR="009676CD" w:rsidRPr="00566985" w:rsidRDefault="009676CD" w:rsidP="009C5023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eastAsia="fr-FR"/>
              </w:rPr>
            </w:pPr>
            <w:r w:rsidRPr="00566985">
              <w:rPr>
                <w:rFonts w:ascii="Times New Roman" w:hAnsi="Times New Roman" w:cs="Times New Roman"/>
                <w:sz w:val="20"/>
                <w:szCs w:val="20"/>
                <w:lang w:eastAsia="fr-FR"/>
              </w:rPr>
              <w:t>No</w:t>
            </w:r>
          </w:p>
        </w:tc>
        <w:tc>
          <w:tcPr>
            <w:tcW w:w="313" w:type="pct"/>
            <w:tcBorders>
              <w:bottom w:val="single" w:sz="24" w:space="0" w:color="auto"/>
            </w:tcBorders>
            <w:vAlign w:val="center"/>
          </w:tcPr>
          <w:p w14:paraId="1D2BD4C3" w14:textId="77777777" w:rsidR="009676CD" w:rsidRPr="00566985" w:rsidRDefault="009676CD" w:rsidP="009C5023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eastAsia="fr-FR"/>
              </w:rPr>
            </w:pPr>
            <w:r w:rsidRPr="00566985">
              <w:rPr>
                <w:rFonts w:ascii="Times New Roman" w:hAnsi="Times New Roman" w:cs="Times New Roman"/>
                <w:sz w:val="20"/>
                <w:szCs w:val="20"/>
                <w:lang w:eastAsia="fr-FR"/>
              </w:rPr>
              <w:t>Can’t tell</w:t>
            </w:r>
          </w:p>
        </w:tc>
        <w:tc>
          <w:tcPr>
            <w:tcW w:w="873" w:type="pct"/>
            <w:tcBorders>
              <w:bottom w:val="single" w:sz="24" w:space="0" w:color="auto"/>
            </w:tcBorders>
            <w:vAlign w:val="center"/>
          </w:tcPr>
          <w:p w14:paraId="358E0931" w14:textId="77777777" w:rsidR="009676CD" w:rsidRPr="00566985" w:rsidRDefault="009676CD" w:rsidP="009C5023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eastAsia="fr-FR"/>
              </w:rPr>
            </w:pPr>
            <w:r w:rsidRPr="00566985">
              <w:rPr>
                <w:rFonts w:ascii="Times New Roman" w:hAnsi="Times New Roman" w:cs="Times New Roman"/>
                <w:sz w:val="20"/>
                <w:szCs w:val="20"/>
                <w:lang w:eastAsia="fr-FR"/>
              </w:rPr>
              <w:t>Comments</w:t>
            </w:r>
          </w:p>
        </w:tc>
      </w:tr>
      <w:tr w:rsidR="009676CD" w:rsidRPr="00E718A9" w14:paraId="18929D5E" w14:textId="77777777" w:rsidTr="009C5023">
        <w:trPr>
          <w:trHeight w:val="257"/>
          <w:jc w:val="center"/>
        </w:trPr>
        <w:tc>
          <w:tcPr>
            <w:tcW w:w="713" w:type="pct"/>
            <w:vMerge w:val="restart"/>
          </w:tcPr>
          <w:p w14:paraId="11725D2D" w14:textId="77777777" w:rsidR="009676CD" w:rsidRPr="00566985" w:rsidRDefault="009676CD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  <w:r w:rsidRPr="00566985"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 xml:space="preserve">Screening questions </w:t>
            </w:r>
          </w:p>
          <w:p w14:paraId="6B6D3880" w14:textId="77777777" w:rsidR="009676CD" w:rsidRPr="00566985" w:rsidRDefault="009676CD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  <w:r w:rsidRPr="00566985"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>(for all types)</w:t>
            </w:r>
          </w:p>
        </w:tc>
        <w:tc>
          <w:tcPr>
            <w:tcW w:w="2630" w:type="pct"/>
            <w:tcBorders>
              <w:bottom w:val="single" w:sz="4" w:space="0" w:color="auto"/>
            </w:tcBorders>
          </w:tcPr>
          <w:p w14:paraId="581D6655" w14:textId="77777777" w:rsidR="009676CD" w:rsidRPr="00566985" w:rsidRDefault="009676CD" w:rsidP="009C5023">
            <w:pPr>
              <w:spacing w:after="0" w:line="240" w:lineRule="auto"/>
              <w:rPr>
                <w:rFonts w:ascii="Times New Roman" w:eastAsia="Calibri" w:hAnsi="Times New Roman" w:cs="Times New Roman"/>
                <w:i/>
                <w:sz w:val="20"/>
                <w:szCs w:val="20"/>
                <w:lang w:val="en-US"/>
              </w:rPr>
            </w:pPr>
            <w:r w:rsidRPr="00566985"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>S1. Are there clear research questions?</w:t>
            </w:r>
          </w:p>
        </w:tc>
        <w:tc>
          <w:tcPr>
            <w:tcW w:w="261" w:type="pct"/>
          </w:tcPr>
          <w:p w14:paraId="7AEBB101" w14:textId="77777777" w:rsidR="009676CD" w:rsidRPr="00566985" w:rsidRDefault="009676CD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>X</w:t>
            </w:r>
          </w:p>
        </w:tc>
        <w:tc>
          <w:tcPr>
            <w:tcW w:w="210" w:type="pct"/>
          </w:tcPr>
          <w:p w14:paraId="3EF2634E" w14:textId="77777777" w:rsidR="009676CD" w:rsidRPr="00566985" w:rsidRDefault="009676CD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313" w:type="pct"/>
          </w:tcPr>
          <w:p w14:paraId="73D88F8F" w14:textId="77777777" w:rsidR="009676CD" w:rsidRPr="00566985" w:rsidRDefault="009676CD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873" w:type="pct"/>
          </w:tcPr>
          <w:p w14:paraId="56085430" w14:textId="77777777" w:rsidR="009676CD" w:rsidRPr="00566985" w:rsidRDefault="009676CD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</w:tr>
      <w:tr w:rsidR="009676CD" w:rsidRPr="00E718A9" w14:paraId="3A2FD4C6" w14:textId="77777777" w:rsidTr="009C5023">
        <w:trPr>
          <w:trHeight w:val="299"/>
          <w:jc w:val="center"/>
        </w:trPr>
        <w:tc>
          <w:tcPr>
            <w:tcW w:w="713" w:type="pct"/>
            <w:vMerge/>
          </w:tcPr>
          <w:p w14:paraId="4BABD027" w14:textId="77777777" w:rsidR="009676CD" w:rsidRPr="00566985" w:rsidRDefault="009676CD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630" w:type="pct"/>
            <w:tcBorders>
              <w:top w:val="single" w:sz="4" w:space="0" w:color="auto"/>
              <w:bottom w:val="single" w:sz="4" w:space="0" w:color="auto"/>
            </w:tcBorders>
          </w:tcPr>
          <w:p w14:paraId="195D3A11" w14:textId="77777777" w:rsidR="009676CD" w:rsidRPr="00566985" w:rsidRDefault="009676CD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  <w:r w:rsidRPr="00566985"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 xml:space="preserve">S2. Do the collected data allow to address the research questions? </w:t>
            </w:r>
          </w:p>
        </w:tc>
        <w:tc>
          <w:tcPr>
            <w:tcW w:w="261" w:type="pct"/>
          </w:tcPr>
          <w:p w14:paraId="2889661C" w14:textId="77777777" w:rsidR="009676CD" w:rsidRPr="00566985" w:rsidRDefault="009676CD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>X</w:t>
            </w:r>
          </w:p>
        </w:tc>
        <w:tc>
          <w:tcPr>
            <w:tcW w:w="210" w:type="pct"/>
          </w:tcPr>
          <w:p w14:paraId="3A1F0209" w14:textId="77777777" w:rsidR="009676CD" w:rsidRPr="00566985" w:rsidRDefault="009676CD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313" w:type="pct"/>
          </w:tcPr>
          <w:p w14:paraId="529DE025" w14:textId="77777777" w:rsidR="009676CD" w:rsidRPr="00566985" w:rsidRDefault="009676CD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873" w:type="pct"/>
          </w:tcPr>
          <w:p w14:paraId="0DACD338" w14:textId="77777777" w:rsidR="009676CD" w:rsidRPr="00566985" w:rsidRDefault="009676CD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</w:tr>
      <w:tr w:rsidR="009676CD" w:rsidRPr="000B2924" w14:paraId="2B9DD11D" w14:textId="77777777" w:rsidTr="009C5023">
        <w:trPr>
          <w:trHeight w:val="233"/>
          <w:jc w:val="center"/>
        </w:trPr>
        <w:tc>
          <w:tcPr>
            <w:tcW w:w="713" w:type="pct"/>
            <w:vMerge/>
            <w:tcBorders>
              <w:bottom w:val="single" w:sz="24" w:space="0" w:color="auto"/>
            </w:tcBorders>
          </w:tcPr>
          <w:p w14:paraId="58028A11" w14:textId="77777777" w:rsidR="009676CD" w:rsidRPr="00566985" w:rsidRDefault="009676CD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4287" w:type="pct"/>
            <w:gridSpan w:val="5"/>
            <w:tcBorders>
              <w:top w:val="single" w:sz="4" w:space="0" w:color="auto"/>
              <w:bottom w:val="single" w:sz="24" w:space="0" w:color="auto"/>
            </w:tcBorders>
          </w:tcPr>
          <w:p w14:paraId="74779BB8" w14:textId="77777777" w:rsidR="009676CD" w:rsidRPr="00566985" w:rsidRDefault="009676CD" w:rsidP="009C5023">
            <w:pPr>
              <w:spacing w:after="0" w:line="240" w:lineRule="auto"/>
              <w:rPr>
                <w:rFonts w:ascii="Times New Roman" w:hAnsi="Times New Roman" w:cs="Times New Roman"/>
                <w:color w:val="C00000"/>
                <w:sz w:val="20"/>
                <w:szCs w:val="20"/>
                <w:lang w:val="en-US" w:eastAsia="fr-FR"/>
              </w:rPr>
            </w:pPr>
            <w:r w:rsidRPr="00566985">
              <w:rPr>
                <w:rFonts w:ascii="Times New Roman" w:eastAsia="Calibri" w:hAnsi="Times New Roman" w:cs="Times New Roman"/>
                <w:i/>
                <w:color w:val="C00000"/>
                <w:sz w:val="20"/>
                <w:szCs w:val="20"/>
                <w:lang w:val="en-US"/>
              </w:rPr>
              <w:t>Further appraisal may not be feasible or appropriate when the answer is ‘No’ or ‘Can’t tell’ to one or both screening questions.</w:t>
            </w:r>
          </w:p>
        </w:tc>
      </w:tr>
      <w:tr w:rsidR="009676CD" w:rsidRPr="000B2924" w14:paraId="2C7057DB" w14:textId="77777777" w:rsidTr="009C5023">
        <w:trPr>
          <w:jc w:val="center"/>
        </w:trPr>
        <w:tc>
          <w:tcPr>
            <w:tcW w:w="713" w:type="pct"/>
            <w:vMerge w:val="restart"/>
            <w:tcBorders>
              <w:top w:val="single" w:sz="24" w:space="0" w:color="auto"/>
            </w:tcBorders>
          </w:tcPr>
          <w:p w14:paraId="606C1555" w14:textId="77777777" w:rsidR="009676CD" w:rsidRPr="00566985" w:rsidRDefault="009676CD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eastAsia="fr-FR"/>
              </w:rPr>
            </w:pPr>
            <w:r w:rsidRPr="00566985">
              <w:rPr>
                <w:rFonts w:ascii="Times New Roman" w:hAnsi="Times New Roman" w:cs="Times New Roman"/>
                <w:sz w:val="20"/>
                <w:szCs w:val="20"/>
                <w:lang w:eastAsia="fr-FR"/>
              </w:rPr>
              <w:t>1. Qualitative</w:t>
            </w:r>
          </w:p>
        </w:tc>
        <w:tc>
          <w:tcPr>
            <w:tcW w:w="2630" w:type="pct"/>
            <w:tcBorders>
              <w:top w:val="single" w:sz="24" w:space="0" w:color="auto"/>
            </w:tcBorders>
          </w:tcPr>
          <w:p w14:paraId="2D7B48E1" w14:textId="77777777" w:rsidR="009676CD" w:rsidRPr="00566985" w:rsidRDefault="009676CD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  <w:r w:rsidRPr="00566985"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>1.1. Is the qualitative approach appropriate to answer the research question?</w:t>
            </w:r>
          </w:p>
        </w:tc>
        <w:tc>
          <w:tcPr>
            <w:tcW w:w="261" w:type="pct"/>
            <w:tcBorders>
              <w:top w:val="single" w:sz="24" w:space="0" w:color="auto"/>
            </w:tcBorders>
          </w:tcPr>
          <w:p w14:paraId="6DA7A1E6" w14:textId="5AC82C8F" w:rsidR="009676CD" w:rsidRPr="00566985" w:rsidRDefault="008430AB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>X</w:t>
            </w:r>
          </w:p>
        </w:tc>
        <w:tc>
          <w:tcPr>
            <w:tcW w:w="210" w:type="pct"/>
            <w:tcBorders>
              <w:top w:val="single" w:sz="24" w:space="0" w:color="auto"/>
            </w:tcBorders>
          </w:tcPr>
          <w:p w14:paraId="52FADD4E" w14:textId="77777777" w:rsidR="009676CD" w:rsidRPr="00566985" w:rsidRDefault="009676CD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313" w:type="pct"/>
            <w:tcBorders>
              <w:top w:val="single" w:sz="24" w:space="0" w:color="auto"/>
            </w:tcBorders>
          </w:tcPr>
          <w:p w14:paraId="7D08D0C6" w14:textId="77777777" w:rsidR="009676CD" w:rsidRPr="00566985" w:rsidRDefault="009676CD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873" w:type="pct"/>
            <w:tcBorders>
              <w:top w:val="single" w:sz="24" w:space="0" w:color="auto"/>
            </w:tcBorders>
          </w:tcPr>
          <w:p w14:paraId="563E3B28" w14:textId="6723EFEE" w:rsidR="009676CD" w:rsidRPr="00566985" w:rsidRDefault="008430AB" w:rsidP="009E540A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 xml:space="preserve">The aim is to </w:t>
            </w:r>
            <w:r w:rsidR="00AC238B"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>investigate how parents are affected by an</w:t>
            </w:r>
            <w:r w:rsidR="00073C56"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 xml:space="preserve"> unplanned cs.</w:t>
            </w:r>
          </w:p>
        </w:tc>
      </w:tr>
      <w:tr w:rsidR="009676CD" w:rsidRPr="000B2924" w14:paraId="17121BDB" w14:textId="77777777" w:rsidTr="009C5023">
        <w:trPr>
          <w:trHeight w:val="274"/>
          <w:jc w:val="center"/>
        </w:trPr>
        <w:tc>
          <w:tcPr>
            <w:tcW w:w="713" w:type="pct"/>
            <w:vMerge/>
          </w:tcPr>
          <w:p w14:paraId="6CE73CBB" w14:textId="77777777" w:rsidR="009676CD" w:rsidRPr="00566985" w:rsidRDefault="009676CD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630" w:type="pct"/>
          </w:tcPr>
          <w:p w14:paraId="7E11B968" w14:textId="77777777" w:rsidR="009676CD" w:rsidRPr="00566985" w:rsidRDefault="009676CD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  <w:r w:rsidRPr="00566985"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>1.2. Are the qualitative data collection methods adequate to address the research question?</w:t>
            </w:r>
          </w:p>
        </w:tc>
        <w:tc>
          <w:tcPr>
            <w:tcW w:w="261" w:type="pct"/>
          </w:tcPr>
          <w:p w14:paraId="0902C525" w14:textId="213A0EF9" w:rsidR="009676CD" w:rsidRPr="00566985" w:rsidRDefault="006F574C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>X</w:t>
            </w:r>
          </w:p>
        </w:tc>
        <w:tc>
          <w:tcPr>
            <w:tcW w:w="210" w:type="pct"/>
          </w:tcPr>
          <w:p w14:paraId="4A51C161" w14:textId="77777777" w:rsidR="009676CD" w:rsidRPr="00566985" w:rsidRDefault="009676CD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313" w:type="pct"/>
          </w:tcPr>
          <w:p w14:paraId="3D749522" w14:textId="77777777" w:rsidR="009676CD" w:rsidRPr="00566985" w:rsidRDefault="009676CD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873" w:type="pct"/>
          </w:tcPr>
          <w:p w14:paraId="5C267B97" w14:textId="77777777" w:rsidR="009676CD" w:rsidRDefault="009E540A" w:rsidP="009E540A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>A small population (5 couples) was chosen.</w:t>
            </w:r>
          </w:p>
          <w:p w14:paraId="1AD3AAD0" w14:textId="1D512A71" w:rsidR="00A20834" w:rsidRDefault="00A20834" w:rsidP="009E540A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>Phenomenological approach</w:t>
            </w:r>
            <w:r w:rsidR="00BD6761"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>, explorative and descriptive.</w:t>
            </w:r>
            <w:r w:rsidR="00731A4A"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 xml:space="preserve"> Interview on day three</w:t>
            </w:r>
            <w:r w:rsidR="003160C9"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 xml:space="preserve"> (open)</w:t>
            </w:r>
            <w:r w:rsidR="00731A4A"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 xml:space="preserve"> </w:t>
            </w:r>
            <w:r w:rsidR="003160C9"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 xml:space="preserve">and six weeks (semi-structured) </w:t>
            </w:r>
            <w:r w:rsidR="00731A4A"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 xml:space="preserve">after </w:t>
            </w:r>
            <w:r w:rsidR="003160C9"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 xml:space="preserve">the </w:t>
            </w:r>
            <w:r w:rsidR="00731A4A"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>cs</w:t>
            </w:r>
            <w:r w:rsidR="003160C9"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>.</w:t>
            </w:r>
          </w:p>
          <w:p w14:paraId="24E1F7BD" w14:textId="77777777" w:rsidR="00F5098F" w:rsidRDefault="00F5098F" w:rsidP="009E540A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>Interviews were transcribed and coded for content.</w:t>
            </w:r>
          </w:p>
          <w:p w14:paraId="3C8A0C99" w14:textId="06EFE650" w:rsidR="00177B86" w:rsidRPr="00566985" w:rsidRDefault="00177B86" w:rsidP="009E540A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>Authors note that the use of a tape recorder seemed to unsettle the participants.</w:t>
            </w:r>
          </w:p>
        </w:tc>
      </w:tr>
      <w:tr w:rsidR="009676CD" w:rsidRPr="000B2924" w14:paraId="3C2C3008" w14:textId="77777777" w:rsidTr="009C5023">
        <w:trPr>
          <w:jc w:val="center"/>
        </w:trPr>
        <w:tc>
          <w:tcPr>
            <w:tcW w:w="713" w:type="pct"/>
            <w:vMerge/>
          </w:tcPr>
          <w:p w14:paraId="2CC364F8" w14:textId="77777777" w:rsidR="009676CD" w:rsidRPr="00566985" w:rsidRDefault="009676CD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630" w:type="pct"/>
          </w:tcPr>
          <w:p w14:paraId="5F0551B6" w14:textId="77777777" w:rsidR="009676CD" w:rsidRPr="00566985" w:rsidRDefault="009676CD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  <w:r w:rsidRPr="00566985"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>1.3. Are the findings adequately derived from the data?</w:t>
            </w:r>
          </w:p>
        </w:tc>
        <w:tc>
          <w:tcPr>
            <w:tcW w:w="261" w:type="pct"/>
          </w:tcPr>
          <w:p w14:paraId="6A1CA83A" w14:textId="77777777" w:rsidR="009676CD" w:rsidRPr="00566985" w:rsidRDefault="009676CD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10" w:type="pct"/>
          </w:tcPr>
          <w:p w14:paraId="686EB599" w14:textId="77777777" w:rsidR="009676CD" w:rsidRPr="00566985" w:rsidRDefault="009676CD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313" w:type="pct"/>
          </w:tcPr>
          <w:p w14:paraId="7A39AA6F" w14:textId="12E38BE5" w:rsidR="009676CD" w:rsidRPr="00566985" w:rsidRDefault="00301093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>X</w:t>
            </w:r>
          </w:p>
        </w:tc>
        <w:tc>
          <w:tcPr>
            <w:tcW w:w="873" w:type="pct"/>
          </w:tcPr>
          <w:p w14:paraId="40043009" w14:textId="7BB3A308" w:rsidR="00301093" w:rsidRDefault="00301093" w:rsidP="009E540A">
            <w:pPr>
              <w:spacing w:after="0" w:line="240" w:lineRule="auto"/>
              <w:rPr>
                <w:rFonts w:ascii="Times New Roman" w:hAnsi="Times New Roman" w:cs="Times New Roman"/>
                <w:iCs/>
                <w:sz w:val="20"/>
                <w:szCs w:val="20"/>
                <w:lang w:val="en-US" w:eastAsia="fr-FR"/>
              </w:rPr>
            </w:pPr>
            <w:r>
              <w:rPr>
                <w:rFonts w:ascii="Times New Roman" w:hAnsi="Times New Roman" w:cs="Times New Roman"/>
                <w:iCs/>
                <w:sz w:val="20"/>
                <w:szCs w:val="20"/>
                <w:lang w:val="en-US" w:eastAsia="fr-FR"/>
              </w:rPr>
              <w:t>No quotes are presented.</w:t>
            </w:r>
          </w:p>
          <w:p w14:paraId="114C6E32" w14:textId="33C24CAC" w:rsidR="009676CD" w:rsidRPr="004506E8" w:rsidRDefault="004506E8" w:rsidP="009E540A">
            <w:pPr>
              <w:spacing w:after="0" w:line="240" w:lineRule="auto"/>
              <w:rPr>
                <w:rFonts w:ascii="Times New Roman" w:hAnsi="Times New Roman" w:cs="Times New Roman"/>
                <w:iCs/>
                <w:sz w:val="20"/>
                <w:szCs w:val="20"/>
                <w:lang w:val="en-US" w:eastAsia="fr-FR"/>
              </w:rPr>
            </w:pPr>
            <w:r>
              <w:rPr>
                <w:rFonts w:ascii="Times New Roman" w:hAnsi="Times New Roman" w:cs="Times New Roman"/>
                <w:iCs/>
                <w:sz w:val="20"/>
                <w:szCs w:val="20"/>
                <w:lang w:val="en-US" w:eastAsia="fr-FR"/>
              </w:rPr>
              <w:t>The population is 5 white couples</w:t>
            </w:r>
            <w:r w:rsidR="00F4414E">
              <w:rPr>
                <w:rFonts w:ascii="Times New Roman" w:hAnsi="Times New Roman" w:cs="Times New Roman"/>
                <w:iCs/>
                <w:sz w:val="20"/>
                <w:szCs w:val="20"/>
                <w:lang w:val="en-US" w:eastAsia="fr-FR"/>
              </w:rPr>
              <w:t xml:space="preserve"> from middle and higher socioeconomic group</w:t>
            </w:r>
            <w:r>
              <w:rPr>
                <w:rFonts w:ascii="Times New Roman" w:hAnsi="Times New Roman" w:cs="Times New Roman"/>
                <w:iCs/>
                <w:sz w:val="20"/>
                <w:szCs w:val="20"/>
                <w:lang w:val="en-US" w:eastAsia="fr-FR"/>
              </w:rPr>
              <w:t xml:space="preserve"> in a private clinic</w:t>
            </w:r>
            <w:r w:rsidR="006F574C">
              <w:rPr>
                <w:rFonts w:ascii="Times New Roman" w:hAnsi="Times New Roman" w:cs="Times New Roman"/>
                <w:iCs/>
                <w:sz w:val="20"/>
                <w:szCs w:val="20"/>
                <w:lang w:val="en-US" w:eastAsia="fr-FR"/>
              </w:rPr>
              <w:t xml:space="preserve"> in South Africa, so it </w:t>
            </w:r>
            <w:r w:rsidR="00F4414E">
              <w:rPr>
                <w:rFonts w:ascii="Times New Roman" w:hAnsi="Times New Roman" w:cs="Times New Roman"/>
                <w:iCs/>
                <w:sz w:val="20"/>
                <w:szCs w:val="20"/>
                <w:lang w:val="en-US" w:eastAsia="fr-FR"/>
              </w:rPr>
              <w:t xml:space="preserve">is probably </w:t>
            </w:r>
            <w:r w:rsidR="006F574C">
              <w:rPr>
                <w:rFonts w:ascii="Times New Roman" w:hAnsi="Times New Roman" w:cs="Times New Roman"/>
                <w:iCs/>
                <w:sz w:val="20"/>
                <w:szCs w:val="20"/>
                <w:lang w:val="en-US" w:eastAsia="fr-FR"/>
              </w:rPr>
              <w:t>not representative of the whole population.</w:t>
            </w:r>
          </w:p>
        </w:tc>
      </w:tr>
      <w:tr w:rsidR="009676CD" w:rsidRPr="000B2924" w14:paraId="56A6B13F" w14:textId="77777777" w:rsidTr="009C5023">
        <w:trPr>
          <w:jc w:val="center"/>
        </w:trPr>
        <w:tc>
          <w:tcPr>
            <w:tcW w:w="713" w:type="pct"/>
            <w:vMerge/>
          </w:tcPr>
          <w:p w14:paraId="063B81C5" w14:textId="77777777" w:rsidR="009676CD" w:rsidRPr="00566985" w:rsidRDefault="009676CD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630" w:type="pct"/>
          </w:tcPr>
          <w:p w14:paraId="33EE1465" w14:textId="77777777" w:rsidR="009676CD" w:rsidRPr="00566985" w:rsidRDefault="009676CD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  <w:r w:rsidRPr="00566985"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 xml:space="preserve">1.4. Is the interpretation of results sufficiently substantiated by data? </w:t>
            </w:r>
          </w:p>
        </w:tc>
        <w:tc>
          <w:tcPr>
            <w:tcW w:w="261" w:type="pct"/>
          </w:tcPr>
          <w:p w14:paraId="4F913883" w14:textId="77777777" w:rsidR="009676CD" w:rsidRPr="00566985" w:rsidRDefault="009676CD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10" w:type="pct"/>
          </w:tcPr>
          <w:p w14:paraId="1131E0EB" w14:textId="77777777" w:rsidR="009676CD" w:rsidRPr="00566985" w:rsidRDefault="009676CD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313" w:type="pct"/>
          </w:tcPr>
          <w:p w14:paraId="418E5D5B" w14:textId="0260933A" w:rsidR="009676CD" w:rsidRPr="00566985" w:rsidRDefault="00E75DC1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>X</w:t>
            </w:r>
          </w:p>
        </w:tc>
        <w:tc>
          <w:tcPr>
            <w:tcW w:w="873" w:type="pct"/>
          </w:tcPr>
          <w:p w14:paraId="0DA03890" w14:textId="7C2C43A7" w:rsidR="009676CD" w:rsidRPr="0005183B" w:rsidRDefault="008D4BA4" w:rsidP="009E540A">
            <w:pPr>
              <w:spacing w:after="0" w:line="240" w:lineRule="auto"/>
              <w:rPr>
                <w:rFonts w:ascii="Times New Roman" w:hAnsi="Times New Roman" w:cs="Times New Roman"/>
                <w:iCs/>
                <w:sz w:val="20"/>
                <w:szCs w:val="20"/>
                <w:lang w:val="en-US" w:eastAsia="fr-FR"/>
              </w:rPr>
            </w:pPr>
            <w:r>
              <w:rPr>
                <w:rFonts w:ascii="Times New Roman" w:hAnsi="Times New Roman" w:cs="Times New Roman"/>
                <w:iCs/>
                <w:sz w:val="20"/>
                <w:szCs w:val="20"/>
                <w:lang w:val="en-US" w:eastAsia="fr-FR"/>
              </w:rPr>
              <w:t>Authors state that g</w:t>
            </w:r>
            <w:r w:rsidR="00075E9D">
              <w:rPr>
                <w:rFonts w:ascii="Times New Roman" w:hAnsi="Times New Roman" w:cs="Times New Roman"/>
                <w:iCs/>
                <w:sz w:val="20"/>
                <w:szCs w:val="20"/>
                <w:lang w:val="en-US" w:eastAsia="fr-FR"/>
              </w:rPr>
              <w:t>eneralisation based on</w:t>
            </w:r>
            <w:r>
              <w:rPr>
                <w:rFonts w:ascii="Times New Roman" w:hAnsi="Times New Roman" w:cs="Times New Roman"/>
                <w:iCs/>
                <w:sz w:val="20"/>
                <w:szCs w:val="20"/>
                <w:lang w:val="en-US" w:eastAsia="fr-FR"/>
              </w:rPr>
              <w:t xml:space="preserve"> the limited material is not possible.</w:t>
            </w:r>
            <w:r w:rsidR="00075E9D">
              <w:rPr>
                <w:rFonts w:ascii="Times New Roman" w:hAnsi="Times New Roman" w:cs="Times New Roman"/>
                <w:iCs/>
                <w:sz w:val="20"/>
                <w:szCs w:val="20"/>
                <w:lang w:val="en-US" w:eastAsia="fr-FR"/>
              </w:rPr>
              <w:t xml:space="preserve"> </w:t>
            </w:r>
          </w:p>
        </w:tc>
      </w:tr>
      <w:tr w:rsidR="009676CD" w:rsidRPr="000B2924" w14:paraId="712F020E" w14:textId="77777777" w:rsidTr="009C5023">
        <w:trPr>
          <w:trHeight w:val="283"/>
          <w:jc w:val="center"/>
        </w:trPr>
        <w:tc>
          <w:tcPr>
            <w:tcW w:w="713" w:type="pct"/>
            <w:vMerge/>
          </w:tcPr>
          <w:p w14:paraId="53EA9BEC" w14:textId="77777777" w:rsidR="009676CD" w:rsidRPr="00566985" w:rsidRDefault="009676CD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630" w:type="pct"/>
          </w:tcPr>
          <w:p w14:paraId="6A6C84FF" w14:textId="77777777" w:rsidR="009676CD" w:rsidRPr="00566985" w:rsidRDefault="009676CD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  <w:r w:rsidRPr="00566985"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>1.5. Is there coherence between qualitative data sources, collection, analysis and interpretation?</w:t>
            </w:r>
          </w:p>
        </w:tc>
        <w:tc>
          <w:tcPr>
            <w:tcW w:w="261" w:type="pct"/>
          </w:tcPr>
          <w:p w14:paraId="603729CA" w14:textId="2F447F84" w:rsidR="009676CD" w:rsidRPr="00566985" w:rsidRDefault="00150DA9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>X</w:t>
            </w:r>
          </w:p>
        </w:tc>
        <w:tc>
          <w:tcPr>
            <w:tcW w:w="210" w:type="pct"/>
          </w:tcPr>
          <w:p w14:paraId="3F4B0D97" w14:textId="77777777" w:rsidR="009676CD" w:rsidRPr="00566985" w:rsidRDefault="009676CD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313" w:type="pct"/>
          </w:tcPr>
          <w:p w14:paraId="3D552037" w14:textId="77777777" w:rsidR="009676CD" w:rsidRPr="00566985" w:rsidRDefault="009676CD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873" w:type="pct"/>
          </w:tcPr>
          <w:p w14:paraId="05C1A6F7" w14:textId="1BCA2FBA" w:rsidR="009676CD" w:rsidRPr="008D4BA4" w:rsidRDefault="00150DA9" w:rsidP="009E540A">
            <w:pPr>
              <w:spacing w:after="0" w:line="240" w:lineRule="auto"/>
              <w:rPr>
                <w:rFonts w:ascii="Times New Roman" w:hAnsi="Times New Roman" w:cs="Times New Roman"/>
                <w:iCs/>
                <w:sz w:val="20"/>
                <w:szCs w:val="20"/>
                <w:lang w:val="en-US" w:eastAsia="fr-FR"/>
              </w:rPr>
            </w:pPr>
            <w:r>
              <w:rPr>
                <w:rFonts w:ascii="Times New Roman" w:hAnsi="Times New Roman" w:cs="Times New Roman"/>
                <w:iCs/>
                <w:sz w:val="20"/>
                <w:szCs w:val="20"/>
                <w:lang w:val="en-US" w:eastAsia="fr-FR"/>
              </w:rPr>
              <w:t>The authors are aware of the limitations of their material.</w:t>
            </w:r>
          </w:p>
        </w:tc>
      </w:tr>
      <w:tr w:rsidR="009676CD" w:rsidRPr="00566985" w14:paraId="6C5496FB" w14:textId="77777777" w:rsidTr="009C5023">
        <w:trPr>
          <w:jc w:val="center"/>
        </w:trPr>
        <w:tc>
          <w:tcPr>
            <w:tcW w:w="713" w:type="pct"/>
            <w:vMerge w:val="restart"/>
            <w:tcBorders>
              <w:top w:val="single" w:sz="24" w:space="0" w:color="auto"/>
            </w:tcBorders>
          </w:tcPr>
          <w:p w14:paraId="336ED95C" w14:textId="77777777" w:rsidR="009676CD" w:rsidRPr="00566985" w:rsidRDefault="009676CD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eastAsia="fr-FR"/>
              </w:rPr>
            </w:pPr>
            <w:r w:rsidRPr="00566985">
              <w:rPr>
                <w:rFonts w:ascii="Times New Roman" w:hAnsi="Times New Roman" w:cs="Times New Roman"/>
                <w:sz w:val="20"/>
                <w:szCs w:val="20"/>
                <w:lang w:eastAsia="fr-FR"/>
              </w:rPr>
              <w:t>2. Quantitative randomized controlled trials</w:t>
            </w:r>
          </w:p>
        </w:tc>
        <w:tc>
          <w:tcPr>
            <w:tcW w:w="2630" w:type="pct"/>
            <w:tcBorders>
              <w:top w:val="single" w:sz="24" w:space="0" w:color="auto"/>
            </w:tcBorders>
          </w:tcPr>
          <w:p w14:paraId="3E956514" w14:textId="77777777" w:rsidR="009676CD" w:rsidRPr="00566985" w:rsidRDefault="009676CD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eastAsia="fr-FR"/>
              </w:rPr>
            </w:pPr>
            <w:r w:rsidRPr="00566985">
              <w:rPr>
                <w:rFonts w:ascii="Times New Roman" w:hAnsi="Times New Roman" w:cs="Times New Roman"/>
                <w:sz w:val="20"/>
                <w:szCs w:val="20"/>
                <w:lang w:eastAsia="fr-FR"/>
              </w:rPr>
              <w:t>2.1. Is randomization appropriately performed?</w:t>
            </w:r>
          </w:p>
        </w:tc>
        <w:tc>
          <w:tcPr>
            <w:tcW w:w="261" w:type="pct"/>
            <w:tcBorders>
              <w:top w:val="single" w:sz="24" w:space="0" w:color="auto"/>
            </w:tcBorders>
          </w:tcPr>
          <w:p w14:paraId="04539520" w14:textId="77777777" w:rsidR="009676CD" w:rsidRPr="00566985" w:rsidRDefault="009676CD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eastAsia="fr-FR"/>
              </w:rPr>
            </w:pPr>
          </w:p>
        </w:tc>
        <w:tc>
          <w:tcPr>
            <w:tcW w:w="210" w:type="pct"/>
            <w:tcBorders>
              <w:top w:val="single" w:sz="24" w:space="0" w:color="auto"/>
            </w:tcBorders>
          </w:tcPr>
          <w:p w14:paraId="158C8C79" w14:textId="77777777" w:rsidR="009676CD" w:rsidRPr="00566985" w:rsidRDefault="009676CD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eastAsia="fr-FR"/>
              </w:rPr>
            </w:pPr>
          </w:p>
        </w:tc>
        <w:tc>
          <w:tcPr>
            <w:tcW w:w="313" w:type="pct"/>
            <w:tcBorders>
              <w:top w:val="single" w:sz="24" w:space="0" w:color="auto"/>
            </w:tcBorders>
          </w:tcPr>
          <w:p w14:paraId="4BF5B900" w14:textId="77777777" w:rsidR="009676CD" w:rsidRPr="00566985" w:rsidRDefault="009676CD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eastAsia="fr-FR"/>
              </w:rPr>
            </w:pPr>
          </w:p>
        </w:tc>
        <w:tc>
          <w:tcPr>
            <w:tcW w:w="873" w:type="pct"/>
            <w:tcBorders>
              <w:top w:val="single" w:sz="24" w:space="0" w:color="auto"/>
            </w:tcBorders>
          </w:tcPr>
          <w:p w14:paraId="2CC713F0" w14:textId="77777777" w:rsidR="009676CD" w:rsidRPr="009676CD" w:rsidRDefault="009676CD" w:rsidP="009E540A">
            <w:pPr>
              <w:spacing w:after="0" w:line="240" w:lineRule="auto"/>
              <w:rPr>
                <w:rFonts w:ascii="Times New Roman" w:hAnsi="Times New Roman" w:cs="Times New Roman"/>
                <w:iCs/>
                <w:sz w:val="20"/>
                <w:szCs w:val="20"/>
                <w:lang w:eastAsia="fr-FR"/>
              </w:rPr>
            </w:pPr>
          </w:p>
        </w:tc>
      </w:tr>
      <w:tr w:rsidR="009676CD" w:rsidRPr="000B2924" w14:paraId="6CD938B0" w14:textId="77777777" w:rsidTr="009C5023">
        <w:trPr>
          <w:jc w:val="center"/>
        </w:trPr>
        <w:tc>
          <w:tcPr>
            <w:tcW w:w="713" w:type="pct"/>
            <w:vMerge/>
          </w:tcPr>
          <w:p w14:paraId="04310F40" w14:textId="77777777" w:rsidR="009676CD" w:rsidRPr="00566985" w:rsidRDefault="009676CD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eastAsia="fr-FR"/>
              </w:rPr>
            </w:pPr>
          </w:p>
        </w:tc>
        <w:tc>
          <w:tcPr>
            <w:tcW w:w="2630" w:type="pct"/>
          </w:tcPr>
          <w:p w14:paraId="6922CBA9" w14:textId="77777777" w:rsidR="009676CD" w:rsidRPr="00566985" w:rsidRDefault="009676CD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  <w:r w:rsidRPr="00566985"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>2.2. Are the groups comparable at baseline?</w:t>
            </w:r>
          </w:p>
        </w:tc>
        <w:tc>
          <w:tcPr>
            <w:tcW w:w="261" w:type="pct"/>
          </w:tcPr>
          <w:p w14:paraId="76EC022F" w14:textId="77777777" w:rsidR="009676CD" w:rsidRPr="00566985" w:rsidRDefault="009676CD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10" w:type="pct"/>
          </w:tcPr>
          <w:p w14:paraId="571CC593" w14:textId="77777777" w:rsidR="009676CD" w:rsidRPr="00566985" w:rsidRDefault="009676CD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313" w:type="pct"/>
          </w:tcPr>
          <w:p w14:paraId="05D48607" w14:textId="77777777" w:rsidR="009676CD" w:rsidRPr="00566985" w:rsidRDefault="009676CD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873" w:type="pct"/>
          </w:tcPr>
          <w:p w14:paraId="4526640E" w14:textId="77777777" w:rsidR="009676CD" w:rsidRPr="009676CD" w:rsidRDefault="009676CD" w:rsidP="009E540A">
            <w:pPr>
              <w:spacing w:after="0" w:line="240" w:lineRule="auto"/>
              <w:rPr>
                <w:rFonts w:ascii="Times New Roman" w:hAnsi="Times New Roman" w:cs="Times New Roman"/>
                <w:iCs/>
                <w:sz w:val="20"/>
                <w:szCs w:val="20"/>
                <w:lang w:val="en-US" w:eastAsia="fr-FR"/>
              </w:rPr>
            </w:pPr>
          </w:p>
        </w:tc>
      </w:tr>
      <w:tr w:rsidR="009676CD" w:rsidRPr="000B2924" w14:paraId="0A83CA76" w14:textId="77777777" w:rsidTr="009C5023">
        <w:trPr>
          <w:jc w:val="center"/>
        </w:trPr>
        <w:tc>
          <w:tcPr>
            <w:tcW w:w="713" w:type="pct"/>
            <w:vMerge/>
          </w:tcPr>
          <w:p w14:paraId="64609C57" w14:textId="77777777" w:rsidR="009676CD" w:rsidRPr="00566985" w:rsidRDefault="009676CD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630" w:type="pct"/>
          </w:tcPr>
          <w:p w14:paraId="695A9EBA" w14:textId="77777777" w:rsidR="009676CD" w:rsidRPr="00566985" w:rsidRDefault="009676CD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  <w:r w:rsidRPr="00566985"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>2.3. Are there complete outcome data?</w:t>
            </w:r>
          </w:p>
        </w:tc>
        <w:tc>
          <w:tcPr>
            <w:tcW w:w="261" w:type="pct"/>
          </w:tcPr>
          <w:p w14:paraId="54883FB4" w14:textId="77777777" w:rsidR="009676CD" w:rsidRPr="00566985" w:rsidRDefault="009676CD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10" w:type="pct"/>
          </w:tcPr>
          <w:p w14:paraId="0A00B915" w14:textId="77777777" w:rsidR="009676CD" w:rsidRPr="00566985" w:rsidRDefault="009676CD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313" w:type="pct"/>
          </w:tcPr>
          <w:p w14:paraId="58C90231" w14:textId="77777777" w:rsidR="009676CD" w:rsidRPr="00566985" w:rsidRDefault="009676CD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873" w:type="pct"/>
          </w:tcPr>
          <w:p w14:paraId="3265E80B" w14:textId="77777777" w:rsidR="009676CD" w:rsidRPr="009676CD" w:rsidRDefault="009676CD" w:rsidP="009E540A">
            <w:pPr>
              <w:spacing w:after="0" w:line="240" w:lineRule="auto"/>
              <w:rPr>
                <w:rFonts w:ascii="Times New Roman" w:hAnsi="Times New Roman" w:cs="Times New Roman"/>
                <w:iCs/>
                <w:sz w:val="20"/>
                <w:szCs w:val="20"/>
                <w:lang w:val="en-US" w:eastAsia="fr-FR"/>
              </w:rPr>
            </w:pPr>
          </w:p>
        </w:tc>
      </w:tr>
      <w:tr w:rsidR="009676CD" w:rsidRPr="000B2924" w14:paraId="558F4045" w14:textId="77777777" w:rsidTr="009C5023">
        <w:trPr>
          <w:jc w:val="center"/>
        </w:trPr>
        <w:tc>
          <w:tcPr>
            <w:tcW w:w="713" w:type="pct"/>
            <w:vMerge/>
          </w:tcPr>
          <w:p w14:paraId="7CFAC9E2" w14:textId="77777777" w:rsidR="009676CD" w:rsidRPr="00566985" w:rsidRDefault="009676CD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630" w:type="pct"/>
          </w:tcPr>
          <w:p w14:paraId="3C1FEC12" w14:textId="77777777" w:rsidR="009676CD" w:rsidRPr="00566985" w:rsidRDefault="009676CD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  <w:r w:rsidRPr="00566985"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>2.4. Are outcome assessors blinded to the intervention provided?</w:t>
            </w:r>
          </w:p>
        </w:tc>
        <w:tc>
          <w:tcPr>
            <w:tcW w:w="261" w:type="pct"/>
          </w:tcPr>
          <w:p w14:paraId="2FB049E1" w14:textId="77777777" w:rsidR="009676CD" w:rsidRPr="00566985" w:rsidRDefault="009676CD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10" w:type="pct"/>
          </w:tcPr>
          <w:p w14:paraId="190F0054" w14:textId="77777777" w:rsidR="009676CD" w:rsidRPr="00566985" w:rsidRDefault="009676CD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313" w:type="pct"/>
          </w:tcPr>
          <w:p w14:paraId="6F8C43D8" w14:textId="77777777" w:rsidR="009676CD" w:rsidRPr="00566985" w:rsidRDefault="009676CD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873" w:type="pct"/>
          </w:tcPr>
          <w:p w14:paraId="7313B18C" w14:textId="77777777" w:rsidR="009676CD" w:rsidRPr="009676CD" w:rsidRDefault="009676CD" w:rsidP="009E540A">
            <w:pPr>
              <w:spacing w:after="0" w:line="240" w:lineRule="auto"/>
              <w:rPr>
                <w:rFonts w:ascii="Times New Roman" w:hAnsi="Times New Roman" w:cs="Times New Roman"/>
                <w:iCs/>
                <w:sz w:val="20"/>
                <w:szCs w:val="20"/>
                <w:lang w:val="en-US" w:eastAsia="fr-FR"/>
              </w:rPr>
            </w:pPr>
          </w:p>
        </w:tc>
      </w:tr>
      <w:tr w:rsidR="009676CD" w:rsidRPr="000B2924" w14:paraId="37E9157B" w14:textId="77777777" w:rsidTr="009C5023">
        <w:trPr>
          <w:jc w:val="center"/>
        </w:trPr>
        <w:tc>
          <w:tcPr>
            <w:tcW w:w="713" w:type="pct"/>
            <w:vMerge/>
            <w:tcBorders>
              <w:bottom w:val="single" w:sz="24" w:space="0" w:color="auto"/>
            </w:tcBorders>
          </w:tcPr>
          <w:p w14:paraId="73A16D02" w14:textId="77777777" w:rsidR="009676CD" w:rsidRPr="00566985" w:rsidRDefault="009676CD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630" w:type="pct"/>
            <w:tcBorders>
              <w:bottom w:val="single" w:sz="24" w:space="0" w:color="auto"/>
            </w:tcBorders>
          </w:tcPr>
          <w:p w14:paraId="12DFCCAE" w14:textId="77777777" w:rsidR="009676CD" w:rsidRPr="00566985" w:rsidRDefault="009676CD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  <w:r w:rsidRPr="00566985"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>2.5 Did the participants adhere to the assigned intervention?</w:t>
            </w:r>
          </w:p>
        </w:tc>
        <w:tc>
          <w:tcPr>
            <w:tcW w:w="261" w:type="pct"/>
            <w:tcBorders>
              <w:bottom w:val="single" w:sz="24" w:space="0" w:color="auto"/>
            </w:tcBorders>
          </w:tcPr>
          <w:p w14:paraId="2EBBF8DE" w14:textId="77777777" w:rsidR="009676CD" w:rsidRPr="00566985" w:rsidRDefault="009676CD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10" w:type="pct"/>
            <w:tcBorders>
              <w:bottom w:val="single" w:sz="24" w:space="0" w:color="auto"/>
            </w:tcBorders>
          </w:tcPr>
          <w:p w14:paraId="7C472553" w14:textId="77777777" w:rsidR="009676CD" w:rsidRPr="00566985" w:rsidRDefault="009676CD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313" w:type="pct"/>
            <w:tcBorders>
              <w:bottom w:val="single" w:sz="24" w:space="0" w:color="auto"/>
            </w:tcBorders>
          </w:tcPr>
          <w:p w14:paraId="506FE8B2" w14:textId="77777777" w:rsidR="009676CD" w:rsidRPr="00566985" w:rsidRDefault="009676CD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873" w:type="pct"/>
            <w:tcBorders>
              <w:bottom w:val="single" w:sz="24" w:space="0" w:color="auto"/>
            </w:tcBorders>
          </w:tcPr>
          <w:p w14:paraId="703EE521" w14:textId="77777777" w:rsidR="009676CD" w:rsidRPr="009676CD" w:rsidRDefault="009676CD" w:rsidP="009E540A">
            <w:pPr>
              <w:spacing w:after="0" w:line="240" w:lineRule="auto"/>
              <w:rPr>
                <w:rFonts w:ascii="Times New Roman" w:hAnsi="Times New Roman" w:cs="Times New Roman"/>
                <w:iCs/>
                <w:sz w:val="20"/>
                <w:szCs w:val="20"/>
                <w:lang w:val="en-US" w:eastAsia="fr-FR"/>
              </w:rPr>
            </w:pPr>
          </w:p>
        </w:tc>
      </w:tr>
      <w:tr w:rsidR="009676CD" w:rsidRPr="000B2924" w14:paraId="2EAA0ADF" w14:textId="77777777" w:rsidTr="009C5023">
        <w:trPr>
          <w:jc w:val="center"/>
        </w:trPr>
        <w:tc>
          <w:tcPr>
            <w:tcW w:w="713" w:type="pct"/>
            <w:vMerge w:val="restart"/>
            <w:tcBorders>
              <w:top w:val="single" w:sz="24" w:space="0" w:color="auto"/>
            </w:tcBorders>
          </w:tcPr>
          <w:p w14:paraId="03E9D825" w14:textId="77777777" w:rsidR="009676CD" w:rsidRPr="00566985" w:rsidRDefault="009676CD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eastAsia="fr-FR"/>
              </w:rPr>
            </w:pPr>
            <w:r w:rsidRPr="00566985">
              <w:rPr>
                <w:rFonts w:ascii="Times New Roman" w:hAnsi="Times New Roman" w:cs="Times New Roman"/>
                <w:sz w:val="20"/>
                <w:szCs w:val="20"/>
                <w:lang w:eastAsia="fr-FR"/>
              </w:rPr>
              <w:t xml:space="preserve">3. Quantitative non-randomized </w:t>
            </w:r>
          </w:p>
        </w:tc>
        <w:tc>
          <w:tcPr>
            <w:tcW w:w="2630" w:type="pct"/>
            <w:tcBorders>
              <w:top w:val="single" w:sz="24" w:space="0" w:color="auto"/>
            </w:tcBorders>
          </w:tcPr>
          <w:p w14:paraId="3D15A95B" w14:textId="77777777" w:rsidR="009676CD" w:rsidRPr="00566985" w:rsidRDefault="009676CD" w:rsidP="009C5023">
            <w:pPr>
              <w:spacing w:after="0" w:line="240" w:lineRule="auto"/>
              <w:rPr>
                <w:rFonts w:ascii="Times New Roman" w:hAnsi="Times New Roman" w:cs="Times New Roman"/>
                <w:bCs/>
                <w:sz w:val="20"/>
                <w:szCs w:val="20"/>
                <w:lang w:val="en-US" w:eastAsia="fr-FR"/>
              </w:rPr>
            </w:pPr>
            <w:r w:rsidRPr="00566985">
              <w:rPr>
                <w:rFonts w:ascii="Times New Roman" w:hAnsi="Times New Roman" w:cs="Times New Roman"/>
                <w:bCs/>
                <w:sz w:val="20"/>
                <w:szCs w:val="20"/>
                <w:lang w:val="en-US" w:eastAsia="fr-FR"/>
              </w:rPr>
              <w:t>3.1. Are the participants representative of the target population?</w:t>
            </w:r>
          </w:p>
        </w:tc>
        <w:tc>
          <w:tcPr>
            <w:tcW w:w="261" w:type="pct"/>
            <w:tcBorders>
              <w:top w:val="single" w:sz="24" w:space="0" w:color="auto"/>
            </w:tcBorders>
          </w:tcPr>
          <w:p w14:paraId="030EDE74" w14:textId="77777777" w:rsidR="009676CD" w:rsidRPr="00566985" w:rsidRDefault="009676CD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10" w:type="pct"/>
            <w:tcBorders>
              <w:top w:val="single" w:sz="24" w:space="0" w:color="auto"/>
            </w:tcBorders>
          </w:tcPr>
          <w:p w14:paraId="6C78CC2C" w14:textId="77777777" w:rsidR="009676CD" w:rsidRPr="00566985" w:rsidRDefault="009676CD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313" w:type="pct"/>
            <w:tcBorders>
              <w:top w:val="single" w:sz="24" w:space="0" w:color="auto"/>
            </w:tcBorders>
          </w:tcPr>
          <w:p w14:paraId="713DB17D" w14:textId="77777777" w:rsidR="009676CD" w:rsidRPr="00566985" w:rsidRDefault="009676CD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873" w:type="pct"/>
            <w:tcBorders>
              <w:top w:val="single" w:sz="24" w:space="0" w:color="auto"/>
            </w:tcBorders>
          </w:tcPr>
          <w:p w14:paraId="66CF02C4" w14:textId="77777777" w:rsidR="009676CD" w:rsidRPr="009676CD" w:rsidRDefault="009676CD" w:rsidP="009E540A">
            <w:pPr>
              <w:spacing w:after="0" w:line="240" w:lineRule="auto"/>
              <w:rPr>
                <w:rFonts w:ascii="Times New Roman" w:hAnsi="Times New Roman" w:cs="Times New Roman"/>
                <w:iCs/>
                <w:sz w:val="20"/>
                <w:szCs w:val="20"/>
                <w:lang w:val="en-US" w:eastAsia="fr-FR"/>
              </w:rPr>
            </w:pPr>
          </w:p>
        </w:tc>
      </w:tr>
      <w:tr w:rsidR="009676CD" w:rsidRPr="000B2924" w14:paraId="1AB95A27" w14:textId="77777777" w:rsidTr="009C5023">
        <w:trPr>
          <w:jc w:val="center"/>
        </w:trPr>
        <w:tc>
          <w:tcPr>
            <w:tcW w:w="713" w:type="pct"/>
            <w:vMerge/>
          </w:tcPr>
          <w:p w14:paraId="4C6FD58B" w14:textId="77777777" w:rsidR="009676CD" w:rsidRPr="00566985" w:rsidRDefault="009676CD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630" w:type="pct"/>
          </w:tcPr>
          <w:p w14:paraId="796008BD" w14:textId="77777777" w:rsidR="009676CD" w:rsidRPr="00566985" w:rsidRDefault="009676CD" w:rsidP="009C5023">
            <w:pPr>
              <w:spacing w:after="0" w:line="240" w:lineRule="auto"/>
              <w:rPr>
                <w:rFonts w:ascii="Times New Roman" w:hAnsi="Times New Roman" w:cs="Times New Roman"/>
                <w:bCs/>
                <w:sz w:val="20"/>
                <w:szCs w:val="20"/>
                <w:lang w:val="en-US" w:eastAsia="fr-FR"/>
              </w:rPr>
            </w:pPr>
            <w:r w:rsidRPr="00566985">
              <w:rPr>
                <w:rFonts w:ascii="Times New Roman" w:hAnsi="Times New Roman" w:cs="Times New Roman"/>
                <w:bCs/>
                <w:sz w:val="20"/>
                <w:szCs w:val="20"/>
                <w:lang w:val="en-US" w:eastAsia="fr-FR"/>
              </w:rPr>
              <w:t>3.2. Are measurements appropriate regarding both the outcome and intervention (or exposure)?</w:t>
            </w:r>
          </w:p>
        </w:tc>
        <w:tc>
          <w:tcPr>
            <w:tcW w:w="261" w:type="pct"/>
          </w:tcPr>
          <w:p w14:paraId="743C334B" w14:textId="77777777" w:rsidR="009676CD" w:rsidRPr="00566985" w:rsidRDefault="009676CD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10" w:type="pct"/>
          </w:tcPr>
          <w:p w14:paraId="4488AF2B" w14:textId="77777777" w:rsidR="009676CD" w:rsidRPr="00566985" w:rsidRDefault="009676CD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313" w:type="pct"/>
          </w:tcPr>
          <w:p w14:paraId="4AB4E641" w14:textId="77777777" w:rsidR="009676CD" w:rsidRPr="00566985" w:rsidRDefault="009676CD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873" w:type="pct"/>
          </w:tcPr>
          <w:p w14:paraId="18F21918" w14:textId="77777777" w:rsidR="009676CD" w:rsidRPr="009676CD" w:rsidRDefault="009676CD" w:rsidP="009E540A">
            <w:pPr>
              <w:spacing w:after="0" w:line="240" w:lineRule="auto"/>
              <w:rPr>
                <w:rFonts w:ascii="Times New Roman" w:hAnsi="Times New Roman" w:cs="Times New Roman"/>
                <w:iCs/>
                <w:sz w:val="20"/>
                <w:szCs w:val="20"/>
                <w:lang w:val="en-US" w:eastAsia="fr-FR"/>
              </w:rPr>
            </w:pPr>
          </w:p>
        </w:tc>
      </w:tr>
      <w:tr w:rsidR="009676CD" w:rsidRPr="000B2924" w14:paraId="39A87FA1" w14:textId="77777777" w:rsidTr="009C5023">
        <w:trPr>
          <w:jc w:val="center"/>
        </w:trPr>
        <w:tc>
          <w:tcPr>
            <w:tcW w:w="713" w:type="pct"/>
            <w:vMerge/>
          </w:tcPr>
          <w:p w14:paraId="53C458FE" w14:textId="77777777" w:rsidR="009676CD" w:rsidRPr="00566985" w:rsidRDefault="009676CD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630" w:type="pct"/>
          </w:tcPr>
          <w:p w14:paraId="2E96E569" w14:textId="77777777" w:rsidR="009676CD" w:rsidRPr="00566985" w:rsidRDefault="009676CD" w:rsidP="009C5023">
            <w:pPr>
              <w:spacing w:after="0" w:line="240" w:lineRule="auto"/>
              <w:rPr>
                <w:rFonts w:ascii="Times New Roman" w:hAnsi="Times New Roman" w:cs="Times New Roman"/>
                <w:bCs/>
                <w:sz w:val="20"/>
                <w:szCs w:val="20"/>
                <w:lang w:val="en-US" w:eastAsia="fr-FR"/>
              </w:rPr>
            </w:pPr>
            <w:r w:rsidRPr="00566985">
              <w:rPr>
                <w:rFonts w:ascii="Times New Roman" w:hAnsi="Times New Roman" w:cs="Times New Roman"/>
                <w:bCs/>
                <w:sz w:val="20"/>
                <w:szCs w:val="20"/>
                <w:lang w:val="en-US" w:eastAsia="fr-FR"/>
              </w:rPr>
              <w:t xml:space="preserve">3.3. </w:t>
            </w:r>
            <w:r w:rsidRPr="00566985"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>Are there complete outcome data?</w:t>
            </w:r>
          </w:p>
        </w:tc>
        <w:tc>
          <w:tcPr>
            <w:tcW w:w="261" w:type="pct"/>
          </w:tcPr>
          <w:p w14:paraId="6DEBBE84" w14:textId="77777777" w:rsidR="009676CD" w:rsidRPr="00566985" w:rsidRDefault="009676CD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10" w:type="pct"/>
          </w:tcPr>
          <w:p w14:paraId="07F8B1D6" w14:textId="77777777" w:rsidR="009676CD" w:rsidRPr="00566985" w:rsidRDefault="009676CD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313" w:type="pct"/>
          </w:tcPr>
          <w:p w14:paraId="6ACB1729" w14:textId="77777777" w:rsidR="009676CD" w:rsidRPr="00566985" w:rsidRDefault="009676CD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873" w:type="pct"/>
          </w:tcPr>
          <w:p w14:paraId="0C44777C" w14:textId="77777777" w:rsidR="009676CD" w:rsidRPr="009676CD" w:rsidRDefault="009676CD" w:rsidP="009C5023">
            <w:pPr>
              <w:spacing w:after="0" w:line="240" w:lineRule="auto"/>
              <w:rPr>
                <w:rFonts w:ascii="Times New Roman" w:hAnsi="Times New Roman" w:cs="Times New Roman"/>
                <w:iCs/>
                <w:sz w:val="20"/>
                <w:szCs w:val="20"/>
                <w:lang w:val="en-US" w:eastAsia="fr-FR"/>
              </w:rPr>
            </w:pPr>
          </w:p>
        </w:tc>
      </w:tr>
      <w:tr w:rsidR="009676CD" w:rsidRPr="000B2924" w14:paraId="0F2FF124" w14:textId="77777777" w:rsidTr="009C5023">
        <w:trPr>
          <w:jc w:val="center"/>
        </w:trPr>
        <w:tc>
          <w:tcPr>
            <w:tcW w:w="713" w:type="pct"/>
            <w:vMerge/>
          </w:tcPr>
          <w:p w14:paraId="10350414" w14:textId="77777777" w:rsidR="009676CD" w:rsidRPr="00566985" w:rsidRDefault="009676CD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630" w:type="pct"/>
          </w:tcPr>
          <w:p w14:paraId="5CEA3CC5" w14:textId="77777777" w:rsidR="009676CD" w:rsidRPr="00566985" w:rsidRDefault="009676CD" w:rsidP="009C5023">
            <w:pPr>
              <w:spacing w:after="0" w:line="240" w:lineRule="auto"/>
              <w:rPr>
                <w:rFonts w:ascii="Times New Roman" w:hAnsi="Times New Roman" w:cs="Times New Roman"/>
                <w:bCs/>
                <w:sz w:val="20"/>
                <w:szCs w:val="20"/>
                <w:lang w:val="en-US" w:eastAsia="fr-FR"/>
              </w:rPr>
            </w:pPr>
            <w:r w:rsidRPr="00566985"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>3.4. Are the confounders accounted for in the design and analysis?</w:t>
            </w:r>
          </w:p>
        </w:tc>
        <w:tc>
          <w:tcPr>
            <w:tcW w:w="261" w:type="pct"/>
          </w:tcPr>
          <w:p w14:paraId="212A32AD" w14:textId="77777777" w:rsidR="009676CD" w:rsidRPr="00566985" w:rsidRDefault="009676CD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10" w:type="pct"/>
          </w:tcPr>
          <w:p w14:paraId="6AE6D9E8" w14:textId="77777777" w:rsidR="009676CD" w:rsidRPr="00566985" w:rsidRDefault="009676CD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313" w:type="pct"/>
          </w:tcPr>
          <w:p w14:paraId="354288ED" w14:textId="77777777" w:rsidR="009676CD" w:rsidRPr="00566985" w:rsidRDefault="009676CD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873" w:type="pct"/>
          </w:tcPr>
          <w:p w14:paraId="548BB873" w14:textId="77777777" w:rsidR="009676CD" w:rsidRPr="009676CD" w:rsidRDefault="009676CD" w:rsidP="009C5023">
            <w:pPr>
              <w:spacing w:after="0" w:line="240" w:lineRule="auto"/>
              <w:rPr>
                <w:rFonts w:ascii="Times New Roman" w:hAnsi="Times New Roman" w:cs="Times New Roman"/>
                <w:iCs/>
                <w:sz w:val="20"/>
                <w:szCs w:val="20"/>
                <w:lang w:val="en-US" w:eastAsia="fr-FR"/>
              </w:rPr>
            </w:pPr>
          </w:p>
        </w:tc>
      </w:tr>
      <w:tr w:rsidR="009676CD" w:rsidRPr="000B2924" w14:paraId="24A00089" w14:textId="77777777" w:rsidTr="009C5023">
        <w:trPr>
          <w:jc w:val="center"/>
        </w:trPr>
        <w:tc>
          <w:tcPr>
            <w:tcW w:w="713" w:type="pct"/>
            <w:vMerge/>
            <w:tcBorders>
              <w:bottom w:val="single" w:sz="24" w:space="0" w:color="auto"/>
            </w:tcBorders>
          </w:tcPr>
          <w:p w14:paraId="3D42B1FE" w14:textId="77777777" w:rsidR="009676CD" w:rsidRPr="00566985" w:rsidRDefault="009676CD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630" w:type="pct"/>
            <w:tcBorders>
              <w:bottom w:val="single" w:sz="24" w:space="0" w:color="auto"/>
            </w:tcBorders>
          </w:tcPr>
          <w:p w14:paraId="42B334CA" w14:textId="77777777" w:rsidR="009676CD" w:rsidRPr="00566985" w:rsidRDefault="009676CD" w:rsidP="009C5023">
            <w:pPr>
              <w:spacing w:after="0" w:line="240" w:lineRule="auto"/>
              <w:rPr>
                <w:rFonts w:ascii="Times New Roman" w:hAnsi="Times New Roman"/>
                <w:sz w:val="20"/>
                <w:szCs w:val="20"/>
                <w:lang w:val="en-US" w:eastAsia="fr-FR"/>
              </w:rPr>
            </w:pPr>
            <w:r w:rsidRPr="00566985">
              <w:rPr>
                <w:rFonts w:ascii="Times New Roman" w:hAnsi="Times New Roman"/>
                <w:sz w:val="20"/>
                <w:szCs w:val="20"/>
                <w:lang w:val="en-US" w:eastAsia="fr-FR"/>
              </w:rPr>
              <w:t>3.5. During the study period, is the intervention administered (or exposure occurred) as intended?</w:t>
            </w:r>
          </w:p>
        </w:tc>
        <w:tc>
          <w:tcPr>
            <w:tcW w:w="261" w:type="pct"/>
            <w:tcBorders>
              <w:bottom w:val="single" w:sz="24" w:space="0" w:color="auto"/>
            </w:tcBorders>
          </w:tcPr>
          <w:p w14:paraId="6FFD0937" w14:textId="77777777" w:rsidR="009676CD" w:rsidRPr="00566985" w:rsidRDefault="009676CD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10" w:type="pct"/>
            <w:tcBorders>
              <w:bottom w:val="single" w:sz="24" w:space="0" w:color="auto"/>
            </w:tcBorders>
          </w:tcPr>
          <w:p w14:paraId="59576908" w14:textId="77777777" w:rsidR="009676CD" w:rsidRPr="00566985" w:rsidRDefault="009676CD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313" w:type="pct"/>
            <w:tcBorders>
              <w:bottom w:val="single" w:sz="24" w:space="0" w:color="auto"/>
            </w:tcBorders>
          </w:tcPr>
          <w:p w14:paraId="09654109" w14:textId="77777777" w:rsidR="009676CD" w:rsidRPr="00566985" w:rsidRDefault="009676CD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873" w:type="pct"/>
            <w:tcBorders>
              <w:bottom w:val="single" w:sz="24" w:space="0" w:color="auto"/>
            </w:tcBorders>
          </w:tcPr>
          <w:p w14:paraId="0C7CA3AE" w14:textId="77777777" w:rsidR="009676CD" w:rsidRPr="009676CD" w:rsidRDefault="009676CD" w:rsidP="009C5023">
            <w:pPr>
              <w:spacing w:after="0" w:line="240" w:lineRule="auto"/>
              <w:rPr>
                <w:rFonts w:ascii="Times New Roman" w:hAnsi="Times New Roman" w:cs="Times New Roman"/>
                <w:iCs/>
                <w:sz w:val="20"/>
                <w:szCs w:val="20"/>
                <w:lang w:val="en-US" w:eastAsia="fr-FR"/>
              </w:rPr>
            </w:pPr>
          </w:p>
        </w:tc>
      </w:tr>
      <w:tr w:rsidR="009676CD" w:rsidRPr="000B2924" w14:paraId="66ACF7EB" w14:textId="77777777" w:rsidTr="009C5023">
        <w:trPr>
          <w:cantSplit/>
          <w:jc w:val="center"/>
        </w:trPr>
        <w:tc>
          <w:tcPr>
            <w:tcW w:w="713" w:type="pct"/>
            <w:vMerge w:val="restart"/>
            <w:tcBorders>
              <w:top w:val="single" w:sz="24" w:space="0" w:color="auto"/>
            </w:tcBorders>
          </w:tcPr>
          <w:p w14:paraId="294155B2" w14:textId="77777777" w:rsidR="009676CD" w:rsidRPr="00566985" w:rsidRDefault="009676CD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eastAsia="fr-FR"/>
              </w:rPr>
            </w:pPr>
            <w:r w:rsidRPr="00566985">
              <w:rPr>
                <w:rFonts w:ascii="Times New Roman" w:hAnsi="Times New Roman" w:cs="Times New Roman"/>
                <w:sz w:val="20"/>
                <w:szCs w:val="20"/>
                <w:lang w:eastAsia="fr-FR"/>
              </w:rPr>
              <w:t>4. Quantitative descriptive</w:t>
            </w:r>
          </w:p>
        </w:tc>
        <w:tc>
          <w:tcPr>
            <w:tcW w:w="2630" w:type="pct"/>
            <w:tcBorders>
              <w:top w:val="single" w:sz="24" w:space="0" w:color="auto"/>
            </w:tcBorders>
          </w:tcPr>
          <w:p w14:paraId="4A8163E8" w14:textId="77777777" w:rsidR="009676CD" w:rsidRPr="00566985" w:rsidRDefault="009676CD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  <w:r w:rsidRPr="00566985"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>4.1. Is the sampling strategy relevant to address the research question?</w:t>
            </w:r>
          </w:p>
        </w:tc>
        <w:tc>
          <w:tcPr>
            <w:tcW w:w="261" w:type="pct"/>
            <w:tcBorders>
              <w:top w:val="single" w:sz="24" w:space="0" w:color="auto"/>
            </w:tcBorders>
          </w:tcPr>
          <w:p w14:paraId="60E297BE" w14:textId="77777777" w:rsidR="009676CD" w:rsidRPr="00566985" w:rsidRDefault="009676CD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10" w:type="pct"/>
            <w:tcBorders>
              <w:top w:val="single" w:sz="24" w:space="0" w:color="auto"/>
            </w:tcBorders>
          </w:tcPr>
          <w:p w14:paraId="6FE43368" w14:textId="77777777" w:rsidR="009676CD" w:rsidRPr="00566985" w:rsidRDefault="009676CD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313" w:type="pct"/>
            <w:tcBorders>
              <w:top w:val="single" w:sz="24" w:space="0" w:color="auto"/>
            </w:tcBorders>
          </w:tcPr>
          <w:p w14:paraId="2094FF64" w14:textId="77777777" w:rsidR="009676CD" w:rsidRPr="00566985" w:rsidRDefault="009676CD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873" w:type="pct"/>
            <w:tcBorders>
              <w:top w:val="single" w:sz="24" w:space="0" w:color="auto"/>
            </w:tcBorders>
          </w:tcPr>
          <w:p w14:paraId="0F16544E" w14:textId="77777777" w:rsidR="009676CD" w:rsidRPr="009676CD" w:rsidRDefault="009676CD" w:rsidP="009C5023">
            <w:pPr>
              <w:spacing w:after="0" w:line="240" w:lineRule="auto"/>
              <w:rPr>
                <w:rFonts w:ascii="Times New Roman" w:hAnsi="Times New Roman" w:cs="Times New Roman"/>
                <w:iCs/>
                <w:sz w:val="20"/>
                <w:szCs w:val="20"/>
                <w:lang w:val="en-US" w:eastAsia="fr-FR"/>
              </w:rPr>
            </w:pPr>
          </w:p>
        </w:tc>
      </w:tr>
      <w:tr w:rsidR="009676CD" w:rsidRPr="000B2924" w14:paraId="6745143B" w14:textId="77777777" w:rsidTr="009C5023">
        <w:trPr>
          <w:jc w:val="center"/>
        </w:trPr>
        <w:tc>
          <w:tcPr>
            <w:tcW w:w="713" w:type="pct"/>
            <w:vMerge/>
          </w:tcPr>
          <w:p w14:paraId="14AFEC6F" w14:textId="77777777" w:rsidR="009676CD" w:rsidRPr="00566985" w:rsidRDefault="009676CD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630" w:type="pct"/>
          </w:tcPr>
          <w:p w14:paraId="3C0E0DAE" w14:textId="77777777" w:rsidR="009676CD" w:rsidRPr="00566985" w:rsidRDefault="009676CD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566985"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>4.2. Is the sample representative of the target population?</w:t>
            </w:r>
          </w:p>
        </w:tc>
        <w:tc>
          <w:tcPr>
            <w:tcW w:w="261" w:type="pct"/>
          </w:tcPr>
          <w:p w14:paraId="022F9E43" w14:textId="77777777" w:rsidR="009676CD" w:rsidRPr="00566985" w:rsidRDefault="009676CD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10" w:type="pct"/>
          </w:tcPr>
          <w:p w14:paraId="77D71FD7" w14:textId="77777777" w:rsidR="009676CD" w:rsidRPr="00566985" w:rsidRDefault="009676CD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313" w:type="pct"/>
          </w:tcPr>
          <w:p w14:paraId="12ED8175" w14:textId="77777777" w:rsidR="009676CD" w:rsidRPr="00566985" w:rsidRDefault="009676CD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873" w:type="pct"/>
          </w:tcPr>
          <w:p w14:paraId="3C8C23C5" w14:textId="77777777" w:rsidR="009676CD" w:rsidRPr="009676CD" w:rsidRDefault="009676CD" w:rsidP="009C5023">
            <w:pPr>
              <w:spacing w:after="0" w:line="240" w:lineRule="auto"/>
              <w:rPr>
                <w:rFonts w:ascii="Times New Roman" w:hAnsi="Times New Roman" w:cs="Times New Roman"/>
                <w:iCs/>
                <w:sz w:val="20"/>
                <w:szCs w:val="20"/>
                <w:lang w:val="en-US" w:eastAsia="fr-FR"/>
              </w:rPr>
            </w:pPr>
          </w:p>
        </w:tc>
      </w:tr>
      <w:tr w:rsidR="009676CD" w:rsidRPr="00566985" w14:paraId="7FBE852A" w14:textId="77777777" w:rsidTr="009C5023">
        <w:trPr>
          <w:jc w:val="center"/>
        </w:trPr>
        <w:tc>
          <w:tcPr>
            <w:tcW w:w="713" w:type="pct"/>
            <w:vMerge/>
          </w:tcPr>
          <w:p w14:paraId="60260934" w14:textId="77777777" w:rsidR="009676CD" w:rsidRPr="00566985" w:rsidRDefault="009676CD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630" w:type="pct"/>
          </w:tcPr>
          <w:p w14:paraId="2E3BEDB4" w14:textId="77777777" w:rsidR="009676CD" w:rsidRPr="00566985" w:rsidRDefault="009676CD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eastAsia="fr-FR"/>
              </w:rPr>
            </w:pPr>
            <w:r w:rsidRPr="00566985">
              <w:rPr>
                <w:rFonts w:ascii="Times New Roman" w:hAnsi="Times New Roman" w:cs="Times New Roman"/>
                <w:sz w:val="20"/>
                <w:szCs w:val="20"/>
                <w:lang w:eastAsia="fr-FR"/>
              </w:rPr>
              <w:t xml:space="preserve">4.3. Are the </w:t>
            </w:r>
            <w:r w:rsidRPr="00566985">
              <w:rPr>
                <w:rFonts w:ascii="Times New Roman" w:hAnsi="Times New Roman" w:cs="Times New Roman"/>
                <w:sz w:val="20"/>
                <w:szCs w:val="20"/>
              </w:rPr>
              <w:t>measurements appropriate?</w:t>
            </w:r>
          </w:p>
        </w:tc>
        <w:tc>
          <w:tcPr>
            <w:tcW w:w="261" w:type="pct"/>
          </w:tcPr>
          <w:p w14:paraId="4C1AD5C0" w14:textId="77777777" w:rsidR="009676CD" w:rsidRPr="00566985" w:rsidRDefault="009676CD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eastAsia="fr-FR"/>
              </w:rPr>
            </w:pPr>
          </w:p>
        </w:tc>
        <w:tc>
          <w:tcPr>
            <w:tcW w:w="210" w:type="pct"/>
          </w:tcPr>
          <w:p w14:paraId="3C870BE7" w14:textId="77777777" w:rsidR="009676CD" w:rsidRPr="00566985" w:rsidRDefault="009676CD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eastAsia="fr-FR"/>
              </w:rPr>
            </w:pPr>
          </w:p>
        </w:tc>
        <w:tc>
          <w:tcPr>
            <w:tcW w:w="313" w:type="pct"/>
          </w:tcPr>
          <w:p w14:paraId="23E07F00" w14:textId="77777777" w:rsidR="009676CD" w:rsidRPr="00566985" w:rsidRDefault="009676CD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eastAsia="fr-FR"/>
              </w:rPr>
            </w:pPr>
          </w:p>
        </w:tc>
        <w:tc>
          <w:tcPr>
            <w:tcW w:w="873" w:type="pct"/>
          </w:tcPr>
          <w:p w14:paraId="7674F3EB" w14:textId="77777777" w:rsidR="009676CD" w:rsidRPr="009676CD" w:rsidRDefault="009676CD" w:rsidP="009C5023">
            <w:pPr>
              <w:spacing w:after="0" w:line="240" w:lineRule="auto"/>
              <w:rPr>
                <w:rFonts w:ascii="Times New Roman" w:hAnsi="Times New Roman" w:cs="Times New Roman"/>
                <w:iCs/>
                <w:sz w:val="20"/>
                <w:szCs w:val="20"/>
                <w:lang w:eastAsia="fr-FR"/>
              </w:rPr>
            </w:pPr>
          </w:p>
        </w:tc>
      </w:tr>
      <w:tr w:rsidR="009676CD" w:rsidRPr="000B2924" w14:paraId="77DD6B0D" w14:textId="77777777" w:rsidTr="009C5023">
        <w:trPr>
          <w:jc w:val="center"/>
        </w:trPr>
        <w:tc>
          <w:tcPr>
            <w:tcW w:w="713" w:type="pct"/>
            <w:vMerge/>
          </w:tcPr>
          <w:p w14:paraId="4B0793C5" w14:textId="77777777" w:rsidR="009676CD" w:rsidRPr="00566985" w:rsidRDefault="009676CD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eastAsia="fr-FR"/>
              </w:rPr>
            </w:pPr>
          </w:p>
        </w:tc>
        <w:tc>
          <w:tcPr>
            <w:tcW w:w="2630" w:type="pct"/>
          </w:tcPr>
          <w:p w14:paraId="7CBCBB9D" w14:textId="77777777" w:rsidR="009676CD" w:rsidRPr="00566985" w:rsidRDefault="009676CD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  <w:r w:rsidRPr="00566985"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>4.4. Is the risk of nonresponse bias low?</w:t>
            </w:r>
          </w:p>
        </w:tc>
        <w:tc>
          <w:tcPr>
            <w:tcW w:w="261" w:type="pct"/>
          </w:tcPr>
          <w:p w14:paraId="6F766813" w14:textId="77777777" w:rsidR="009676CD" w:rsidRPr="00566985" w:rsidRDefault="009676CD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10" w:type="pct"/>
          </w:tcPr>
          <w:p w14:paraId="2C838C6D" w14:textId="77777777" w:rsidR="009676CD" w:rsidRPr="00566985" w:rsidRDefault="009676CD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313" w:type="pct"/>
          </w:tcPr>
          <w:p w14:paraId="4DAEFE40" w14:textId="77777777" w:rsidR="009676CD" w:rsidRPr="00566985" w:rsidRDefault="009676CD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873" w:type="pct"/>
          </w:tcPr>
          <w:p w14:paraId="4D5CB01F" w14:textId="77777777" w:rsidR="009676CD" w:rsidRPr="009676CD" w:rsidRDefault="009676CD" w:rsidP="009C5023">
            <w:pPr>
              <w:spacing w:after="0" w:line="240" w:lineRule="auto"/>
              <w:rPr>
                <w:rFonts w:ascii="Times New Roman" w:hAnsi="Times New Roman" w:cs="Times New Roman"/>
                <w:iCs/>
                <w:sz w:val="20"/>
                <w:szCs w:val="20"/>
                <w:lang w:val="en-US" w:eastAsia="fr-FR"/>
              </w:rPr>
            </w:pPr>
          </w:p>
        </w:tc>
      </w:tr>
      <w:tr w:rsidR="009676CD" w:rsidRPr="000B2924" w14:paraId="6614D6B0" w14:textId="77777777" w:rsidTr="009C5023">
        <w:trPr>
          <w:jc w:val="center"/>
        </w:trPr>
        <w:tc>
          <w:tcPr>
            <w:tcW w:w="713" w:type="pct"/>
            <w:vMerge/>
            <w:tcBorders>
              <w:bottom w:val="single" w:sz="24" w:space="0" w:color="auto"/>
            </w:tcBorders>
          </w:tcPr>
          <w:p w14:paraId="0460D11B" w14:textId="77777777" w:rsidR="009676CD" w:rsidRPr="00566985" w:rsidRDefault="009676CD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630" w:type="pct"/>
            <w:tcBorders>
              <w:bottom w:val="single" w:sz="24" w:space="0" w:color="auto"/>
            </w:tcBorders>
          </w:tcPr>
          <w:p w14:paraId="1142A432" w14:textId="77777777" w:rsidR="009676CD" w:rsidRPr="00566985" w:rsidRDefault="009676CD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  <w:r w:rsidRPr="00566985"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>4.5. Is the statistical analysis appropriate to answer the research question?</w:t>
            </w:r>
          </w:p>
        </w:tc>
        <w:tc>
          <w:tcPr>
            <w:tcW w:w="261" w:type="pct"/>
            <w:tcBorders>
              <w:bottom w:val="single" w:sz="24" w:space="0" w:color="auto"/>
            </w:tcBorders>
          </w:tcPr>
          <w:p w14:paraId="44A1CC29" w14:textId="77777777" w:rsidR="009676CD" w:rsidRPr="00566985" w:rsidRDefault="009676CD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10" w:type="pct"/>
            <w:tcBorders>
              <w:bottom w:val="single" w:sz="24" w:space="0" w:color="auto"/>
            </w:tcBorders>
          </w:tcPr>
          <w:p w14:paraId="0E220B01" w14:textId="77777777" w:rsidR="009676CD" w:rsidRPr="00566985" w:rsidRDefault="009676CD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313" w:type="pct"/>
            <w:tcBorders>
              <w:bottom w:val="single" w:sz="24" w:space="0" w:color="auto"/>
            </w:tcBorders>
          </w:tcPr>
          <w:p w14:paraId="4B0CCB20" w14:textId="77777777" w:rsidR="009676CD" w:rsidRPr="00566985" w:rsidRDefault="009676CD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873" w:type="pct"/>
            <w:tcBorders>
              <w:bottom w:val="single" w:sz="24" w:space="0" w:color="auto"/>
            </w:tcBorders>
          </w:tcPr>
          <w:p w14:paraId="44D97972" w14:textId="77777777" w:rsidR="009676CD" w:rsidRPr="009676CD" w:rsidRDefault="009676CD" w:rsidP="009C5023">
            <w:pPr>
              <w:spacing w:after="0" w:line="240" w:lineRule="auto"/>
              <w:rPr>
                <w:rFonts w:ascii="Times New Roman" w:hAnsi="Times New Roman" w:cs="Times New Roman"/>
                <w:iCs/>
                <w:sz w:val="20"/>
                <w:szCs w:val="20"/>
                <w:lang w:val="en-US" w:eastAsia="fr-FR"/>
              </w:rPr>
            </w:pPr>
          </w:p>
        </w:tc>
      </w:tr>
      <w:tr w:rsidR="009676CD" w:rsidRPr="000B2924" w14:paraId="503BF8DA" w14:textId="77777777" w:rsidTr="009C5023">
        <w:trPr>
          <w:jc w:val="center"/>
        </w:trPr>
        <w:tc>
          <w:tcPr>
            <w:tcW w:w="713" w:type="pct"/>
            <w:vMerge w:val="restart"/>
            <w:tcBorders>
              <w:top w:val="single" w:sz="24" w:space="0" w:color="auto"/>
            </w:tcBorders>
          </w:tcPr>
          <w:p w14:paraId="487D1AB1" w14:textId="77777777" w:rsidR="009676CD" w:rsidRPr="00566985" w:rsidRDefault="009676CD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eastAsia="fr-FR"/>
              </w:rPr>
            </w:pPr>
            <w:r w:rsidRPr="00566985">
              <w:rPr>
                <w:rFonts w:ascii="Times New Roman" w:hAnsi="Times New Roman" w:cs="Times New Roman"/>
                <w:sz w:val="20"/>
                <w:szCs w:val="20"/>
                <w:lang w:eastAsia="fr-FR"/>
              </w:rPr>
              <w:t>5. Mixed methods</w:t>
            </w:r>
          </w:p>
        </w:tc>
        <w:tc>
          <w:tcPr>
            <w:tcW w:w="2630" w:type="pct"/>
            <w:tcBorders>
              <w:top w:val="single" w:sz="24" w:space="0" w:color="auto"/>
            </w:tcBorders>
          </w:tcPr>
          <w:p w14:paraId="0275E2B4" w14:textId="77777777" w:rsidR="009676CD" w:rsidRPr="00566985" w:rsidRDefault="009676CD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566985"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>5.1. Is there an adequate rationale for using a mixed methods design to address the research question?</w:t>
            </w:r>
          </w:p>
        </w:tc>
        <w:tc>
          <w:tcPr>
            <w:tcW w:w="261" w:type="pct"/>
            <w:tcBorders>
              <w:top w:val="single" w:sz="24" w:space="0" w:color="auto"/>
            </w:tcBorders>
          </w:tcPr>
          <w:p w14:paraId="7F86C42A" w14:textId="77777777" w:rsidR="009676CD" w:rsidRPr="00566985" w:rsidRDefault="009676CD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10" w:type="pct"/>
            <w:tcBorders>
              <w:top w:val="single" w:sz="24" w:space="0" w:color="auto"/>
            </w:tcBorders>
          </w:tcPr>
          <w:p w14:paraId="702088FA" w14:textId="77777777" w:rsidR="009676CD" w:rsidRPr="00566985" w:rsidRDefault="009676CD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313" w:type="pct"/>
            <w:tcBorders>
              <w:top w:val="single" w:sz="24" w:space="0" w:color="auto"/>
            </w:tcBorders>
          </w:tcPr>
          <w:p w14:paraId="2B33CA32" w14:textId="77777777" w:rsidR="009676CD" w:rsidRPr="00566985" w:rsidRDefault="009676CD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873" w:type="pct"/>
            <w:tcBorders>
              <w:top w:val="single" w:sz="24" w:space="0" w:color="auto"/>
            </w:tcBorders>
          </w:tcPr>
          <w:p w14:paraId="7CE09EE0" w14:textId="77777777" w:rsidR="009676CD" w:rsidRPr="009676CD" w:rsidRDefault="009676CD" w:rsidP="009C5023">
            <w:pPr>
              <w:spacing w:after="0" w:line="240" w:lineRule="auto"/>
              <w:rPr>
                <w:rFonts w:ascii="Times New Roman" w:hAnsi="Times New Roman" w:cs="Times New Roman"/>
                <w:iCs/>
                <w:sz w:val="20"/>
                <w:szCs w:val="20"/>
                <w:lang w:val="en-US" w:eastAsia="fr-FR"/>
              </w:rPr>
            </w:pPr>
          </w:p>
        </w:tc>
      </w:tr>
      <w:tr w:rsidR="009676CD" w:rsidRPr="000B2924" w14:paraId="6A4CA43D" w14:textId="77777777" w:rsidTr="009C5023">
        <w:trPr>
          <w:trHeight w:val="208"/>
          <w:jc w:val="center"/>
        </w:trPr>
        <w:tc>
          <w:tcPr>
            <w:tcW w:w="713" w:type="pct"/>
            <w:vMerge/>
          </w:tcPr>
          <w:p w14:paraId="27C6983E" w14:textId="77777777" w:rsidR="009676CD" w:rsidRPr="00566985" w:rsidRDefault="009676CD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630" w:type="pct"/>
          </w:tcPr>
          <w:p w14:paraId="08CB3C39" w14:textId="77777777" w:rsidR="009676CD" w:rsidRPr="00566985" w:rsidRDefault="009676CD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  <w:r w:rsidRPr="00566985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5.2. Are the different components of the study effectively integrated to answer the research question?</w:t>
            </w:r>
          </w:p>
        </w:tc>
        <w:tc>
          <w:tcPr>
            <w:tcW w:w="261" w:type="pct"/>
          </w:tcPr>
          <w:p w14:paraId="77D204EF" w14:textId="77777777" w:rsidR="009676CD" w:rsidRPr="00566985" w:rsidRDefault="009676CD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10" w:type="pct"/>
          </w:tcPr>
          <w:p w14:paraId="4F1447CC" w14:textId="77777777" w:rsidR="009676CD" w:rsidRPr="00566985" w:rsidRDefault="009676CD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313" w:type="pct"/>
          </w:tcPr>
          <w:p w14:paraId="58134A6E" w14:textId="77777777" w:rsidR="009676CD" w:rsidRPr="00566985" w:rsidRDefault="009676CD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873" w:type="pct"/>
          </w:tcPr>
          <w:p w14:paraId="771B3852" w14:textId="77777777" w:rsidR="009676CD" w:rsidRPr="009676CD" w:rsidRDefault="009676CD" w:rsidP="009C5023">
            <w:pPr>
              <w:spacing w:after="0" w:line="240" w:lineRule="auto"/>
              <w:rPr>
                <w:rFonts w:ascii="Times New Roman" w:hAnsi="Times New Roman" w:cs="Times New Roman"/>
                <w:iCs/>
                <w:sz w:val="20"/>
                <w:szCs w:val="20"/>
                <w:lang w:val="en-US" w:eastAsia="fr-FR"/>
              </w:rPr>
            </w:pPr>
          </w:p>
        </w:tc>
      </w:tr>
      <w:tr w:rsidR="009676CD" w:rsidRPr="000B2924" w14:paraId="2C21DD17" w14:textId="77777777" w:rsidTr="009C5023">
        <w:trPr>
          <w:jc w:val="center"/>
        </w:trPr>
        <w:tc>
          <w:tcPr>
            <w:tcW w:w="713" w:type="pct"/>
            <w:vMerge/>
          </w:tcPr>
          <w:p w14:paraId="19459B25" w14:textId="77777777" w:rsidR="009676CD" w:rsidRPr="00566985" w:rsidRDefault="009676CD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630" w:type="pct"/>
          </w:tcPr>
          <w:p w14:paraId="1E5D8BE5" w14:textId="77777777" w:rsidR="009676CD" w:rsidRPr="00566985" w:rsidRDefault="009676CD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  <w:r w:rsidRPr="00566985"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>5.3. Are the outputs of the integration of qualitative and quantitative components adequately interpreted?</w:t>
            </w:r>
          </w:p>
        </w:tc>
        <w:tc>
          <w:tcPr>
            <w:tcW w:w="261" w:type="pct"/>
          </w:tcPr>
          <w:p w14:paraId="05CCA58A" w14:textId="77777777" w:rsidR="009676CD" w:rsidRPr="00566985" w:rsidRDefault="009676CD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10" w:type="pct"/>
          </w:tcPr>
          <w:p w14:paraId="16F74E57" w14:textId="77777777" w:rsidR="009676CD" w:rsidRPr="00566985" w:rsidRDefault="009676CD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313" w:type="pct"/>
          </w:tcPr>
          <w:p w14:paraId="288523B8" w14:textId="77777777" w:rsidR="009676CD" w:rsidRPr="00566985" w:rsidRDefault="009676CD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873" w:type="pct"/>
          </w:tcPr>
          <w:p w14:paraId="16B80198" w14:textId="77777777" w:rsidR="009676CD" w:rsidRPr="009676CD" w:rsidRDefault="009676CD" w:rsidP="009C5023">
            <w:pPr>
              <w:spacing w:after="0" w:line="240" w:lineRule="auto"/>
              <w:rPr>
                <w:rFonts w:ascii="Times New Roman" w:hAnsi="Times New Roman" w:cs="Times New Roman"/>
                <w:iCs/>
                <w:sz w:val="20"/>
                <w:szCs w:val="20"/>
                <w:lang w:val="en-US" w:eastAsia="fr-FR"/>
              </w:rPr>
            </w:pPr>
          </w:p>
        </w:tc>
      </w:tr>
      <w:tr w:rsidR="009676CD" w:rsidRPr="000B2924" w14:paraId="61AF6F78" w14:textId="77777777" w:rsidTr="009C5023">
        <w:trPr>
          <w:jc w:val="center"/>
        </w:trPr>
        <w:tc>
          <w:tcPr>
            <w:tcW w:w="713" w:type="pct"/>
            <w:vMerge/>
          </w:tcPr>
          <w:p w14:paraId="2A2B9007" w14:textId="77777777" w:rsidR="009676CD" w:rsidRPr="00566985" w:rsidRDefault="009676CD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630" w:type="pct"/>
          </w:tcPr>
          <w:p w14:paraId="644119C2" w14:textId="77777777" w:rsidR="009676CD" w:rsidRPr="00566985" w:rsidRDefault="009676CD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  <w:r w:rsidRPr="00566985"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>5.4.</w:t>
            </w:r>
            <w:r w:rsidRPr="00566985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 Are d</w:t>
            </w:r>
            <w:r w:rsidRPr="00566985"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>ivergences and inconsistencies between quantitative and qualitative results adequately addressed?</w:t>
            </w:r>
          </w:p>
        </w:tc>
        <w:tc>
          <w:tcPr>
            <w:tcW w:w="261" w:type="pct"/>
          </w:tcPr>
          <w:p w14:paraId="308610AD" w14:textId="77777777" w:rsidR="009676CD" w:rsidRPr="00566985" w:rsidRDefault="009676CD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10" w:type="pct"/>
          </w:tcPr>
          <w:p w14:paraId="223A9797" w14:textId="77777777" w:rsidR="009676CD" w:rsidRPr="00566985" w:rsidRDefault="009676CD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313" w:type="pct"/>
          </w:tcPr>
          <w:p w14:paraId="3CD62E0F" w14:textId="77777777" w:rsidR="009676CD" w:rsidRPr="00566985" w:rsidRDefault="009676CD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873" w:type="pct"/>
          </w:tcPr>
          <w:p w14:paraId="7FB1C3BF" w14:textId="77777777" w:rsidR="009676CD" w:rsidRPr="00566985" w:rsidRDefault="009676CD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i/>
                <w:sz w:val="20"/>
                <w:szCs w:val="20"/>
                <w:lang w:val="en-US" w:eastAsia="fr-FR"/>
              </w:rPr>
            </w:pPr>
          </w:p>
        </w:tc>
      </w:tr>
      <w:tr w:rsidR="009676CD" w:rsidRPr="000B2924" w14:paraId="229C551A" w14:textId="77777777" w:rsidTr="009C5023">
        <w:trPr>
          <w:jc w:val="center"/>
        </w:trPr>
        <w:tc>
          <w:tcPr>
            <w:tcW w:w="713" w:type="pct"/>
            <w:vMerge/>
          </w:tcPr>
          <w:p w14:paraId="22543CD1" w14:textId="77777777" w:rsidR="009676CD" w:rsidRPr="00566985" w:rsidRDefault="009676CD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630" w:type="pct"/>
          </w:tcPr>
          <w:p w14:paraId="14ADD8D3" w14:textId="77777777" w:rsidR="009676CD" w:rsidRPr="00566985" w:rsidRDefault="009676CD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i/>
                <w:sz w:val="20"/>
                <w:szCs w:val="20"/>
                <w:lang w:val="en-US" w:eastAsia="fr-FR"/>
              </w:rPr>
            </w:pPr>
            <w:r w:rsidRPr="00566985"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>5.5. Do the different components of the study adhere to the quality criteria of each tradition of the methods involved?</w:t>
            </w:r>
            <w:r w:rsidRPr="00566985">
              <w:rPr>
                <w:rFonts w:ascii="Times New Roman" w:hAnsi="Times New Roman" w:cs="Times New Roman"/>
                <w:i/>
                <w:sz w:val="20"/>
                <w:szCs w:val="20"/>
                <w:lang w:val="en-US" w:eastAsia="fr-FR"/>
              </w:rPr>
              <w:t xml:space="preserve"> </w:t>
            </w:r>
          </w:p>
        </w:tc>
        <w:tc>
          <w:tcPr>
            <w:tcW w:w="261" w:type="pct"/>
          </w:tcPr>
          <w:p w14:paraId="6C63C149" w14:textId="77777777" w:rsidR="009676CD" w:rsidRPr="00566985" w:rsidRDefault="009676CD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10" w:type="pct"/>
          </w:tcPr>
          <w:p w14:paraId="49FAF4EC" w14:textId="77777777" w:rsidR="009676CD" w:rsidRPr="00566985" w:rsidRDefault="009676CD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313" w:type="pct"/>
          </w:tcPr>
          <w:p w14:paraId="3B92CEB0" w14:textId="77777777" w:rsidR="009676CD" w:rsidRPr="00566985" w:rsidRDefault="009676CD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873" w:type="pct"/>
          </w:tcPr>
          <w:p w14:paraId="0A0FFE52" w14:textId="77777777" w:rsidR="009676CD" w:rsidRPr="00566985" w:rsidRDefault="009676CD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i/>
                <w:sz w:val="20"/>
                <w:szCs w:val="20"/>
                <w:lang w:val="en-US" w:eastAsia="fr-FR"/>
              </w:rPr>
            </w:pPr>
          </w:p>
        </w:tc>
      </w:tr>
    </w:tbl>
    <w:p w14:paraId="79E97E43" w14:textId="49C63C30" w:rsidR="009676CD" w:rsidRDefault="009676CD">
      <w:pPr>
        <w:rPr>
          <w:lang w:val="en-US"/>
        </w:rPr>
      </w:pPr>
    </w:p>
    <w:p w14:paraId="54FFCF09" w14:textId="77777777" w:rsidR="009676CD" w:rsidRDefault="009676CD">
      <w:pPr>
        <w:rPr>
          <w:lang w:val="en-US"/>
        </w:rPr>
      </w:pPr>
      <w:r>
        <w:rPr>
          <w:lang w:val="en-US"/>
        </w:rPr>
        <w:br w:type="page"/>
      </w:r>
    </w:p>
    <w:tbl>
      <w:tblPr>
        <w:tblW w:w="5050" w:type="pct"/>
        <w:jc w:val="center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ayout w:type="fixed"/>
        <w:tblLook w:val="01E0" w:firstRow="1" w:lastRow="1" w:firstColumn="1" w:lastColumn="1" w:noHBand="0" w:noVBand="0"/>
      </w:tblPr>
      <w:tblGrid>
        <w:gridCol w:w="1933"/>
        <w:gridCol w:w="7132"/>
        <w:gridCol w:w="708"/>
        <w:gridCol w:w="570"/>
        <w:gridCol w:w="849"/>
        <w:gridCol w:w="2368"/>
      </w:tblGrid>
      <w:tr w:rsidR="009676CD" w:rsidRPr="00566985" w14:paraId="1BE60FEB" w14:textId="77777777" w:rsidTr="009C5023">
        <w:trPr>
          <w:jc w:val="center"/>
        </w:trPr>
        <w:tc>
          <w:tcPr>
            <w:tcW w:w="713" w:type="pct"/>
            <w:vMerge w:val="restart"/>
            <w:vAlign w:val="center"/>
          </w:tcPr>
          <w:p w14:paraId="74B65EB0" w14:textId="77777777" w:rsidR="009676CD" w:rsidRDefault="009676CD" w:rsidP="009C5023">
            <w:pPr>
              <w:spacing w:after="0" w:line="240" w:lineRule="auto"/>
              <w:rPr>
                <w:rFonts w:ascii="Times New Roman" w:hAnsi="Times New Roman" w:cs="Times New Roman"/>
                <w:b/>
                <w:sz w:val="20"/>
                <w:szCs w:val="20"/>
                <w:lang w:eastAsia="fr-FR"/>
              </w:rPr>
            </w:pPr>
            <w:r w:rsidRPr="00566985">
              <w:rPr>
                <w:rFonts w:ascii="Times New Roman" w:hAnsi="Times New Roman" w:cs="Times New Roman"/>
                <w:b/>
                <w:sz w:val="20"/>
                <w:szCs w:val="20"/>
                <w:lang w:eastAsia="fr-FR"/>
              </w:rPr>
              <w:t xml:space="preserve">Study: </w:t>
            </w:r>
          </w:p>
          <w:p w14:paraId="135B7EA6" w14:textId="2C877F30" w:rsidR="009676CD" w:rsidRPr="00566985" w:rsidRDefault="00A81D70" w:rsidP="009C5023">
            <w:pPr>
              <w:spacing w:after="0" w:line="240" w:lineRule="auto"/>
              <w:rPr>
                <w:rFonts w:ascii="Times New Roman" w:hAnsi="Times New Roman" w:cs="Times New Roman"/>
                <w:b/>
                <w:sz w:val="20"/>
                <w:szCs w:val="20"/>
                <w:lang w:eastAsia="fr-FR"/>
              </w:rPr>
            </w:pPr>
            <w:r>
              <w:rPr>
                <w:rFonts w:ascii="Times New Roman" w:hAnsi="Times New Roman" w:cs="Times New Roman"/>
                <w:b/>
                <w:sz w:val="20"/>
                <w:szCs w:val="20"/>
                <w:lang w:eastAsia="fr-FR"/>
              </w:rPr>
              <w:t>Tarkk</w:t>
            </w:r>
            <w:r w:rsidR="0094785B">
              <w:rPr>
                <w:rFonts w:ascii="Times New Roman" w:hAnsi="Times New Roman" w:cs="Times New Roman"/>
                <w:b/>
                <w:sz w:val="20"/>
                <w:szCs w:val="20"/>
                <w:lang w:eastAsia="fr-FR"/>
              </w:rPr>
              <w:t>a</w:t>
            </w:r>
            <w:r w:rsidR="00A617B6" w:rsidRPr="00A617B6">
              <w:rPr>
                <w:rFonts w:ascii="Times New Roman" w:hAnsi="Times New Roman" w:cs="Times New Roman"/>
                <w:b/>
                <w:sz w:val="20"/>
                <w:szCs w:val="20"/>
                <w:vertAlign w:val="superscript"/>
                <w:lang w:eastAsia="fr-FR"/>
              </w:rPr>
              <w:t>25</w:t>
            </w:r>
            <w:r w:rsidR="0094785B">
              <w:rPr>
                <w:rFonts w:ascii="Times New Roman" w:hAnsi="Times New Roman" w:cs="Times New Roman"/>
                <w:b/>
                <w:sz w:val="20"/>
                <w:szCs w:val="20"/>
                <w:lang w:eastAsia="fr-FR"/>
              </w:rPr>
              <w:t xml:space="preserve"> 2005</w:t>
            </w:r>
          </w:p>
        </w:tc>
        <w:tc>
          <w:tcPr>
            <w:tcW w:w="2630" w:type="pct"/>
            <w:vMerge w:val="restart"/>
            <w:vAlign w:val="center"/>
          </w:tcPr>
          <w:p w14:paraId="381671C2" w14:textId="77777777" w:rsidR="009676CD" w:rsidRPr="00566985" w:rsidRDefault="009676CD" w:rsidP="009C5023">
            <w:pPr>
              <w:spacing w:after="0" w:line="240" w:lineRule="auto"/>
              <w:rPr>
                <w:rFonts w:ascii="Times New Roman" w:hAnsi="Times New Roman" w:cs="Times New Roman"/>
                <w:b/>
                <w:sz w:val="20"/>
                <w:szCs w:val="20"/>
                <w:lang w:eastAsia="fr-FR"/>
              </w:rPr>
            </w:pPr>
            <w:r w:rsidRPr="00566985">
              <w:rPr>
                <w:rFonts w:ascii="Times New Roman" w:hAnsi="Times New Roman" w:cs="Times New Roman"/>
                <w:b/>
                <w:sz w:val="20"/>
                <w:szCs w:val="20"/>
                <w:lang w:eastAsia="fr-FR"/>
              </w:rPr>
              <w:t>Methodological quality criteria</w:t>
            </w:r>
          </w:p>
        </w:tc>
        <w:tc>
          <w:tcPr>
            <w:tcW w:w="1657" w:type="pct"/>
            <w:gridSpan w:val="4"/>
            <w:vAlign w:val="center"/>
          </w:tcPr>
          <w:p w14:paraId="5016F5F1" w14:textId="77777777" w:rsidR="009676CD" w:rsidRPr="00566985" w:rsidRDefault="009676CD" w:rsidP="009C5023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sz w:val="20"/>
                <w:szCs w:val="20"/>
                <w:lang w:eastAsia="fr-FR"/>
              </w:rPr>
            </w:pPr>
            <w:r w:rsidRPr="00566985">
              <w:rPr>
                <w:rFonts w:ascii="Times New Roman" w:hAnsi="Times New Roman" w:cs="Times New Roman"/>
                <w:b/>
                <w:sz w:val="20"/>
                <w:szCs w:val="20"/>
                <w:lang w:eastAsia="fr-FR"/>
              </w:rPr>
              <w:t>Responses</w:t>
            </w:r>
          </w:p>
        </w:tc>
      </w:tr>
      <w:tr w:rsidR="009676CD" w:rsidRPr="00566985" w14:paraId="6620FBC2" w14:textId="77777777" w:rsidTr="009C5023">
        <w:trPr>
          <w:jc w:val="center"/>
        </w:trPr>
        <w:tc>
          <w:tcPr>
            <w:tcW w:w="713" w:type="pct"/>
            <w:vMerge/>
            <w:tcBorders>
              <w:bottom w:val="single" w:sz="24" w:space="0" w:color="auto"/>
            </w:tcBorders>
          </w:tcPr>
          <w:p w14:paraId="63FD7D64" w14:textId="77777777" w:rsidR="009676CD" w:rsidRPr="00566985" w:rsidRDefault="009676CD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eastAsia="fr-FR"/>
              </w:rPr>
            </w:pPr>
          </w:p>
        </w:tc>
        <w:tc>
          <w:tcPr>
            <w:tcW w:w="2630" w:type="pct"/>
            <w:vMerge/>
            <w:tcBorders>
              <w:bottom w:val="single" w:sz="24" w:space="0" w:color="auto"/>
            </w:tcBorders>
          </w:tcPr>
          <w:p w14:paraId="0EC04910" w14:textId="77777777" w:rsidR="009676CD" w:rsidRPr="00566985" w:rsidRDefault="009676CD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eastAsia="fr-FR"/>
              </w:rPr>
            </w:pPr>
          </w:p>
        </w:tc>
        <w:tc>
          <w:tcPr>
            <w:tcW w:w="261" w:type="pct"/>
            <w:tcBorders>
              <w:bottom w:val="single" w:sz="24" w:space="0" w:color="auto"/>
            </w:tcBorders>
            <w:vAlign w:val="center"/>
          </w:tcPr>
          <w:p w14:paraId="01BF953A" w14:textId="77777777" w:rsidR="009676CD" w:rsidRPr="00566985" w:rsidRDefault="009676CD" w:rsidP="009C5023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eastAsia="fr-FR"/>
              </w:rPr>
            </w:pPr>
            <w:r w:rsidRPr="00566985">
              <w:rPr>
                <w:rFonts w:ascii="Times New Roman" w:hAnsi="Times New Roman" w:cs="Times New Roman"/>
                <w:sz w:val="20"/>
                <w:szCs w:val="20"/>
                <w:lang w:eastAsia="fr-FR"/>
              </w:rPr>
              <w:t>Yes</w:t>
            </w:r>
          </w:p>
        </w:tc>
        <w:tc>
          <w:tcPr>
            <w:tcW w:w="210" w:type="pct"/>
            <w:tcBorders>
              <w:bottom w:val="single" w:sz="24" w:space="0" w:color="auto"/>
            </w:tcBorders>
            <w:vAlign w:val="center"/>
          </w:tcPr>
          <w:p w14:paraId="2DCC7E34" w14:textId="77777777" w:rsidR="009676CD" w:rsidRPr="00566985" w:rsidRDefault="009676CD" w:rsidP="009C5023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eastAsia="fr-FR"/>
              </w:rPr>
            </w:pPr>
            <w:r w:rsidRPr="00566985">
              <w:rPr>
                <w:rFonts w:ascii="Times New Roman" w:hAnsi="Times New Roman" w:cs="Times New Roman"/>
                <w:sz w:val="20"/>
                <w:szCs w:val="20"/>
                <w:lang w:eastAsia="fr-FR"/>
              </w:rPr>
              <w:t>No</w:t>
            </w:r>
          </w:p>
        </w:tc>
        <w:tc>
          <w:tcPr>
            <w:tcW w:w="313" w:type="pct"/>
            <w:tcBorders>
              <w:bottom w:val="single" w:sz="24" w:space="0" w:color="auto"/>
            </w:tcBorders>
            <w:vAlign w:val="center"/>
          </w:tcPr>
          <w:p w14:paraId="19126A36" w14:textId="77777777" w:rsidR="009676CD" w:rsidRPr="00566985" w:rsidRDefault="009676CD" w:rsidP="009C5023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eastAsia="fr-FR"/>
              </w:rPr>
            </w:pPr>
            <w:r w:rsidRPr="00566985">
              <w:rPr>
                <w:rFonts w:ascii="Times New Roman" w:hAnsi="Times New Roman" w:cs="Times New Roman"/>
                <w:sz w:val="20"/>
                <w:szCs w:val="20"/>
                <w:lang w:eastAsia="fr-FR"/>
              </w:rPr>
              <w:t>Can’t tell</w:t>
            </w:r>
          </w:p>
        </w:tc>
        <w:tc>
          <w:tcPr>
            <w:tcW w:w="873" w:type="pct"/>
            <w:tcBorders>
              <w:bottom w:val="single" w:sz="24" w:space="0" w:color="auto"/>
            </w:tcBorders>
            <w:vAlign w:val="center"/>
          </w:tcPr>
          <w:p w14:paraId="72815183" w14:textId="77777777" w:rsidR="009676CD" w:rsidRPr="00566985" w:rsidRDefault="009676CD" w:rsidP="009C5023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eastAsia="fr-FR"/>
              </w:rPr>
            </w:pPr>
            <w:r w:rsidRPr="00566985">
              <w:rPr>
                <w:rFonts w:ascii="Times New Roman" w:hAnsi="Times New Roman" w:cs="Times New Roman"/>
                <w:sz w:val="20"/>
                <w:szCs w:val="20"/>
                <w:lang w:eastAsia="fr-FR"/>
              </w:rPr>
              <w:t>Comments</w:t>
            </w:r>
          </w:p>
        </w:tc>
      </w:tr>
      <w:tr w:rsidR="009676CD" w:rsidRPr="00E718A9" w14:paraId="65C7065D" w14:textId="77777777" w:rsidTr="009C5023">
        <w:trPr>
          <w:trHeight w:val="257"/>
          <w:jc w:val="center"/>
        </w:trPr>
        <w:tc>
          <w:tcPr>
            <w:tcW w:w="713" w:type="pct"/>
            <w:vMerge w:val="restart"/>
          </w:tcPr>
          <w:p w14:paraId="1A673458" w14:textId="77777777" w:rsidR="009676CD" w:rsidRPr="00566985" w:rsidRDefault="009676CD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  <w:r w:rsidRPr="00566985"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 xml:space="preserve">Screening questions </w:t>
            </w:r>
          </w:p>
          <w:p w14:paraId="044FD8E8" w14:textId="77777777" w:rsidR="009676CD" w:rsidRPr="00566985" w:rsidRDefault="009676CD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  <w:r w:rsidRPr="00566985"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>(for all types)</w:t>
            </w:r>
          </w:p>
        </w:tc>
        <w:tc>
          <w:tcPr>
            <w:tcW w:w="2630" w:type="pct"/>
            <w:tcBorders>
              <w:bottom w:val="single" w:sz="4" w:space="0" w:color="auto"/>
            </w:tcBorders>
          </w:tcPr>
          <w:p w14:paraId="0640F3F5" w14:textId="77777777" w:rsidR="009676CD" w:rsidRPr="00566985" w:rsidRDefault="009676CD" w:rsidP="009C5023">
            <w:pPr>
              <w:spacing w:after="0" w:line="240" w:lineRule="auto"/>
              <w:rPr>
                <w:rFonts w:ascii="Times New Roman" w:eastAsia="Calibri" w:hAnsi="Times New Roman" w:cs="Times New Roman"/>
                <w:i/>
                <w:sz w:val="20"/>
                <w:szCs w:val="20"/>
                <w:lang w:val="en-US"/>
              </w:rPr>
            </w:pPr>
            <w:r w:rsidRPr="00566985"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>S1. Are there clear research questions?</w:t>
            </w:r>
          </w:p>
        </w:tc>
        <w:tc>
          <w:tcPr>
            <w:tcW w:w="261" w:type="pct"/>
          </w:tcPr>
          <w:p w14:paraId="04DBAFE9" w14:textId="77777777" w:rsidR="009676CD" w:rsidRPr="00566985" w:rsidRDefault="009676CD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>X</w:t>
            </w:r>
          </w:p>
        </w:tc>
        <w:tc>
          <w:tcPr>
            <w:tcW w:w="210" w:type="pct"/>
          </w:tcPr>
          <w:p w14:paraId="7AF83011" w14:textId="77777777" w:rsidR="009676CD" w:rsidRPr="00566985" w:rsidRDefault="009676CD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313" w:type="pct"/>
          </w:tcPr>
          <w:p w14:paraId="1E5905BF" w14:textId="77777777" w:rsidR="009676CD" w:rsidRPr="00566985" w:rsidRDefault="009676CD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873" w:type="pct"/>
          </w:tcPr>
          <w:p w14:paraId="583E36BE" w14:textId="77777777" w:rsidR="009676CD" w:rsidRPr="00566985" w:rsidRDefault="009676CD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</w:tr>
      <w:tr w:rsidR="009676CD" w:rsidRPr="00E718A9" w14:paraId="11ABDF57" w14:textId="77777777" w:rsidTr="009C5023">
        <w:trPr>
          <w:trHeight w:val="299"/>
          <w:jc w:val="center"/>
        </w:trPr>
        <w:tc>
          <w:tcPr>
            <w:tcW w:w="713" w:type="pct"/>
            <w:vMerge/>
          </w:tcPr>
          <w:p w14:paraId="1F4C1AD8" w14:textId="77777777" w:rsidR="009676CD" w:rsidRPr="00566985" w:rsidRDefault="009676CD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630" w:type="pct"/>
            <w:tcBorders>
              <w:top w:val="single" w:sz="4" w:space="0" w:color="auto"/>
              <w:bottom w:val="single" w:sz="4" w:space="0" w:color="auto"/>
            </w:tcBorders>
          </w:tcPr>
          <w:p w14:paraId="45AE8A03" w14:textId="77777777" w:rsidR="009676CD" w:rsidRPr="00566985" w:rsidRDefault="009676CD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  <w:r w:rsidRPr="00566985"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 xml:space="preserve">S2. Do the collected data allow to address the research questions? </w:t>
            </w:r>
          </w:p>
        </w:tc>
        <w:tc>
          <w:tcPr>
            <w:tcW w:w="261" w:type="pct"/>
          </w:tcPr>
          <w:p w14:paraId="53F1821C" w14:textId="6E4CE4E4" w:rsidR="009676CD" w:rsidRPr="00566985" w:rsidRDefault="009676CD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10" w:type="pct"/>
          </w:tcPr>
          <w:p w14:paraId="73195106" w14:textId="77777777" w:rsidR="009676CD" w:rsidRPr="00566985" w:rsidRDefault="009676CD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313" w:type="pct"/>
          </w:tcPr>
          <w:p w14:paraId="2D463FC1" w14:textId="16F60122" w:rsidR="009676CD" w:rsidRPr="00566985" w:rsidRDefault="00B10895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>X</w:t>
            </w:r>
          </w:p>
        </w:tc>
        <w:tc>
          <w:tcPr>
            <w:tcW w:w="873" w:type="pct"/>
          </w:tcPr>
          <w:p w14:paraId="7B088A3A" w14:textId="77777777" w:rsidR="009676CD" w:rsidRPr="00566985" w:rsidRDefault="009676CD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</w:tr>
      <w:tr w:rsidR="009676CD" w:rsidRPr="000B2924" w14:paraId="69477C9C" w14:textId="77777777" w:rsidTr="009C5023">
        <w:trPr>
          <w:trHeight w:val="233"/>
          <w:jc w:val="center"/>
        </w:trPr>
        <w:tc>
          <w:tcPr>
            <w:tcW w:w="713" w:type="pct"/>
            <w:vMerge/>
            <w:tcBorders>
              <w:bottom w:val="single" w:sz="24" w:space="0" w:color="auto"/>
            </w:tcBorders>
          </w:tcPr>
          <w:p w14:paraId="09A3C149" w14:textId="77777777" w:rsidR="009676CD" w:rsidRPr="00566985" w:rsidRDefault="009676CD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4287" w:type="pct"/>
            <w:gridSpan w:val="5"/>
            <w:tcBorders>
              <w:top w:val="single" w:sz="4" w:space="0" w:color="auto"/>
              <w:bottom w:val="single" w:sz="24" w:space="0" w:color="auto"/>
            </w:tcBorders>
          </w:tcPr>
          <w:p w14:paraId="6A3AB53B" w14:textId="77777777" w:rsidR="009676CD" w:rsidRPr="00566985" w:rsidRDefault="009676CD" w:rsidP="009C5023">
            <w:pPr>
              <w:spacing w:after="0" w:line="240" w:lineRule="auto"/>
              <w:rPr>
                <w:rFonts w:ascii="Times New Roman" w:hAnsi="Times New Roman" w:cs="Times New Roman"/>
                <w:color w:val="C00000"/>
                <w:sz w:val="20"/>
                <w:szCs w:val="20"/>
                <w:lang w:val="en-US" w:eastAsia="fr-FR"/>
              </w:rPr>
            </w:pPr>
            <w:r w:rsidRPr="00566985">
              <w:rPr>
                <w:rFonts w:ascii="Times New Roman" w:eastAsia="Calibri" w:hAnsi="Times New Roman" w:cs="Times New Roman"/>
                <w:i/>
                <w:color w:val="C00000"/>
                <w:sz w:val="20"/>
                <w:szCs w:val="20"/>
                <w:lang w:val="en-US"/>
              </w:rPr>
              <w:t>Further appraisal may not be feasible or appropriate when the answer is ‘No’ or ‘Can’t tell’ to one or both screening questions.</w:t>
            </w:r>
          </w:p>
        </w:tc>
      </w:tr>
      <w:tr w:rsidR="009676CD" w:rsidRPr="000B2924" w14:paraId="3BB109B0" w14:textId="77777777" w:rsidTr="009C5023">
        <w:trPr>
          <w:jc w:val="center"/>
        </w:trPr>
        <w:tc>
          <w:tcPr>
            <w:tcW w:w="713" w:type="pct"/>
            <w:vMerge w:val="restart"/>
            <w:tcBorders>
              <w:top w:val="single" w:sz="24" w:space="0" w:color="auto"/>
            </w:tcBorders>
          </w:tcPr>
          <w:p w14:paraId="76846740" w14:textId="77777777" w:rsidR="009676CD" w:rsidRPr="00566985" w:rsidRDefault="009676CD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eastAsia="fr-FR"/>
              </w:rPr>
            </w:pPr>
            <w:r w:rsidRPr="00566985">
              <w:rPr>
                <w:rFonts w:ascii="Times New Roman" w:hAnsi="Times New Roman" w:cs="Times New Roman"/>
                <w:sz w:val="20"/>
                <w:szCs w:val="20"/>
                <w:lang w:eastAsia="fr-FR"/>
              </w:rPr>
              <w:t>1. Qualitative</w:t>
            </w:r>
          </w:p>
        </w:tc>
        <w:tc>
          <w:tcPr>
            <w:tcW w:w="2630" w:type="pct"/>
            <w:tcBorders>
              <w:top w:val="single" w:sz="24" w:space="0" w:color="auto"/>
            </w:tcBorders>
          </w:tcPr>
          <w:p w14:paraId="507A08BF" w14:textId="77777777" w:rsidR="009676CD" w:rsidRPr="00566985" w:rsidRDefault="009676CD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  <w:r w:rsidRPr="00566985"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>1.1. Is the qualitative approach appropriate to answer the research question?</w:t>
            </w:r>
          </w:p>
        </w:tc>
        <w:tc>
          <w:tcPr>
            <w:tcW w:w="261" w:type="pct"/>
            <w:tcBorders>
              <w:top w:val="single" w:sz="24" w:space="0" w:color="auto"/>
            </w:tcBorders>
          </w:tcPr>
          <w:p w14:paraId="74AE6305" w14:textId="77777777" w:rsidR="009676CD" w:rsidRPr="00566985" w:rsidRDefault="009676CD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10" w:type="pct"/>
            <w:tcBorders>
              <w:top w:val="single" w:sz="24" w:space="0" w:color="auto"/>
            </w:tcBorders>
          </w:tcPr>
          <w:p w14:paraId="6119BCA3" w14:textId="77777777" w:rsidR="009676CD" w:rsidRPr="00566985" w:rsidRDefault="009676CD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313" w:type="pct"/>
            <w:tcBorders>
              <w:top w:val="single" w:sz="24" w:space="0" w:color="auto"/>
            </w:tcBorders>
          </w:tcPr>
          <w:p w14:paraId="3366A2F1" w14:textId="77777777" w:rsidR="009676CD" w:rsidRPr="00566985" w:rsidRDefault="009676CD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873" w:type="pct"/>
            <w:tcBorders>
              <w:top w:val="single" w:sz="24" w:space="0" w:color="auto"/>
            </w:tcBorders>
          </w:tcPr>
          <w:p w14:paraId="0385B658" w14:textId="77777777" w:rsidR="009676CD" w:rsidRPr="00566985" w:rsidRDefault="009676CD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</w:tr>
      <w:tr w:rsidR="009676CD" w:rsidRPr="000B2924" w14:paraId="1AA3C74D" w14:textId="77777777" w:rsidTr="009C5023">
        <w:trPr>
          <w:trHeight w:val="274"/>
          <w:jc w:val="center"/>
        </w:trPr>
        <w:tc>
          <w:tcPr>
            <w:tcW w:w="713" w:type="pct"/>
            <w:vMerge/>
          </w:tcPr>
          <w:p w14:paraId="11CD75DD" w14:textId="77777777" w:rsidR="009676CD" w:rsidRPr="00566985" w:rsidRDefault="009676CD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630" w:type="pct"/>
          </w:tcPr>
          <w:p w14:paraId="122F595C" w14:textId="77777777" w:rsidR="009676CD" w:rsidRPr="00566985" w:rsidRDefault="009676CD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  <w:r w:rsidRPr="00566985"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>1.2. Are the qualitative data collection methods adequate to address the research question?</w:t>
            </w:r>
          </w:p>
        </w:tc>
        <w:tc>
          <w:tcPr>
            <w:tcW w:w="261" w:type="pct"/>
          </w:tcPr>
          <w:p w14:paraId="3D83C922" w14:textId="77777777" w:rsidR="009676CD" w:rsidRPr="00566985" w:rsidRDefault="009676CD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10" w:type="pct"/>
          </w:tcPr>
          <w:p w14:paraId="03C7E55D" w14:textId="77777777" w:rsidR="009676CD" w:rsidRPr="00566985" w:rsidRDefault="009676CD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313" w:type="pct"/>
          </w:tcPr>
          <w:p w14:paraId="26B6C341" w14:textId="77777777" w:rsidR="009676CD" w:rsidRPr="00566985" w:rsidRDefault="009676CD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873" w:type="pct"/>
          </w:tcPr>
          <w:p w14:paraId="4C6D5D5E" w14:textId="77777777" w:rsidR="009676CD" w:rsidRPr="00566985" w:rsidRDefault="009676CD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</w:tr>
      <w:tr w:rsidR="009676CD" w:rsidRPr="000B2924" w14:paraId="13A6717A" w14:textId="77777777" w:rsidTr="009C5023">
        <w:trPr>
          <w:jc w:val="center"/>
        </w:trPr>
        <w:tc>
          <w:tcPr>
            <w:tcW w:w="713" w:type="pct"/>
            <w:vMerge/>
          </w:tcPr>
          <w:p w14:paraId="18219AE2" w14:textId="77777777" w:rsidR="009676CD" w:rsidRPr="00566985" w:rsidRDefault="009676CD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630" w:type="pct"/>
          </w:tcPr>
          <w:p w14:paraId="5C3F95A2" w14:textId="77777777" w:rsidR="009676CD" w:rsidRPr="00566985" w:rsidRDefault="009676CD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  <w:r w:rsidRPr="00566985"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>1.3. Are the findings adequately derived from the data?</w:t>
            </w:r>
          </w:p>
        </w:tc>
        <w:tc>
          <w:tcPr>
            <w:tcW w:w="261" w:type="pct"/>
          </w:tcPr>
          <w:p w14:paraId="0E5C5746" w14:textId="77777777" w:rsidR="009676CD" w:rsidRPr="00566985" w:rsidRDefault="009676CD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10" w:type="pct"/>
          </w:tcPr>
          <w:p w14:paraId="078CCFBB" w14:textId="77777777" w:rsidR="009676CD" w:rsidRPr="00566985" w:rsidRDefault="009676CD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313" w:type="pct"/>
          </w:tcPr>
          <w:p w14:paraId="4009EE5C" w14:textId="77777777" w:rsidR="009676CD" w:rsidRPr="00566985" w:rsidRDefault="009676CD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873" w:type="pct"/>
          </w:tcPr>
          <w:p w14:paraId="580A0674" w14:textId="77777777" w:rsidR="009676CD" w:rsidRPr="00566985" w:rsidRDefault="009676CD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i/>
                <w:sz w:val="20"/>
                <w:szCs w:val="20"/>
                <w:lang w:val="en-US" w:eastAsia="fr-FR"/>
              </w:rPr>
            </w:pPr>
          </w:p>
        </w:tc>
      </w:tr>
      <w:tr w:rsidR="009676CD" w:rsidRPr="000B2924" w14:paraId="5A8E978B" w14:textId="77777777" w:rsidTr="009C5023">
        <w:trPr>
          <w:jc w:val="center"/>
        </w:trPr>
        <w:tc>
          <w:tcPr>
            <w:tcW w:w="713" w:type="pct"/>
            <w:vMerge/>
          </w:tcPr>
          <w:p w14:paraId="735C06EC" w14:textId="77777777" w:rsidR="009676CD" w:rsidRPr="00566985" w:rsidRDefault="009676CD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630" w:type="pct"/>
          </w:tcPr>
          <w:p w14:paraId="2C826F04" w14:textId="77777777" w:rsidR="009676CD" w:rsidRPr="00566985" w:rsidRDefault="009676CD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  <w:r w:rsidRPr="00566985"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 xml:space="preserve">1.4. Is the interpretation of results sufficiently substantiated by data? </w:t>
            </w:r>
          </w:p>
        </w:tc>
        <w:tc>
          <w:tcPr>
            <w:tcW w:w="261" w:type="pct"/>
          </w:tcPr>
          <w:p w14:paraId="22E9B9DB" w14:textId="77777777" w:rsidR="009676CD" w:rsidRPr="00566985" w:rsidRDefault="009676CD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10" w:type="pct"/>
          </w:tcPr>
          <w:p w14:paraId="7B8BD262" w14:textId="77777777" w:rsidR="009676CD" w:rsidRPr="00566985" w:rsidRDefault="009676CD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313" w:type="pct"/>
          </w:tcPr>
          <w:p w14:paraId="3E12F2E9" w14:textId="77777777" w:rsidR="009676CD" w:rsidRPr="00566985" w:rsidRDefault="009676CD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873" w:type="pct"/>
          </w:tcPr>
          <w:p w14:paraId="77FDB17A" w14:textId="77777777" w:rsidR="009676CD" w:rsidRPr="00566985" w:rsidRDefault="009676CD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i/>
                <w:sz w:val="20"/>
                <w:szCs w:val="20"/>
                <w:lang w:val="en-US" w:eastAsia="fr-FR"/>
              </w:rPr>
            </w:pPr>
          </w:p>
        </w:tc>
      </w:tr>
      <w:tr w:rsidR="009676CD" w:rsidRPr="000B2924" w14:paraId="20088511" w14:textId="77777777" w:rsidTr="009C5023">
        <w:trPr>
          <w:trHeight w:val="283"/>
          <w:jc w:val="center"/>
        </w:trPr>
        <w:tc>
          <w:tcPr>
            <w:tcW w:w="713" w:type="pct"/>
            <w:vMerge/>
          </w:tcPr>
          <w:p w14:paraId="2B58A403" w14:textId="77777777" w:rsidR="009676CD" w:rsidRPr="00566985" w:rsidRDefault="009676CD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630" w:type="pct"/>
          </w:tcPr>
          <w:p w14:paraId="0298CBE1" w14:textId="77777777" w:rsidR="009676CD" w:rsidRPr="00566985" w:rsidRDefault="009676CD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  <w:r w:rsidRPr="00566985"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>1.5. Is there coherence between qualitative data sources, collection, analysis and interpretation?</w:t>
            </w:r>
          </w:p>
        </w:tc>
        <w:tc>
          <w:tcPr>
            <w:tcW w:w="261" w:type="pct"/>
          </w:tcPr>
          <w:p w14:paraId="3AD22079" w14:textId="77777777" w:rsidR="009676CD" w:rsidRPr="00566985" w:rsidRDefault="009676CD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10" w:type="pct"/>
          </w:tcPr>
          <w:p w14:paraId="2A34A278" w14:textId="77777777" w:rsidR="009676CD" w:rsidRPr="00566985" w:rsidRDefault="009676CD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313" w:type="pct"/>
          </w:tcPr>
          <w:p w14:paraId="40499E46" w14:textId="77777777" w:rsidR="009676CD" w:rsidRPr="00566985" w:rsidRDefault="009676CD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873" w:type="pct"/>
          </w:tcPr>
          <w:p w14:paraId="6349C49C" w14:textId="77777777" w:rsidR="009676CD" w:rsidRPr="00566985" w:rsidRDefault="009676CD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i/>
                <w:sz w:val="20"/>
                <w:szCs w:val="20"/>
                <w:lang w:val="en-US" w:eastAsia="fr-FR"/>
              </w:rPr>
            </w:pPr>
          </w:p>
        </w:tc>
      </w:tr>
      <w:tr w:rsidR="009676CD" w:rsidRPr="00566985" w14:paraId="072E2B42" w14:textId="77777777" w:rsidTr="009C5023">
        <w:trPr>
          <w:jc w:val="center"/>
        </w:trPr>
        <w:tc>
          <w:tcPr>
            <w:tcW w:w="713" w:type="pct"/>
            <w:vMerge w:val="restart"/>
            <w:tcBorders>
              <w:top w:val="single" w:sz="24" w:space="0" w:color="auto"/>
            </w:tcBorders>
          </w:tcPr>
          <w:p w14:paraId="01E5A257" w14:textId="77777777" w:rsidR="009676CD" w:rsidRPr="00566985" w:rsidRDefault="009676CD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eastAsia="fr-FR"/>
              </w:rPr>
            </w:pPr>
            <w:r w:rsidRPr="00566985">
              <w:rPr>
                <w:rFonts w:ascii="Times New Roman" w:hAnsi="Times New Roman" w:cs="Times New Roman"/>
                <w:sz w:val="20"/>
                <w:szCs w:val="20"/>
                <w:lang w:eastAsia="fr-FR"/>
              </w:rPr>
              <w:t>2. Quantitative randomized controlled trials</w:t>
            </w:r>
          </w:p>
        </w:tc>
        <w:tc>
          <w:tcPr>
            <w:tcW w:w="2630" w:type="pct"/>
            <w:tcBorders>
              <w:top w:val="single" w:sz="24" w:space="0" w:color="auto"/>
            </w:tcBorders>
          </w:tcPr>
          <w:p w14:paraId="619189D1" w14:textId="77777777" w:rsidR="009676CD" w:rsidRPr="00566985" w:rsidRDefault="009676CD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eastAsia="fr-FR"/>
              </w:rPr>
            </w:pPr>
            <w:r w:rsidRPr="00566985">
              <w:rPr>
                <w:rFonts w:ascii="Times New Roman" w:hAnsi="Times New Roman" w:cs="Times New Roman"/>
                <w:sz w:val="20"/>
                <w:szCs w:val="20"/>
                <w:lang w:eastAsia="fr-FR"/>
              </w:rPr>
              <w:t>2.1. Is randomization appropriately performed?</w:t>
            </w:r>
          </w:p>
        </w:tc>
        <w:tc>
          <w:tcPr>
            <w:tcW w:w="261" w:type="pct"/>
            <w:tcBorders>
              <w:top w:val="single" w:sz="24" w:space="0" w:color="auto"/>
            </w:tcBorders>
          </w:tcPr>
          <w:p w14:paraId="27610932" w14:textId="77777777" w:rsidR="009676CD" w:rsidRPr="00566985" w:rsidRDefault="009676CD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eastAsia="fr-FR"/>
              </w:rPr>
            </w:pPr>
          </w:p>
        </w:tc>
        <w:tc>
          <w:tcPr>
            <w:tcW w:w="210" w:type="pct"/>
            <w:tcBorders>
              <w:top w:val="single" w:sz="24" w:space="0" w:color="auto"/>
            </w:tcBorders>
          </w:tcPr>
          <w:p w14:paraId="50AA8DB8" w14:textId="77777777" w:rsidR="009676CD" w:rsidRPr="00566985" w:rsidRDefault="009676CD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eastAsia="fr-FR"/>
              </w:rPr>
            </w:pPr>
          </w:p>
        </w:tc>
        <w:tc>
          <w:tcPr>
            <w:tcW w:w="313" w:type="pct"/>
            <w:tcBorders>
              <w:top w:val="single" w:sz="24" w:space="0" w:color="auto"/>
            </w:tcBorders>
          </w:tcPr>
          <w:p w14:paraId="3A0B9B6B" w14:textId="77777777" w:rsidR="009676CD" w:rsidRPr="00566985" w:rsidRDefault="009676CD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eastAsia="fr-FR"/>
              </w:rPr>
            </w:pPr>
          </w:p>
        </w:tc>
        <w:tc>
          <w:tcPr>
            <w:tcW w:w="873" w:type="pct"/>
            <w:tcBorders>
              <w:top w:val="single" w:sz="24" w:space="0" w:color="auto"/>
            </w:tcBorders>
          </w:tcPr>
          <w:p w14:paraId="6A562DF6" w14:textId="77777777" w:rsidR="009676CD" w:rsidRPr="009676CD" w:rsidRDefault="009676CD" w:rsidP="009C5023">
            <w:pPr>
              <w:spacing w:after="0" w:line="240" w:lineRule="auto"/>
              <w:rPr>
                <w:rFonts w:ascii="Times New Roman" w:hAnsi="Times New Roman" w:cs="Times New Roman"/>
                <w:iCs/>
                <w:sz w:val="20"/>
                <w:szCs w:val="20"/>
                <w:lang w:eastAsia="fr-FR"/>
              </w:rPr>
            </w:pPr>
          </w:p>
        </w:tc>
      </w:tr>
      <w:tr w:rsidR="009676CD" w:rsidRPr="000B2924" w14:paraId="185595DE" w14:textId="77777777" w:rsidTr="009C5023">
        <w:trPr>
          <w:jc w:val="center"/>
        </w:trPr>
        <w:tc>
          <w:tcPr>
            <w:tcW w:w="713" w:type="pct"/>
            <w:vMerge/>
          </w:tcPr>
          <w:p w14:paraId="113E443E" w14:textId="77777777" w:rsidR="009676CD" w:rsidRPr="00566985" w:rsidRDefault="009676CD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eastAsia="fr-FR"/>
              </w:rPr>
            </w:pPr>
          </w:p>
        </w:tc>
        <w:tc>
          <w:tcPr>
            <w:tcW w:w="2630" w:type="pct"/>
          </w:tcPr>
          <w:p w14:paraId="1CCCBA05" w14:textId="77777777" w:rsidR="009676CD" w:rsidRPr="00566985" w:rsidRDefault="009676CD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  <w:r w:rsidRPr="00566985"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>2.2. Are the groups comparable at baseline?</w:t>
            </w:r>
          </w:p>
        </w:tc>
        <w:tc>
          <w:tcPr>
            <w:tcW w:w="261" w:type="pct"/>
          </w:tcPr>
          <w:p w14:paraId="75090DD5" w14:textId="77777777" w:rsidR="009676CD" w:rsidRPr="00566985" w:rsidRDefault="009676CD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10" w:type="pct"/>
          </w:tcPr>
          <w:p w14:paraId="7764912C" w14:textId="77777777" w:rsidR="009676CD" w:rsidRPr="00566985" w:rsidRDefault="009676CD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313" w:type="pct"/>
          </w:tcPr>
          <w:p w14:paraId="68223B4B" w14:textId="77777777" w:rsidR="009676CD" w:rsidRPr="00566985" w:rsidRDefault="009676CD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873" w:type="pct"/>
          </w:tcPr>
          <w:p w14:paraId="0449A542" w14:textId="77777777" w:rsidR="009676CD" w:rsidRPr="009676CD" w:rsidRDefault="009676CD" w:rsidP="009C5023">
            <w:pPr>
              <w:spacing w:after="0" w:line="240" w:lineRule="auto"/>
              <w:rPr>
                <w:rFonts w:ascii="Times New Roman" w:hAnsi="Times New Roman" w:cs="Times New Roman"/>
                <w:iCs/>
                <w:sz w:val="20"/>
                <w:szCs w:val="20"/>
                <w:lang w:val="en-US" w:eastAsia="fr-FR"/>
              </w:rPr>
            </w:pPr>
          </w:p>
        </w:tc>
      </w:tr>
      <w:tr w:rsidR="009676CD" w:rsidRPr="000B2924" w14:paraId="08061429" w14:textId="77777777" w:rsidTr="009C5023">
        <w:trPr>
          <w:jc w:val="center"/>
        </w:trPr>
        <w:tc>
          <w:tcPr>
            <w:tcW w:w="713" w:type="pct"/>
            <w:vMerge/>
          </w:tcPr>
          <w:p w14:paraId="266324AA" w14:textId="77777777" w:rsidR="009676CD" w:rsidRPr="00566985" w:rsidRDefault="009676CD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630" w:type="pct"/>
          </w:tcPr>
          <w:p w14:paraId="44825E61" w14:textId="77777777" w:rsidR="009676CD" w:rsidRPr="00566985" w:rsidRDefault="009676CD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  <w:r w:rsidRPr="00566985"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>2.3. Are there complete outcome data?</w:t>
            </w:r>
          </w:p>
        </w:tc>
        <w:tc>
          <w:tcPr>
            <w:tcW w:w="261" w:type="pct"/>
          </w:tcPr>
          <w:p w14:paraId="586B9A29" w14:textId="77777777" w:rsidR="009676CD" w:rsidRPr="00566985" w:rsidRDefault="009676CD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10" w:type="pct"/>
          </w:tcPr>
          <w:p w14:paraId="3305F874" w14:textId="77777777" w:rsidR="009676CD" w:rsidRPr="00566985" w:rsidRDefault="009676CD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313" w:type="pct"/>
          </w:tcPr>
          <w:p w14:paraId="071940A7" w14:textId="77777777" w:rsidR="009676CD" w:rsidRPr="00566985" w:rsidRDefault="009676CD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873" w:type="pct"/>
          </w:tcPr>
          <w:p w14:paraId="6ED1F738" w14:textId="77777777" w:rsidR="009676CD" w:rsidRPr="009676CD" w:rsidRDefault="009676CD" w:rsidP="009C5023">
            <w:pPr>
              <w:spacing w:after="0" w:line="240" w:lineRule="auto"/>
              <w:rPr>
                <w:rFonts w:ascii="Times New Roman" w:hAnsi="Times New Roman" w:cs="Times New Roman"/>
                <w:iCs/>
                <w:sz w:val="20"/>
                <w:szCs w:val="20"/>
                <w:lang w:val="en-US" w:eastAsia="fr-FR"/>
              </w:rPr>
            </w:pPr>
          </w:p>
        </w:tc>
      </w:tr>
      <w:tr w:rsidR="009676CD" w:rsidRPr="000B2924" w14:paraId="12810AAD" w14:textId="77777777" w:rsidTr="009C5023">
        <w:trPr>
          <w:jc w:val="center"/>
        </w:trPr>
        <w:tc>
          <w:tcPr>
            <w:tcW w:w="713" w:type="pct"/>
            <w:vMerge/>
          </w:tcPr>
          <w:p w14:paraId="6C402343" w14:textId="77777777" w:rsidR="009676CD" w:rsidRPr="00566985" w:rsidRDefault="009676CD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630" w:type="pct"/>
          </w:tcPr>
          <w:p w14:paraId="7395AE48" w14:textId="77777777" w:rsidR="009676CD" w:rsidRPr="00566985" w:rsidRDefault="009676CD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  <w:r w:rsidRPr="00566985"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>2.4. Are outcome assessors blinded to the intervention provided?</w:t>
            </w:r>
          </w:p>
        </w:tc>
        <w:tc>
          <w:tcPr>
            <w:tcW w:w="261" w:type="pct"/>
          </w:tcPr>
          <w:p w14:paraId="504C048E" w14:textId="77777777" w:rsidR="009676CD" w:rsidRPr="00566985" w:rsidRDefault="009676CD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10" w:type="pct"/>
          </w:tcPr>
          <w:p w14:paraId="0F5793EE" w14:textId="77777777" w:rsidR="009676CD" w:rsidRPr="00566985" w:rsidRDefault="009676CD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313" w:type="pct"/>
          </w:tcPr>
          <w:p w14:paraId="2DD2CADC" w14:textId="77777777" w:rsidR="009676CD" w:rsidRPr="00566985" w:rsidRDefault="009676CD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873" w:type="pct"/>
          </w:tcPr>
          <w:p w14:paraId="0ABD12A5" w14:textId="77777777" w:rsidR="009676CD" w:rsidRPr="009676CD" w:rsidRDefault="009676CD" w:rsidP="009C5023">
            <w:pPr>
              <w:spacing w:after="0" w:line="240" w:lineRule="auto"/>
              <w:rPr>
                <w:rFonts w:ascii="Times New Roman" w:hAnsi="Times New Roman" w:cs="Times New Roman"/>
                <w:iCs/>
                <w:sz w:val="20"/>
                <w:szCs w:val="20"/>
                <w:lang w:val="en-US" w:eastAsia="fr-FR"/>
              </w:rPr>
            </w:pPr>
          </w:p>
        </w:tc>
      </w:tr>
      <w:tr w:rsidR="009676CD" w:rsidRPr="000B2924" w14:paraId="6EAED61A" w14:textId="77777777" w:rsidTr="009C5023">
        <w:trPr>
          <w:jc w:val="center"/>
        </w:trPr>
        <w:tc>
          <w:tcPr>
            <w:tcW w:w="713" w:type="pct"/>
            <w:vMerge/>
            <w:tcBorders>
              <w:bottom w:val="single" w:sz="24" w:space="0" w:color="auto"/>
            </w:tcBorders>
          </w:tcPr>
          <w:p w14:paraId="7B83544E" w14:textId="77777777" w:rsidR="009676CD" w:rsidRPr="00566985" w:rsidRDefault="009676CD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630" w:type="pct"/>
            <w:tcBorders>
              <w:bottom w:val="single" w:sz="24" w:space="0" w:color="auto"/>
            </w:tcBorders>
          </w:tcPr>
          <w:p w14:paraId="78461CC8" w14:textId="77777777" w:rsidR="009676CD" w:rsidRPr="00566985" w:rsidRDefault="009676CD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  <w:r w:rsidRPr="00566985"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>2.5 Did the participants adhere to the assigned intervention?</w:t>
            </w:r>
          </w:p>
        </w:tc>
        <w:tc>
          <w:tcPr>
            <w:tcW w:w="261" w:type="pct"/>
            <w:tcBorders>
              <w:bottom w:val="single" w:sz="24" w:space="0" w:color="auto"/>
            </w:tcBorders>
          </w:tcPr>
          <w:p w14:paraId="34CB2CF4" w14:textId="77777777" w:rsidR="009676CD" w:rsidRPr="00566985" w:rsidRDefault="009676CD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10" w:type="pct"/>
            <w:tcBorders>
              <w:bottom w:val="single" w:sz="24" w:space="0" w:color="auto"/>
            </w:tcBorders>
          </w:tcPr>
          <w:p w14:paraId="71884FB3" w14:textId="77777777" w:rsidR="009676CD" w:rsidRPr="00566985" w:rsidRDefault="009676CD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313" w:type="pct"/>
            <w:tcBorders>
              <w:bottom w:val="single" w:sz="24" w:space="0" w:color="auto"/>
            </w:tcBorders>
          </w:tcPr>
          <w:p w14:paraId="156675AC" w14:textId="77777777" w:rsidR="009676CD" w:rsidRPr="00566985" w:rsidRDefault="009676CD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873" w:type="pct"/>
            <w:tcBorders>
              <w:bottom w:val="single" w:sz="24" w:space="0" w:color="auto"/>
            </w:tcBorders>
          </w:tcPr>
          <w:p w14:paraId="16BD13D7" w14:textId="77777777" w:rsidR="009676CD" w:rsidRPr="009676CD" w:rsidRDefault="009676CD" w:rsidP="009C5023">
            <w:pPr>
              <w:spacing w:after="0" w:line="240" w:lineRule="auto"/>
              <w:rPr>
                <w:rFonts w:ascii="Times New Roman" w:hAnsi="Times New Roman" w:cs="Times New Roman"/>
                <w:iCs/>
                <w:sz w:val="20"/>
                <w:szCs w:val="20"/>
                <w:lang w:val="en-US" w:eastAsia="fr-FR"/>
              </w:rPr>
            </w:pPr>
          </w:p>
        </w:tc>
      </w:tr>
      <w:tr w:rsidR="009676CD" w:rsidRPr="000B2924" w14:paraId="190A7100" w14:textId="77777777" w:rsidTr="009C5023">
        <w:trPr>
          <w:jc w:val="center"/>
        </w:trPr>
        <w:tc>
          <w:tcPr>
            <w:tcW w:w="713" w:type="pct"/>
            <w:vMerge w:val="restart"/>
            <w:tcBorders>
              <w:top w:val="single" w:sz="24" w:space="0" w:color="auto"/>
            </w:tcBorders>
          </w:tcPr>
          <w:p w14:paraId="445889B9" w14:textId="77777777" w:rsidR="009676CD" w:rsidRPr="00566985" w:rsidRDefault="009676CD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eastAsia="fr-FR"/>
              </w:rPr>
            </w:pPr>
            <w:r w:rsidRPr="00566985">
              <w:rPr>
                <w:rFonts w:ascii="Times New Roman" w:hAnsi="Times New Roman" w:cs="Times New Roman"/>
                <w:sz w:val="20"/>
                <w:szCs w:val="20"/>
                <w:lang w:eastAsia="fr-FR"/>
              </w:rPr>
              <w:t xml:space="preserve">3. Quantitative non-randomized </w:t>
            </w:r>
          </w:p>
        </w:tc>
        <w:tc>
          <w:tcPr>
            <w:tcW w:w="2630" w:type="pct"/>
            <w:tcBorders>
              <w:top w:val="single" w:sz="24" w:space="0" w:color="auto"/>
            </w:tcBorders>
          </w:tcPr>
          <w:p w14:paraId="13A855CD" w14:textId="77777777" w:rsidR="009676CD" w:rsidRPr="00566985" w:rsidRDefault="009676CD" w:rsidP="009C5023">
            <w:pPr>
              <w:spacing w:after="0" w:line="240" w:lineRule="auto"/>
              <w:rPr>
                <w:rFonts w:ascii="Times New Roman" w:hAnsi="Times New Roman" w:cs="Times New Roman"/>
                <w:bCs/>
                <w:sz w:val="20"/>
                <w:szCs w:val="20"/>
                <w:lang w:val="en-US" w:eastAsia="fr-FR"/>
              </w:rPr>
            </w:pPr>
            <w:r w:rsidRPr="00566985">
              <w:rPr>
                <w:rFonts w:ascii="Times New Roman" w:hAnsi="Times New Roman" w:cs="Times New Roman"/>
                <w:bCs/>
                <w:sz w:val="20"/>
                <w:szCs w:val="20"/>
                <w:lang w:val="en-US" w:eastAsia="fr-FR"/>
              </w:rPr>
              <w:t>3.1. Are the participants representative of the target population?</w:t>
            </w:r>
          </w:p>
        </w:tc>
        <w:tc>
          <w:tcPr>
            <w:tcW w:w="261" w:type="pct"/>
            <w:tcBorders>
              <w:top w:val="single" w:sz="24" w:space="0" w:color="auto"/>
            </w:tcBorders>
          </w:tcPr>
          <w:p w14:paraId="3BF059E9" w14:textId="77777777" w:rsidR="009676CD" w:rsidRPr="00566985" w:rsidRDefault="009676CD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10" w:type="pct"/>
            <w:tcBorders>
              <w:top w:val="single" w:sz="24" w:space="0" w:color="auto"/>
            </w:tcBorders>
          </w:tcPr>
          <w:p w14:paraId="0EB62194" w14:textId="77777777" w:rsidR="009676CD" w:rsidRPr="00566985" w:rsidRDefault="009676CD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313" w:type="pct"/>
            <w:tcBorders>
              <w:top w:val="single" w:sz="24" w:space="0" w:color="auto"/>
            </w:tcBorders>
          </w:tcPr>
          <w:p w14:paraId="7C32EDC0" w14:textId="6ECB8A24" w:rsidR="009676CD" w:rsidRPr="00566985" w:rsidRDefault="0078522B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>X</w:t>
            </w:r>
          </w:p>
        </w:tc>
        <w:tc>
          <w:tcPr>
            <w:tcW w:w="873" w:type="pct"/>
            <w:tcBorders>
              <w:top w:val="single" w:sz="24" w:space="0" w:color="auto"/>
            </w:tcBorders>
          </w:tcPr>
          <w:p w14:paraId="48D7C76D" w14:textId="1314B1A4" w:rsidR="009676CD" w:rsidRPr="009676CD" w:rsidRDefault="0078522B" w:rsidP="009C5023">
            <w:pPr>
              <w:spacing w:after="0" w:line="240" w:lineRule="auto"/>
              <w:rPr>
                <w:rFonts w:ascii="Times New Roman" w:hAnsi="Times New Roman" w:cs="Times New Roman"/>
                <w:iCs/>
                <w:sz w:val="20"/>
                <w:szCs w:val="20"/>
                <w:lang w:val="en-US" w:eastAsia="fr-FR"/>
              </w:rPr>
            </w:pPr>
            <w:r>
              <w:rPr>
                <w:rFonts w:ascii="Times New Roman" w:hAnsi="Times New Roman" w:cs="Times New Roman"/>
                <w:iCs/>
                <w:sz w:val="20"/>
                <w:szCs w:val="20"/>
                <w:lang w:val="en-US" w:eastAsia="fr-FR"/>
              </w:rPr>
              <w:t>Not enough information available to evaluate.</w:t>
            </w:r>
          </w:p>
        </w:tc>
      </w:tr>
      <w:tr w:rsidR="009676CD" w:rsidRPr="000B2924" w14:paraId="60764CB0" w14:textId="77777777" w:rsidTr="009C5023">
        <w:trPr>
          <w:jc w:val="center"/>
        </w:trPr>
        <w:tc>
          <w:tcPr>
            <w:tcW w:w="713" w:type="pct"/>
            <w:vMerge/>
          </w:tcPr>
          <w:p w14:paraId="409DBCA8" w14:textId="77777777" w:rsidR="009676CD" w:rsidRPr="00566985" w:rsidRDefault="009676CD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630" w:type="pct"/>
          </w:tcPr>
          <w:p w14:paraId="7E5B4096" w14:textId="77777777" w:rsidR="009676CD" w:rsidRPr="00566985" w:rsidRDefault="009676CD" w:rsidP="009C5023">
            <w:pPr>
              <w:spacing w:after="0" w:line="240" w:lineRule="auto"/>
              <w:rPr>
                <w:rFonts w:ascii="Times New Roman" w:hAnsi="Times New Roman" w:cs="Times New Roman"/>
                <w:bCs/>
                <w:sz w:val="20"/>
                <w:szCs w:val="20"/>
                <w:lang w:val="en-US" w:eastAsia="fr-FR"/>
              </w:rPr>
            </w:pPr>
            <w:r w:rsidRPr="00566985">
              <w:rPr>
                <w:rFonts w:ascii="Times New Roman" w:hAnsi="Times New Roman" w:cs="Times New Roman"/>
                <w:bCs/>
                <w:sz w:val="20"/>
                <w:szCs w:val="20"/>
                <w:lang w:val="en-US" w:eastAsia="fr-FR"/>
              </w:rPr>
              <w:t>3.2. Are measurements appropriate regarding both the outcome and intervention (or exposure)?</w:t>
            </w:r>
          </w:p>
        </w:tc>
        <w:tc>
          <w:tcPr>
            <w:tcW w:w="261" w:type="pct"/>
          </w:tcPr>
          <w:p w14:paraId="0DC9A63E" w14:textId="77777777" w:rsidR="009676CD" w:rsidRPr="00566985" w:rsidRDefault="009676CD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10" w:type="pct"/>
          </w:tcPr>
          <w:p w14:paraId="0BFB53CC" w14:textId="77777777" w:rsidR="009676CD" w:rsidRPr="00566985" w:rsidRDefault="009676CD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313" w:type="pct"/>
          </w:tcPr>
          <w:p w14:paraId="43CA6039" w14:textId="1BEF8E96" w:rsidR="009676CD" w:rsidRPr="00566985" w:rsidRDefault="0078522B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>X</w:t>
            </w:r>
          </w:p>
        </w:tc>
        <w:tc>
          <w:tcPr>
            <w:tcW w:w="873" w:type="pct"/>
          </w:tcPr>
          <w:p w14:paraId="45DA3D81" w14:textId="4C4D3112" w:rsidR="009676CD" w:rsidRPr="009676CD" w:rsidRDefault="0078522B" w:rsidP="009C5023">
            <w:pPr>
              <w:spacing w:after="0" w:line="240" w:lineRule="auto"/>
              <w:rPr>
                <w:rFonts w:ascii="Times New Roman" w:hAnsi="Times New Roman" w:cs="Times New Roman"/>
                <w:iCs/>
                <w:sz w:val="20"/>
                <w:szCs w:val="20"/>
                <w:lang w:val="en-US" w:eastAsia="fr-FR"/>
              </w:rPr>
            </w:pPr>
            <w:r>
              <w:rPr>
                <w:rFonts w:ascii="Times New Roman" w:hAnsi="Times New Roman" w:cs="Times New Roman"/>
                <w:iCs/>
                <w:sz w:val="20"/>
                <w:szCs w:val="20"/>
                <w:lang w:val="en-US" w:eastAsia="fr-FR"/>
              </w:rPr>
              <w:t>Not enough information available to evaluate.</w:t>
            </w:r>
          </w:p>
        </w:tc>
      </w:tr>
      <w:tr w:rsidR="009676CD" w:rsidRPr="000B2924" w14:paraId="5E6D6BB0" w14:textId="77777777" w:rsidTr="009C5023">
        <w:trPr>
          <w:jc w:val="center"/>
        </w:trPr>
        <w:tc>
          <w:tcPr>
            <w:tcW w:w="713" w:type="pct"/>
            <w:vMerge/>
          </w:tcPr>
          <w:p w14:paraId="3568D913" w14:textId="77777777" w:rsidR="009676CD" w:rsidRPr="00566985" w:rsidRDefault="009676CD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630" w:type="pct"/>
          </w:tcPr>
          <w:p w14:paraId="125C7F47" w14:textId="77777777" w:rsidR="009676CD" w:rsidRPr="00566985" w:rsidRDefault="009676CD" w:rsidP="009C5023">
            <w:pPr>
              <w:spacing w:after="0" w:line="240" w:lineRule="auto"/>
              <w:rPr>
                <w:rFonts w:ascii="Times New Roman" w:hAnsi="Times New Roman" w:cs="Times New Roman"/>
                <w:bCs/>
                <w:sz w:val="20"/>
                <w:szCs w:val="20"/>
                <w:lang w:val="en-US" w:eastAsia="fr-FR"/>
              </w:rPr>
            </w:pPr>
            <w:r w:rsidRPr="00566985">
              <w:rPr>
                <w:rFonts w:ascii="Times New Roman" w:hAnsi="Times New Roman" w:cs="Times New Roman"/>
                <w:bCs/>
                <w:sz w:val="20"/>
                <w:szCs w:val="20"/>
                <w:lang w:val="en-US" w:eastAsia="fr-FR"/>
              </w:rPr>
              <w:t xml:space="preserve">3.3. </w:t>
            </w:r>
            <w:r w:rsidRPr="00566985"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>Are there complete outcome data?</w:t>
            </w:r>
          </w:p>
        </w:tc>
        <w:tc>
          <w:tcPr>
            <w:tcW w:w="261" w:type="pct"/>
          </w:tcPr>
          <w:p w14:paraId="018B8450" w14:textId="77777777" w:rsidR="009676CD" w:rsidRPr="00566985" w:rsidRDefault="009676CD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10" w:type="pct"/>
          </w:tcPr>
          <w:p w14:paraId="605FA968" w14:textId="77777777" w:rsidR="009676CD" w:rsidRPr="00566985" w:rsidRDefault="009676CD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313" w:type="pct"/>
          </w:tcPr>
          <w:p w14:paraId="50F2EB66" w14:textId="48606644" w:rsidR="009676CD" w:rsidRPr="00566985" w:rsidRDefault="0078522B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>X</w:t>
            </w:r>
          </w:p>
        </w:tc>
        <w:tc>
          <w:tcPr>
            <w:tcW w:w="873" w:type="pct"/>
          </w:tcPr>
          <w:p w14:paraId="123D8D96" w14:textId="354019AB" w:rsidR="009676CD" w:rsidRPr="009676CD" w:rsidRDefault="0078522B" w:rsidP="009C5023">
            <w:pPr>
              <w:spacing w:after="0" w:line="240" w:lineRule="auto"/>
              <w:rPr>
                <w:rFonts w:ascii="Times New Roman" w:hAnsi="Times New Roman" w:cs="Times New Roman"/>
                <w:iCs/>
                <w:sz w:val="20"/>
                <w:szCs w:val="20"/>
                <w:lang w:val="en-US" w:eastAsia="fr-FR"/>
              </w:rPr>
            </w:pPr>
            <w:r>
              <w:rPr>
                <w:rFonts w:ascii="Times New Roman" w:hAnsi="Times New Roman" w:cs="Times New Roman"/>
                <w:iCs/>
                <w:sz w:val="20"/>
                <w:szCs w:val="20"/>
                <w:lang w:val="en-US" w:eastAsia="fr-FR"/>
              </w:rPr>
              <w:t>Not enough information available to evaluate.</w:t>
            </w:r>
          </w:p>
        </w:tc>
      </w:tr>
      <w:tr w:rsidR="009676CD" w:rsidRPr="000B2924" w14:paraId="651B698E" w14:textId="77777777" w:rsidTr="009C5023">
        <w:trPr>
          <w:jc w:val="center"/>
        </w:trPr>
        <w:tc>
          <w:tcPr>
            <w:tcW w:w="713" w:type="pct"/>
            <w:vMerge/>
          </w:tcPr>
          <w:p w14:paraId="26C9219F" w14:textId="77777777" w:rsidR="009676CD" w:rsidRPr="00566985" w:rsidRDefault="009676CD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630" w:type="pct"/>
          </w:tcPr>
          <w:p w14:paraId="0D1B8CB5" w14:textId="77777777" w:rsidR="009676CD" w:rsidRPr="00566985" w:rsidRDefault="009676CD" w:rsidP="009C5023">
            <w:pPr>
              <w:spacing w:after="0" w:line="240" w:lineRule="auto"/>
              <w:rPr>
                <w:rFonts w:ascii="Times New Roman" w:hAnsi="Times New Roman" w:cs="Times New Roman"/>
                <w:bCs/>
                <w:sz w:val="20"/>
                <w:szCs w:val="20"/>
                <w:lang w:val="en-US" w:eastAsia="fr-FR"/>
              </w:rPr>
            </w:pPr>
            <w:r w:rsidRPr="00566985"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>3.4. Are the confounders accounted for in the design and analysis?</w:t>
            </w:r>
          </w:p>
        </w:tc>
        <w:tc>
          <w:tcPr>
            <w:tcW w:w="261" w:type="pct"/>
          </w:tcPr>
          <w:p w14:paraId="74F1BB37" w14:textId="77777777" w:rsidR="009676CD" w:rsidRPr="00566985" w:rsidRDefault="009676CD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10" w:type="pct"/>
          </w:tcPr>
          <w:p w14:paraId="78A82769" w14:textId="77777777" w:rsidR="009676CD" w:rsidRPr="00566985" w:rsidRDefault="009676CD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313" w:type="pct"/>
          </w:tcPr>
          <w:p w14:paraId="65FCDFDA" w14:textId="77257C3A" w:rsidR="009676CD" w:rsidRPr="00566985" w:rsidRDefault="0078522B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>X</w:t>
            </w:r>
          </w:p>
        </w:tc>
        <w:tc>
          <w:tcPr>
            <w:tcW w:w="873" w:type="pct"/>
          </w:tcPr>
          <w:p w14:paraId="3124A003" w14:textId="741BA55E" w:rsidR="009676CD" w:rsidRPr="009676CD" w:rsidRDefault="0078522B" w:rsidP="009C5023">
            <w:pPr>
              <w:spacing w:after="0" w:line="240" w:lineRule="auto"/>
              <w:rPr>
                <w:rFonts w:ascii="Times New Roman" w:hAnsi="Times New Roman" w:cs="Times New Roman"/>
                <w:iCs/>
                <w:sz w:val="20"/>
                <w:szCs w:val="20"/>
                <w:lang w:val="en-US" w:eastAsia="fr-FR"/>
              </w:rPr>
            </w:pPr>
            <w:r>
              <w:rPr>
                <w:rFonts w:ascii="Times New Roman" w:hAnsi="Times New Roman" w:cs="Times New Roman"/>
                <w:iCs/>
                <w:sz w:val="20"/>
                <w:szCs w:val="20"/>
                <w:lang w:val="en-US" w:eastAsia="fr-FR"/>
              </w:rPr>
              <w:t>Not enough information available to evaluate.</w:t>
            </w:r>
          </w:p>
        </w:tc>
      </w:tr>
      <w:tr w:rsidR="009676CD" w:rsidRPr="000B2924" w14:paraId="1E48F76A" w14:textId="77777777" w:rsidTr="009C5023">
        <w:trPr>
          <w:jc w:val="center"/>
        </w:trPr>
        <w:tc>
          <w:tcPr>
            <w:tcW w:w="713" w:type="pct"/>
            <w:vMerge/>
            <w:tcBorders>
              <w:bottom w:val="single" w:sz="24" w:space="0" w:color="auto"/>
            </w:tcBorders>
          </w:tcPr>
          <w:p w14:paraId="67AD5DF3" w14:textId="77777777" w:rsidR="009676CD" w:rsidRPr="00566985" w:rsidRDefault="009676CD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630" w:type="pct"/>
            <w:tcBorders>
              <w:bottom w:val="single" w:sz="24" w:space="0" w:color="auto"/>
            </w:tcBorders>
          </w:tcPr>
          <w:p w14:paraId="00FA2CAA" w14:textId="77777777" w:rsidR="009676CD" w:rsidRPr="00566985" w:rsidRDefault="009676CD" w:rsidP="009C5023">
            <w:pPr>
              <w:spacing w:after="0" w:line="240" w:lineRule="auto"/>
              <w:rPr>
                <w:rFonts w:ascii="Times New Roman" w:hAnsi="Times New Roman"/>
                <w:sz w:val="20"/>
                <w:szCs w:val="20"/>
                <w:lang w:val="en-US" w:eastAsia="fr-FR"/>
              </w:rPr>
            </w:pPr>
            <w:r w:rsidRPr="00566985">
              <w:rPr>
                <w:rFonts w:ascii="Times New Roman" w:hAnsi="Times New Roman"/>
                <w:sz w:val="20"/>
                <w:szCs w:val="20"/>
                <w:lang w:val="en-US" w:eastAsia="fr-FR"/>
              </w:rPr>
              <w:t>3.5. During the study period, is the intervention administered (or exposure occurred) as intended?</w:t>
            </w:r>
          </w:p>
        </w:tc>
        <w:tc>
          <w:tcPr>
            <w:tcW w:w="261" w:type="pct"/>
            <w:tcBorders>
              <w:bottom w:val="single" w:sz="24" w:space="0" w:color="auto"/>
            </w:tcBorders>
          </w:tcPr>
          <w:p w14:paraId="18903320" w14:textId="77777777" w:rsidR="009676CD" w:rsidRPr="00566985" w:rsidRDefault="009676CD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10" w:type="pct"/>
            <w:tcBorders>
              <w:bottom w:val="single" w:sz="24" w:space="0" w:color="auto"/>
            </w:tcBorders>
          </w:tcPr>
          <w:p w14:paraId="6F062365" w14:textId="77777777" w:rsidR="009676CD" w:rsidRPr="00566985" w:rsidRDefault="009676CD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313" w:type="pct"/>
            <w:tcBorders>
              <w:bottom w:val="single" w:sz="24" w:space="0" w:color="auto"/>
            </w:tcBorders>
          </w:tcPr>
          <w:p w14:paraId="5988DE0D" w14:textId="63A4015B" w:rsidR="009676CD" w:rsidRPr="00566985" w:rsidRDefault="0078522B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>X</w:t>
            </w:r>
          </w:p>
        </w:tc>
        <w:tc>
          <w:tcPr>
            <w:tcW w:w="873" w:type="pct"/>
            <w:tcBorders>
              <w:bottom w:val="single" w:sz="24" w:space="0" w:color="auto"/>
            </w:tcBorders>
          </w:tcPr>
          <w:p w14:paraId="72BB80CC" w14:textId="25D4E3CA" w:rsidR="009676CD" w:rsidRPr="009676CD" w:rsidRDefault="0078522B" w:rsidP="009C5023">
            <w:pPr>
              <w:spacing w:after="0" w:line="240" w:lineRule="auto"/>
              <w:rPr>
                <w:rFonts w:ascii="Times New Roman" w:hAnsi="Times New Roman" w:cs="Times New Roman"/>
                <w:iCs/>
                <w:sz w:val="20"/>
                <w:szCs w:val="20"/>
                <w:lang w:val="en-US" w:eastAsia="fr-FR"/>
              </w:rPr>
            </w:pPr>
            <w:r>
              <w:rPr>
                <w:rFonts w:ascii="Times New Roman" w:hAnsi="Times New Roman" w:cs="Times New Roman"/>
                <w:iCs/>
                <w:sz w:val="20"/>
                <w:szCs w:val="20"/>
                <w:lang w:val="en-US" w:eastAsia="fr-FR"/>
              </w:rPr>
              <w:t>Not enough information available to evaluate.</w:t>
            </w:r>
          </w:p>
        </w:tc>
      </w:tr>
      <w:tr w:rsidR="009676CD" w:rsidRPr="000B2924" w14:paraId="24DB8D50" w14:textId="77777777" w:rsidTr="009C5023">
        <w:trPr>
          <w:cantSplit/>
          <w:jc w:val="center"/>
        </w:trPr>
        <w:tc>
          <w:tcPr>
            <w:tcW w:w="713" w:type="pct"/>
            <w:vMerge w:val="restart"/>
            <w:tcBorders>
              <w:top w:val="single" w:sz="24" w:space="0" w:color="auto"/>
            </w:tcBorders>
          </w:tcPr>
          <w:p w14:paraId="70486729" w14:textId="77777777" w:rsidR="009676CD" w:rsidRPr="00566985" w:rsidRDefault="009676CD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eastAsia="fr-FR"/>
              </w:rPr>
            </w:pPr>
            <w:r w:rsidRPr="00566985">
              <w:rPr>
                <w:rFonts w:ascii="Times New Roman" w:hAnsi="Times New Roman" w:cs="Times New Roman"/>
                <w:sz w:val="20"/>
                <w:szCs w:val="20"/>
                <w:lang w:eastAsia="fr-FR"/>
              </w:rPr>
              <w:t>4. Quantitative descriptive</w:t>
            </w:r>
          </w:p>
        </w:tc>
        <w:tc>
          <w:tcPr>
            <w:tcW w:w="2630" w:type="pct"/>
            <w:tcBorders>
              <w:top w:val="single" w:sz="24" w:space="0" w:color="auto"/>
            </w:tcBorders>
          </w:tcPr>
          <w:p w14:paraId="24AA7EF1" w14:textId="77777777" w:rsidR="009676CD" w:rsidRPr="00566985" w:rsidRDefault="009676CD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  <w:r w:rsidRPr="00566985"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>4.1. Is the sampling strategy relevant to address the research question?</w:t>
            </w:r>
          </w:p>
        </w:tc>
        <w:tc>
          <w:tcPr>
            <w:tcW w:w="261" w:type="pct"/>
            <w:tcBorders>
              <w:top w:val="single" w:sz="24" w:space="0" w:color="auto"/>
            </w:tcBorders>
          </w:tcPr>
          <w:p w14:paraId="3BD49E85" w14:textId="77777777" w:rsidR="009676CD" w:rsidRPr="00566985" w:rsidRDefault="009676CD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10" w:type="pct"/>
            <w:tcBorders>
              <w:top w:val="single" w:sz="24" w:space="0" w:color="auto"/>
            </w:tcBorders>
          </w:tcPr>
          <w:p w14:paraId="66D22C48" w14:textId="77777777" w:rsidR="009676CD" w:rsidRPr="00566985" w:rsidRDefault="009676CD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313" w:type="pct"/>
            <w:tcBorders>
              <w:top w:val="single" w:sz="24" w:space="0" w:color="auto"/>
            </w:tcBorders>
          </w:tcPr>
          <w:p w14:paraId="27F9A970" w14:textId="77777777" w:rsidR="009676CD" w:rsidRPr="00566985" w:rsidRDefault="009676CD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873" w:type="pct"/>
            <w:tcBorders>
              <w:top w:val="single" w:sz="24" w:space="0" w:color="auto"/>
            </w:tcBorders>
          </w:tcPr>
          <w:p w14:paraId="2FE5FB04" w14:textId="77777777" w:rsidR="009676CD" w:rsidRPr="009676CD" w:rsidRDefault="009676CD" w:rsidP="009C5023">
            <w:pPr>
              <w:spacing w:after="0" w:line="240" w:lineRule="auto"/>
              <w:rPr>
                <w:rFonts w:ascii="Times New Roman" w:hAnsi="Times New Roman" w:cs="Times New Roman"/>
                <w:iCs/>
                <w:sz w:val="20"/>
                <w:szCs w:val="20"/>
                <w:lang w:val="en-US" w:eastAsia="fr-FR"/>
              </w:rPr>
            </w:pPr>
          </w:p>
        </w:tc>
      </w:tr>
      <w:tr w:rsidR="009676CD" w:rsidRPr="000B2924" w14:paraId="3664802A" w14:textId="77777777" w:rsidTr="009C5023">
        <w:trPr>
          <w:jc w:val="center"/>
        </w:trPr>
        <w:tc>
          <w:tcPr>
            <w:tcW w:w="713" w:type="pct"/>
            <w:vMerge/>
          </w:tcPr>
          <w:p w14:paraId="15C90D22" w14:textId="77777777" w:rsidR="009676CD" w:rsidRPr="00566985" w:rsidRDefault="009676CD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630" w:type="pct"/>
          </w:tcPr>
          <w:p w14:paraId="5D098760" w14:textId="77777777" w:rsidR="009676CD" w:rsidRPr="00566985" w:rsidRDefault="009676CD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566985"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>4.2. Is the sample representative of the target population?</w:t>
            </w:r>
          </w:p>
        </w:tc>
        <w:tc>
          <w:tcPr>
            <w:tcW w:w="261" w:type="pct"/>
          </w:tcPr>
          <w:p w14:paraId="519B464A" w14:textId="77777777" w:rsidR="009676CD" w:rsidRPr="00566985" w:rsidRDefault="009676CD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10" w:type="pct"/>
          </w:tcPr>
          <w:p w14:paraId="4CE46B9C" w14:textId="77777777" w:rsidR="009676CD" w:rsidRPr="00566985" w:rsidRDefault="009676CD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313" w:type="pct"/>
          </w:tcPr>
          <w:p w14:paraId="72011AA2" w14:textId="77777777" w:rsidR="009676CD" w:rsidRPr="00566985" w:rsidRDefault="009676CD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873" w:type="pct"/>
          </w:tcPr>
          <w:p w14:paraId="2F67A653" w14:textId="77777777" w:rsidR="009676CD" w:rsidRPr="009676CD" w:rsidRDefault="009676CD" w:rsidP="009C5023">
            <w:pPr>
              <w:spacing w:after="0" w:line="240" w:lineRule="auto"/>
              <w:rPr>
                <w:rFonts w:ascii="Times New Roman" w:hAnsi="Times New Roman" w:cs="Times New Roman"/>
                <w:iCs/>
                <w:sz w:val="20"/>
                <w:szCs w:val="20"/>
                <w:lang w:val="en-US" w:eastAsia="fr-FR"/>
              </w:rPr>
            </w:pPr>
          </w:p>
        </w:tc>
      </w:tr>
      <w:tr w:rsidR="009676CD" w:rsidRPr="00566985" w14:paraId="4A9F39C5" w14:textId="77777777" w:rsidTr="009C5023">
        <w:trPr>
          <w:jc w:val="center"/>
        </w:trPr>
        <w:tc>
          <w:tcPr>
            <w:tcW w:w="713" w:type="pct"/>
            <w:vMerge/>
          </w:tcPr>
          <w:p w14:paraId="4895A612" w14:textId="77777777" w:rsidR="009676CD" w:rsidRPr="00566985" w:rsidRDefault="009676CD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630" w:type="pct"/>
          </w:tcPr>
          <w:p w14:paraId="3010E013" w14:textId="77777777" w:rsidR="009676CD" w:rsidRPr="00566985" w:rsidRDefault="009676CD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eastAsia="fr-FR"/>
              </w:rPr>
            </w:pPr>
            <w:r w:rsidRPr="00566985">
              <w:rPr>
                <w:rFonts w:ascii="Times New Roman" w:hAnsi="Times New Roman" w:cs="Times New Roman"/>
                <w:sz w:val="20"/>
                <w:szCs w:val="20"/>
                <w:lang w:eastAsia="fr-FR"/>
              </w:rPr>
              <w:t xml:space="preserve">4.3. Are the </w:t>
            </w:r>
            <w:r w:rsidRPr="00566985">
              <w:rPr>
                <w:rFonts w:ascii="Times New Roman" w:hAnsi="Times New Roman" w:cs="Times New Roman"/>
                <w:sz w:val="20"/>
                <w:szCs w:val="20"/>
              </w:rPr>
              <w:t>measurements appropriate?</w:t>
            </w:r>
          </w:p>
        </w:tc>
        <w:tc>
          <w:tcPr>
            <w:tcW w:w="261" w:type="pct"/>
          </w:tcPr>
          <w:p w14:paraId="12710316" w14:textId="77777777" w:rsidR="009676CD" w:rsidRPr="00566985" w:rsidRDefault="009676CD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eastAsia="fr-FR"/>
              </w:rPr>
            </w:pPr>
          </w:p>
        </w:tc>
        <w:tc>
          <w:tcPr>
            <w:tcW w:w="210" w:type="pct"/>
          </w:tcPr>
          <w:p w14:paraId="14900FBA" w14:textId="77777777" w:rsidR="009676CD" w:rsidRPr="00566985" w:rsidRDefault="009676CD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eastAsia="fr-FR"/>
              </w:rPr>
            </w:pPr>
          </w:p>
        </w:tc>
        <w:tc>
          <w:tcPr>
            <w:tcW w:w="313" w:type="pct"/>
          </w:tcPr>
          <w:p w14:paraId="75B816E7" w14:textId="77777777" w:rsidR="009676CD" w:rsidRPr="00566985" w:rsidRDefault="009676CD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eastAsia="fr-FR"/>
              </w:rPr>
            </w:pPr>
          </w:p>
        </w:tc>
        <w:tc>
          <w:tcPr>
            <w:tcW w:w="873" w:type="pct"/>
          </w:tcPr>
          <w:p w14:paraId="32538EEF" w14:textId="77777777" w:rsidR="009676CD" w:rsidRPr="009676CD" w:rsidRDefault="009676CD" w:rsidP="009C5023">
            <w:pPr>
              <w:spacing w:after="0" w:line="240" w:lineRule="auto"/>
              <w:rPr>
                <w:rFonts w:ascii="Times New Roman" w:hAnsi="Times New Roman" w:cs="Times New Roman"/>
                <w:iCs/>
                <w:sz w:val="20"/>
                <w:szCs w:val="20"/>
                <w:lang w:eastAsia="fr-FR"/>
              </w:rPr>
            </w:pPr>
          </w:p>
        </w:tc>
      </w:tr>
      <w:tr w:rsidR="009676CD" w:rsidRPr="000B2924" w14:paraId="3352CC80" w14:textId="77777777" w:rsidTr="009C5023">
        <w:trPr>
          <w:jc w:val="center"/>
        </w:trPr>
        <w:tc>
          <w:tcPr>
            <w:tcW w:w="713" w:type="pct"/>
            <w:vMerge/>
          </w:tcPr>
          <w:p w14:paraId="59781754" w14:textId="77777777" w:rsidR="009676CD" w:rsidRPr="00566985" w:rsidRDefault="009676CD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eastAsia="fr-FR"/>
              </w:rPr>
            </w:pPr>
          </w:p>
        </w:tc>
        <w:tc>
          <w:tcPr>
            <w:tcW w:w="2630" w:type="pct"/>
          </w:tcPr>
          <w:p w14:paraId="6F23C668" w14:textId="77777777" w:rsidR="009676CD" w:rsidRPr="00566985" w:rsidRDefault="009676CD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  <w:r w:rsidRPr="00566985"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>4.4. Is the risk of nonresponse bias low?</w:t>
            </w:r>
          </w:p>
        </w:tc>
        <w:tc>
          <w:tcPr>
            <w:tcW w:w="261" w:type="pct"/>
          </w:tcPr>
          <w:p w14:paraId="4A7F7C44" w14:textId="77777777" w:rsidR="009676CD" w:rsidRPr="00566985" w:rsidRDefault="009676CD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10" w:type="pct"/>
          </w:tcPr>
          <w:p w14:paraId="17CF198B" w14:textId="77777777" w:rsidR="009676CD" w:rsidRPr="00566985" w:rsidRDefault="009676CD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313" w:type="pct"/>
          </w:tcPr>
          <w:p w14:paraId="7F139EFE" w14:textId="77777777" w:rsidR="009676CD" w:rsidRPr="00566985" w:rsidRDefault="009676CD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873" w:type="pct"/>
          </w:tcPr>
          <w:p w14:paraId="2EC76AA3" w14:textId="77777777" w:rsidR="009676CD" w:rsidRPr="009676CD" w:rsidRDefault="009676CD" w:rsidP="009C5023">
            <w:pPr>
              <w:spacing w:after="0" w:line="240" w:lineRule="auto"/>
              <w:rPr>
                <w:rFonts w:ascii="Times New Roman" w:hAnsi="Times New Roman" w:cs="Times New Roman"/>
                <w:iCs/>
                <w:sz w:val="20"/>
                <w:szCs w:val="20"/>
                <w:lang w:val="en-US" w:eastAsia="fr-FR"/>
              </w:rPr>
            </w:pPr>
          </w:p>
        </w:tc>
      </w:tr>
      <w:tr w:rsidR="009676CD" w:rsidRPr="000B2924" w14:paraId="4BE059C7" w14:textId="77777777" w:rsidTr="009C5023">
        <w:trPr>
          <w:jc w:val="center"/>
        </w:trPr>
        <w:tc>
          <w:tcPr>
            <w:tcW w:w="713" w:type="pct"/>
            <w:vMerge/>
            <w:tcBorders>
              <w:bottom w:val="single" w:sz="24" w:space="0" w:color="auto"/>
            </w:tcBorders>
          </w:tcPr>
          <w:p w14:paraId="0A7C29D0" w14:textId="77777777" w:rsidR="009676CD" w:rsidRPr="00566985" w:rsidRDefault="009676CD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630" w:type="pct"/>
            <w:tcBorders>
              <w:bottom w:val="single" w:sz="24" w:space="0" w:color="auto"/>
            </w:tcBorders>
          </w:tcPr>
          <w:p w14:paraId="585CC5D6" w14:textId="77777777" w:rsidR="009676CD" w:rsidRPr="00566985" w:rsidRDefault="009676CD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  <w:r w:rsidRPr="00566985"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>4.5. Is the statistical analysis appropriate to answer the research question?</w:t>
            </w:r>
          </w:p>
        </w:tc>
        <w:tc>
          <w:tcPr>
            <w:tcW w:w="261" w:type="pct"/>
            <w:tcBorders>
              <w:bottom w:val="single" w:sz="24" w:space="0" w:color="auto"/>
            </w:tcBorders>
          </w:tcPr>
          <w:p w14:paraId="7A1E8233" w14:textId="77777777" w:rsidR="009676CD" w:rsidRPr="00566985" w:rsidRDefault="009676CD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10" w:type="pct"/>
            <w:tcBorders>
              <w:bottom w:val="single" w:sz="24" w:space="0" w:color="auto"/>
            </w:tcBorders>
          </w:tcPr>
          <w:p w14:paraId="7F75C819" w14:textId="77777777" w:rsidR="009676CD" w:rsidRPr="00566985" w:rsidRDefault="009676CD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313" w:type="pct"/>
            <w:tcBorders>
              <w:bottom w:val="single" w:sz="24" w:space="0" w:color="auto"/>
            </w:tcBorders>
          </w:tcPr>
          <w:p w14:paraId="648A64BC" w14:textId="77777777" w:rsidR="009676CD" w:rsidRPr="00566985" w:rsidRDefault="009676CD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873" w:type="pct"/>
            <w:tcBorders>
              <w:bottom w:val="single" w:sz="24" w:space="0" w:color="auto"/>
            </w:tcBorders>
          </w:tcPr>
          <w:p w14:paraId="2C4771AA" w14:textId="77777777" w:rsidR="009676CD" w:rsidRPr="009676CD" w:rsidRDefault="009676CD" w:rsidP="009C5023">
            <w:pPr>
              <w:spacing w:after="0" w:line="240" w:lineRule="auto"/>
              <w:rPr>
                <w:rFonts w:ascii="Times New Roman" w:hAnsi="Times New Roman" w:cs="Times New Roman"/>
                <w:iCs/>
                <w:sz w:val="20"/>
                <w:szCs w:val="20"/>
                <w:lang w:val="en-US" w:eastAsia="fr-FR"/>
              </w:rPr>
            </w:pPr>
          </w:p>
        </w:tc>
      </w:tr>
      <w:tr w:rsidR="009676CD" w:rsidRPr="000B2924" w14:paraId="00A2D7E6" w14:textId="77777777" w:rsidTr="009C5023">
        <w:trPr>
          <w:jc w:val="center"/>
        </w:trPr>
        <w:tc>
          <w:tcPr>
            <w:tcW w:w="713" w:type="pct"/>
            <w:vMerge w:val="restart"/>
            <w:tcBorders>
              <w:top w:val="single" w:sz="24" w:space="0" w:color="auto"/>
            </w:tcBorders>
          </w:tcPr>
          <w:p w14:paraId="78E10B05" w14:textId="77777777" w:rsidR="009676CD" w:rsidRPr="00566985" w:rsidRDefault="009676CD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eastAsia="fr-FR"/>
              </w:rPr>
            </w:pPr>
            <w:r w:rsidRPr="00566985">
              <w:rPr>
                <w:rFonts w:ascii="Times New Roman" w:hAnsi="Times New Roman" w:cs="Times New Roman"/>
                <w:sz w:val="20"/>
                <w:szCs w:val="20"/>
                <w:lang w:eastAsia="fr-FR"/>
              </w:rPr>
              <w:t>5. Mixed methods</w:t>
            </w:r>
          </w:p>
        </w:tc>
        <w:tc>
          <w:tcPr>
            <w:tcW w:w="2630" w:type="pct"/>
            <w:tcBorders>
              <w:top w:val="single" w:sz="24" w:space="0" w:color="auto"/>
            </w:tcBorders>
          </w:tcPr>
          <w:p w14:paraId="6C70B5F3" w14:textId="77777777" w:rsidR="009676CD" w:rsidRPr="00566985" w:rsidRDefault="009676CD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566985"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>5.1. Is there an adequate rationale for using a mixed methods design to address the research question?</w:t>
            </w:r>
          </w:p>
        </w:tc>
        <w:tc>
          <w:tcPr>
            <w:tcW w:w="261" w:type="pct"/>
            <w:tcBorders>
              <w:top w:val="single" w:sz="24" w:space="0" w:color="auto"/>
            </w:tcBorders>
          </w:tcPr>
          <w:p w14:paraId="3B01244A" w14:textId="77777777" w:rsidR="009676CD" w:rsidRPr="00566985" w:rsidRDefault="009676CD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10" w:type="pct"/>
            <w:tcBorders>
              <w:top w:val="single" w:sz="24" w:space="0" w:color="auto"/>
            </w:tcBorders>
          </w:tcPr>
          <w:p w14:paraId="35D9EBD9" w14:textId="77777777" w:rsidR="009676CD" w:rsidRPr="00566985" w:rsidRDefault="009676CD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313" w:type="pct"/>
            <w:tcBorders>
              <w:top w:val="single" w:sz="24" w:space="0" w:color="auto"/>
            </w:tcBorders>
          </w:tcPr>
          <w:p w14:paraId="0439A9D2" w14:textId="77777777" w:rsidR="009676CD" w:rsidRPr="00566985" w:rsidRDefault="009676CD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873" w:type="pct"/>
            <w:tcBorders>
              <w:top w:val="single" w:sz="24" w:space="0" w:color="auto"/>
            </w:tcBorders>
          </w:tcPr>
          <w:p w14:paraId="3334836E" w14:textId="77777777" w:rsidR="009676CD" w:rsidRPr="009676CD" w:rsidRDefault="009676CD" w:rsidP="009C5023">
            <w:pPr>
              <w:spacing w:after="0" w:line="240" w:lineRule="auto"/>
              <w:rPr>
                <w:rFonts w:ascii="Times New Roman" w:hAnsi="Times New Roman" w:cs="Times New Roman"/>
                <w:iCs/>
                <w:sz w:val="20"/>
                <w:szCs w:val="20"/>
                <w:lang w:val="en-US" w:eastAsia="fr-FR"/>
              </w:rPr>
            </w:pPr>
          </w:p>
        </w:tc>
      </w:tr>
      <w:tr w:rsidR="009676CD" w:rsidRPr="000B2924" w14:paraId="57DB9183" w14:textId="77777777" w:rsidTr="009C5023">
        <w:trPr>
          <w:trHeight w:val="208"/>
          <w:jc w:val="center"/>
        </w:trPr>
        <w:tc>
          <w:tcPr>
            <w:tcW w:w="713" w:type="pct"/>
            <w:vMerge/>
          </w:tcPr>
          <w:p w14:paraId="02414A3B" w14:textId="77777777" w:rsidR="009676CD" w:rsidRPr="00566985" w:rsidRDefault="009676CD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630" w:type="pct"/>
          </w:tcPr>
          <w:p w14:paraId="1DC96B57" w14:textId="77777777" w:rsidR="009676CD" w:rsidRPr="00566985" w:rsidRDefault="009676CD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  <w:r w:rsidRPr="00566985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5.2. Are the different components of the study effectively integrated to answer the research question?</w:t>
            </w:r>
          </w:p>
        </w:tc>
        <w:tc>
          <w:tcPr>
            <w:tcW w:w="261" w:type="pct"/>
          </w:tcPr>
          <w:p w14:paraId="5327A688" w14:textId="77777777" w:rsidR="009676CD" w:rsidRPr="00566985" w:rsidRDefault="009676CD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10" w:type="pct"/>
          </w:tcPr>
          <w:p w14:paraId="332C8A42" w14:textId="77777777" w:rsidR="009676CD" w:rsidRPr="00566985" w:rsidRDefault="009676CD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313" w:type="pct"/>
          </w:tcPr>
          <w:p w14:paraId="4EC0D5D9" w14:textId="77777777" w:rsidR="009676CD" w:rsidRPr="00566985" w:rsidRDefault="009676CD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873" w:type="pct"/>
          </w:tcPr>
          <w:p w14:paraId="56D8D7CC" w14:textId="77777777" w:rsidR="009676CD" w:rsidRPr="009676CD" w:rsidRDefault="009676CD" w:rsidP="009C5023">
            <w:pPr>
              <w:spacing w:after="0" w:line="240" w:lineRule="auto"/>
              <w:rPr>
                <w:rFonts w:ascii="Times New Roman" w:hAnsi="Times New Roman" w:cs="Times New Roman"/>
                <w:iCs/>
                <w:sz w:val="20"/>
                <w:szCs w:val="20"/>
                <w:lang w:val="en-US" w:eastAsia="fr-FR"/>
              </w:rPr>
            </w:pPr>
          </w:p>
        </w:tc>
      </w:tr>
      <w:tr w:rsidR="009676CD" w:rsidRPr="000B2924" w14:paraId="09BC5A5F" w14:textId="77777777" w:rsidTr="009C5023">
        <w:trPr>
          <w:jc w:val="center"/>
        </w:trPr>
        <w:tc>
          <w:tcPr>
            <w:tcW w:w="713" w:type="pct"/>
            <w:vMerge/>
          </w:tcPr>
          <w:p w14:paraId="1D6A37B7" w14:textId="77777777" w:rsidR="009676CD" w:rsidRPr="00566985" w:rsidRDefault="009676CD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630" w:type="pct"/>
          </w:tcPr>
          <w:p w14:paraId="0EE83B41" w14:textId="77777777" w:rsidR="009676CD" w:rsidRPr="00566985" w:rsidRDefault="009676CD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  <w:r w:rsidRPr="00566985"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>5.3. Are the outputs of the integration of qualitative and quantitative components adequately interpreted?</w:t>
            </w:r>
          </w:p>
        </w:tc>
        <w:tc>
          <w:tcPr>
            <w:tcW w:w="261" w:type="pct"/>
          </w:tcPr>
          <w:p w14:paraId="7E35E2EF" w14:textId="77777777" w:rsidR="009676CD" w:rsidRPr="00566985" w:rsidRDefault="009676CD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10" w:type="pct"/>
          </w:tcPr>
          <w:p w14:paraId="744FDF1C" w14:textId="77777777" w:rsidR="009676CD" w:rsidRPr="00566985" w:rsidRDefault="009676CD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313" w:type="pct"/>
          </w:tcPr>
          <w:p w14:paraId="372F31C7" w14:textId="77777777" w:rsidR="009676CD" w:rsidRPr="00566985" w:rsidRDefault="009676CD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873" w:type="pct"/>
          </w:tcPr>
          <w:p w14:paraId="28957BD5" w14:textId="77777777" w:rsidR="009676CD" w:rsidRPr="009676CD" w:rsidRDefault="009676CD" w:rsidP="009C5023">
            <w:pPr>
              <w:spacing w:after="0" w:line="240" w:lineRule="auto"/>
              <w:rPr>
                <w:rFonts w:ascii="Times New Roman" w:hAnsi="Times New Roman" w:cs="Times New Roman"/>
                <w:iCs/>
                <w:sz w:val="20"/>
                <w:szCs w:val="20"/>
                <w:lang w:val="en-US" w:eastAsia="fr-FR"/>
              </w:rPr>
            </w:pPr>
          </w:p>
        </w:tc>
      </w:tr>
      <w:tr w:rsidR="009676CD" w:rsidRPr="000B2924" w14:paraId="3A22F388" w14:textId="77777777" w:rsidTr="009C5023">
        <w:trPr>
          <w:jc w:val="center"/>
        </w:trPr>
        <w:tc>
          <w:tcPr>
            <w:tcW w:w="713" w:type="pct"/>
            <w:vMerge/>
          </w:tcPr>
          <w:p w14:paraId="19E3A6A3" w14:textId="77777777" w:rsidR="009676CD" w:rsidRPr="00566985" w:rsidRDefault="009676CD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630" w:type="pct"/>
          </w:tcPr>
          <w:p w14:paraId="4D7C7090" w14:textId="77777777" w:rsidR="009676CD" w:rsidRPr="00566985" w:rsidRDefault="009676CD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  <w:r w:rsidRPr="00566985"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>5.4.</w:t>
            </w:r>
            <w:r w:rsidRPr="00566985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 Are d</w:t>
            </w:r>
            <w:r w:rsidRPr="00566985"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>ivergences and inconsistencies between quantitative and qualitative results adequately addressed?</w:t>
            </w:r>
          </w:p>
        </w:tc>
        <w:tc>
          <w:tcPr>
            <w:tcW w:w="261" w:type="pct"/>
          </w:tcPr>
          <w:p w14:paraId="39F72ABD" w14:textId="77777777" w:rsidR="009676CD" w:rsidRPr="00566985" w:rsidRDefault="009676CD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10" w:type="pct"/>
          </w:tcPr>
          <w:p w14:paraId="5A2F7A1D" w14:textId="77777777" w:rsidR="009676CD" w:rsidRPr="00566985" w:rsidRDefault="009676CD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313" w:type="pct"/>
          </w:tcPr>
          <w:p w14:paraId="6A6C8220" w14:textId="77777777" w:rsidR="009676CD" w:rsidRPr="00566985" w:rsidRDefault="009676CD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873" w:type="pct"/>
          </w:tcPr>
          <w:p w14:paraId="5FC8EC6D" w14:textId="77777777" w:rsidR="009676CD" w:rsidRPr="00566985" w:rsidRDefault="009676CD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i/>
                <w:sz w:val="20"/>
                <w:szCs w:val="20"/>
                <w:lang w:val="en-US" w:eastAsia="fr-FR"/>
              </w:rPr>
            </w:pPr>
          </w:p>
        </w:tc>
      </w:tr>
      <w:tr w:rsidR="009676CD" w:rsidRPr="000B2924" w14:paraId="26586B2E" w14:textId="77777777" w:rsidTr="009C5023">
        <w:trPr>
          <w:jc w:val="center"/>
        </w:trPr>
        <w:tc>
          <w:tcPr>
            <w:tcW w:w="713" w:type="pct"/>
            <w:vMerge/>
          </w:tcPr>
          <w:p w14:paraId="69E56B64" w14:textId="77777777" w:rsidR="009676CD" w:rsidRPr="00566985" w:rsidRDefault="009676CD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630" w:type="pct"/>
          </w:tcPr>
          <w:p w14:paraId="2155C401" w14:textId="77777777" w:rsidR="009676CD" w:rsidRPr="00566985" w:rsidRDefault="009676CD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i/>
                <w:sz w:val="20"/>
                <w:szCs w:val="20"/>
                <w:lang w:val="en-US" w:eastAsia="fr-FR"/>
              </w:rPr>
            </w:pPr>
            <w:r w:rsidRPr="00566985"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>5.5. Do the different components of the study adhere to the quality criteria of each tradition of the methods involved?</w:t>
            </w:r>
            <w:r w:rsidRPr="00566985">
              <w:rPr>
                <w:rFonts w:ascii="Times New Roman" w:hAnsi="Times New Roman" w:cs="Times New Roman"/>
                <w:i/>
                <w:sz w:val="20"/>
                <w:szCs w:val="20"/>
                <w:lang w:val="en-US" w:eastAsia="fr-FR"/>
              </w:rPr>
              <w:t xml:space="preserve"> </w:t>
            </w:r>
          </w:p>
        </w:tc>
        <w:tc>
          <w:tcPr>
            <w:tcW w:w="261" w:type="pct"/>
          </w:tcPr>
          <w:p w14:paraId="724D2AAF" w14:textId="77777777" w:rsidR="009676CD" w:rsidRPr="00566985" w:rsidRDefault="009676CD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10" w:type="pct"/>
          </w:tcPr>
          <w:p w14:paraId="156B70FD" w14:textId="77777777" w:rsidR="009676CD" w:rsidRPr="00566985" w:rsidRDefault="009676CD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313" w:type="pct"/>
          </w:tcPr>
          <w:p w14:paraId="55DA65A9" w14:textId="77777777" w:rsidR="009676CD" w:rsidRPr="00566985" w:rsidRDefault="009676CD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873" w:type="pct"/>
          </w:tcPr>
          <w:p w14:paraId="367AF6BC" w14:textId="77777777" w:rsidR="009676CD" w:rsidRPr="00566985" w:rsidRDefault="009676CD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i/>
                <w:sz w:val="20"/>
                <w:szCs w:val="20"/>
                <w:lang w:val="en-US" w:eastAsia="fr-FR"/>
              </w:rPr>
            </w:pPr>
          </w:p>
        </w:tc>
      </w:tr>
    </w:tbl>
    <w:p w14:paraId="6961033D" w14:textId="3B492DDD" w:rsidR="0078522B" w:rsidRDefault="0078522B">
      <w:pPr>
        <w:rPr>
          <w:lang w:val="en-US"/>
        </w:rPr>
      </w:pPr>
    </w:p>
    <w:p w14:paraId="01713927" w14:textId="77777777" w:rsidR="0078522B" w:rsidRDefault="0078522B">
      <w:pPr>
        <w:rPr>
          <w:lang w:val="en-US"/>
        </w:rPr>
      </w:pPr>
      <w:r>
        <w:rPr>
          <w:lang w:val="en-US"/>
        </w:rPr>
        <w:br w:type="page"/>
      </w:r>
    </w:p>
    <w:tbl>
      <w:tblPr>
        <w:tblW w:w="5050" w:type="pct"/>
        <w:jc w:val="center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ayout w:type="fixed"/>
        <w:tblLook w:val="01E0" w:firstRow="1" w:lastRow="1" w:firstColumn="1" w:lastColumn="1" w:noHBand="0" w:noVBand="0"/>
      </w:tblPr>
      <w:tblGrid>
        <w:gridCol w:w="1933"/>
        <w:gridCol w:w="7132"/>
        <w:gridCol w:w="708"/>
        <w:gridCol w:w="570"/>
        <w:gridCol w:w="849"/>
        <w:gridCol w:w="2368"/>
      </w:tblGrid>
      <w:tr w:rsidR="0078522B" w:rsidRPr="00566985" w14:paraId="7368EA7D" w14:textId="77777777" w:rsidTr="009C5023">
        <w:trPr>
          <w:jc w:val="center"/>
        </w:trPr>
        <w:tc>
          <w:tcPr>
            <w:tcW w:w="713" w:type="pct"/>
            <w:vMerge w:val="restart"/>
            <w:vAlign w:val="center"/>
          </w:tcPr>
          <w:p w14:paraId="6FAA33AE" w14:textId="77777777" w:rsidR="0078522B" w:rsidRDefault="0078522B" w:rsidP="009C5023">
            <w:pPr>
              <w:spacing w:after="0" w:line="240" w:lineRule="auto"/>
              <w:rPr>
                <w:rFonts w:ascii="Times New Roman" w:hAnsi="Times New Roman" w:cs="Times New Roman"/>
                <w:b/>
                <w:sz w:val="20"/>
                <w:szCs w:val="20"/>
                <w:lang w:eastAsia="fr-FR"/>
              </w:rPr>
            </w:pPr>
            <w:r w:rsidRPr="00566985">
              <w:rPr>
                <w:rFonts w:ascii="Times New Roman" w:hAnsi="Times New Roman" w:cs="Times New Roman"/>
                <w:b/>
                <w:sz w:val="20"/>
                <w:szCs w:val="20"/>
                <w:lang w:eastAsia="fr-FR"/>
              </w:rPr>
              <w:t xml:space="preserve">Study: </w:t>
            </w:r>
          </w:p>
          <w:p w14:paraId="6F8D81FC" w14:textId="26DD1CDF" w:rsidR="0078522B" w:rsidRPr="00566985" w:rsidRDefault="00692109" w:rsidP="009C5023">
            <w:pPr>
              <w:spacing w:after="0" w:line="240" w:lineRule="auto"/>
              <w:rPr>
                <w:rFonts w:ascii="Times New Roman" w:hAnsi="Times New Roman" w:cs="Times New Roman"/>
                <w:b/>
                <w:sz w:val="20"/>
                <w:szCs w:val="20"/>
                <w:lang w:eastAsia="fr-FR"/>
              </w:rPr>
            </w:pPr>
            <w:r>
              <w:rPr>
                <w:rFonts w:ascii="Times New Roman" w:hAnsi="Times New Roman" w:cs="Times New Roman"/>
                <w:b/>
                <w:sz w:val="20"/>
                <w:szCs w:val="20"/>
                <w:lang w:eastAsia="fr-FR"/>
              </w:rPr>
              <w:t>Savage</w:t>
            </w:r>
            <w:r w:rsidR="00A617B6" w:rsidRPr="00A617B6">
              <w:rPr>
                <w:rFonts w:ascii="Times New Roman" w:hAnsi="Times New Roman" w:cs="Times New Roman"/>
                <w:b/>
                <w:sz w:val="20"/>
                <w:szCs w:val="20"/>
                <w:vertAlign w:val="superscript"/>
                <w:lang w:eastAsia="fr-FR"/>
              </w:rPr>
              <w:t>26</w:t>
            </w:r>
            <w:r>
              <w:rPr>
                <w:rFonts w:ascii="Times New Roman" w:hAnsi="Times New Roman" w:cs="Times New Roman"/>
                <w:b/>
                <w:sz w:val="20"/>
                <w:szCs w:val="20"/>
                <w:lang w:eastAsia="fr-FR"/>
              </w:rPr>
              <w:t xml:space="preserve"> 2007</w:t>
            </w:r>
          </w:p>
        </w:tc>
        <w:tc>
          <w:tcPr>
            <w:tcW w:w="2630" w:type="pct"/>
            <w:vMerge w:val="restart"/>
            <w:vAlign w:val="center"/>
          </w:tcPr>
          <w:p w14:paraId="22C09BF5" w14:textId="77777777" w:rsidR="0078522B" w:rsidRPr="00566985" w:rsidRDefault="0078522B" w:rsidP="009C5023">
            <w:pPr>
              <w:spacing w:after="0" w:line="240" w:lineRule="auto"/>
              <w:rPr>
                <w:rFonts w:ascii="Times New Roman" w:hAnsi="Times New Roman" w:cs="Times New Roman"/>
                <w:b/>
                <w:sz w:val="20"/>
                <w:szCs w:val="20"/>
                <w:lang w:eastAsia="fr-FR"/>
              </w:rPr>
            </w:pPr>
            <w:r w:rsidRPr="00566985">
              <w:rPr>
                <w:rFonts w:ascii="Times New Roman" w:hAnsi="Times New Roman" w:cs="Times New Roman"/>
                <w:b/>
                <w:sz w:val="20"/>
                <w:szCs w:val="20"/>
                <w:lang w:eastAsia="fr-FR"/>
              </w:rPr>
              <w:t>Methodological quality criteria</w:t>
            </w:r>
          </w:p>
        </w:tc>
        <w:tc>
          <w:tcPr>
            <w:tcW w:w="1657" w:type="pct"/>
            <w:gridSpan w:val="4"/>
            <w:vAlign w:val="center"/>
          </w:tcPr>
          <w:p w14:paraId="522BBFC6" w14:textId="77777777" w:rsidR="0078522B" w:rsidRPr="00566985" w:rsidRDefault="0078522B" w:rsidP="009C5023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sz w:val="20"/>
                <w:szCs w:val="20"/>
                <w:lang w:eastAsia="fr-FR"/>
              </w:rPr>
            </w:pPr>
            <w:r w:rsidRPr="00566985">
              <w:rPr>
                <w:rFonts w:ascii="Times New Roman" w:hAnsi="Times New Roman" w:cs="Times New Roman"/>
                <w:b/>
                <w:sz w:val="20"/>
                <w:szCs w:val="20"/>
                <w:lang w:eastAsia="fr-FR"/>
              </w:rPr>
              <w:t>Responses</w:t>
            </w:r>
          </w:p>
        </w:tc>
      </w:tr>
      <w:tr w:rsidR="0078522B" w:rsidRPr="00566985" w14:paraId="15F546BF" w14:textId="77777777" w:rsidTr="009C5023">
        <w:trPr>
          <w:jc w:val="center"/>
        </w:trPr>
        <w:tc>
          <w:tcPr>
            <w:tcW w:w="713" w:type="pct"/>
            <w:vMerge/>
            <w:tcBorders>
              <w:bottom w:val="single" w:sz="24" w:space="0" w:color="auto"/>
            </w:tcBorders>
          </w:tcPr>
          <w:p w14:paraId="1AF8BC44" w14:textId="77777777" w:rsidR="0078522B" w:rsidRPr="00566985" w:rsidRDefault="0078522B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eastAsia="fr-FR"/>
              </w:rPr>
            </w:pPr>
          </w:p>
        </w:tc>
        <w:tc>
          <w:tcPr>
            <w:tcW w:w="2630" w:type="pct"/>
            <w:vMerge/>
            <w:tcBorders>
              <w:bottom w:val="single" w:sz="24" w:space="0" w:color="auto"/>
            </w:tcBorders>
          </w:tcPr>
          <w:p w14:paraId="535B441C" w14:textId="77777777" w:rsidR="0078522B" w:rsidRPr="00566985" w:rsidRDefault="0078522B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eastAsia="fr-FR"/>
              </w:rPr>
            </w:pPr>
          </w:p>
        </w:tc>
        <w:tc>
          <w:tcPr>
            <w:tcW w:w="261" w:type="pct"/>
            <w:tcBorders>
              <w:bottom w:val="single" w:sz="24" w:space="0" w:color="auto"/>
            </w:tcBorders>
            <w:vAlign w:val="center"/>
          </w:tcPr>
          <w:p w14:paraId="6F50C3FB" w14:textId="77777777" w:rsidR="0078522B" w:rsidRPr="00566985" w:rsidRDefault="0078522B" w:rsidP="009C5023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eastAsia="fr-FR"/>
              </w:rPr>
            </w:pPr>
            <w:r w:rsidRPr="00566985">
              <w:rPr>
                <w:rFonts w:ascii="Times New Roman" w:hAnsi="Times New Roman" w:cs="Times New Roman"/>
                <w:sz w:val="20"/>
                <w:szCs w:val="20"/>
                <w:lang w:eastAsia="fr-FR"/>
              </w:rPr>
              <w:t>Yes</w:t>
            </w:r>
          </w:p>
        </w:tc>
        <w:tc>
          <w:tcPr>
            <w:tcW w:w="210" w:type="pct"/>
            <w:tcBorders>
              <w:bottom w:val="single" w:sz="24" w:space="0" w:color="auto"/>
            </w:tcBorders>
            <w:vAlign w:val="center"/>
          </w:tcPr>
          <w:p w14:paraId="087B5DE9" w14:textId="77777777" w:rsidR="0078522B" w:rsidRPr="00566985" w:rsidRDefault="0078522B" w:rsidP="009C5023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eastAsia="fr-FR"/>
              </w:rPr>
            </w:pPr>
            <w:r w:rsidRPr="00566985">
              <w:rPr>
                <w:rFonts w:ascii="Times New Roman" w:hAnsi="Times New Roman" w:cs="Times New Roman"/>
                <w:sz w:val="20"/>
                <w:szCs w:val="20"/>
                <w:lang w:eastAsia="fr-FR"/>
              </w:rPr>
              <w:t>No</w:t>
            </w:r>
          </w:p>
        </w:tc>
        <w:tc>
          <w:tcPr>
            <w:tcW w:w="313" w:type="pct"/>
            <w:tcBorders>
              <w:bottom w:val="single" w:sz="24" w:space="0" w:color="auto"/>
            </w:tcBorders>
            <w:vAlign w:val="center"/>
          </w:tcPr>
          <w:p w14:paraId="7FCE7281" w14:textId="77777777" w:rsidR="0078522B" w:rsidRPr="00566985" w:rsidRDefault="0078522B" w:rsidP="009C5023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eastAsia="fr-FR"/>
              </w:rPr>
            </w:pPr>
            <w:r w:rsidRPr="00566985">
              <w:rPr>
                <w:rFonts w:ascii="Times New Roman" w:hAnsi="Times New Roman" w:cs="Times New Roman"/>
                <w:sz w:val="20"/>
                <w:szCs w:val="20"/>
                <w:lang w:eastAsia="fr-FR"/>
              </w:rPr>
              <w:t>Can’t tell</w:t>
            </w:r>
          </w:p>
        </w:tc>
        <w:tc>
          <w:tcPr>
            <w:tcW w:w="873" w:type="pct"/>
            <w:tcBorders>
              <w:bottom w:val="single" w:sz="24" w:space="0" w:color="auto"/>
            </w:tcBorders>
            <w:vAlign w:val="center"/>
          </w:tcPr>
          <w:p w14:paraId="2E0BCE47" w14:textId="77777777" w:rsidR="0078522B" w:rsidRPr="00566985" w:rsidRDefault="0078522B" w:rsidP="009C5023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eastAsia="fr-FR"/>
              </w:rPr>
            </w:pPr>
            <w:r w:rsidRPr="00566985">
              <w:rPr>
                <w:rFonts w:ascii="Times New Roman" w:hAnsi="Times New Roman" w:cs="Times New Roman"/>
                <w:sz w:val="20"/>
                <w:szCs w:val="20"/>
                <w:lang w:eastAsia="fr-FR"/>
              </w:rPr>
              <w:t>Comments</w:t>
            </w:r>
          </w:p>
        </w:tc>
      </w:tr>
      <w:tr w:rsidR="0078522B" w:rsidRPr="00E718A9" w14:paraId="5732EAFD" w14:textId="77777777" w:rsidTr="009C5023">
        <w:trPr>
          <w:trHeight w:val="257"/>
          <w:jc w:val="center"/>
        </w:trPr>
        <w:tc>
          <w:tcPr>
            <w:tcW w:w="713" w:type="pct"/>
            <w:vMerge w:val="restart"/>
          </w:tcPr>
          <w:p w14:paraId="7DA7D5C4" w14:textId="77777777" w:rsidR="0078522B" w:rsidRPr="00566985" w:rsidRDefault="0078522B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  <w:r w:rsidRPr="00566985"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 xml:space="preserve">Screening questions </w:t>
            </w:r>
          </w:p>
          <w:p w14:paraId="2AC0ABE0" w14:textId="77777777" w:rsidR="0078522B" w:rsidRPr="00566985" w:rsidRDefault="0078522B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  <w:r w:rsidRPr="00566985"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>(for all types)</w:t>
            </w:r>
          </w:p>
        </w:tc>
        <w:tc>
          <w:tcPr>
            <w:tcW w:w="2630" w:type="pct"/>
            <w:tcBorders>
              <w:bottom w:val="single" w:sz="4" w:space="0" w:color="auto"/>
            </w:tcBorders>
          </w:tcPr>
          <w:p w14:paraId="3C8E8AF7" w14:textId="77777777" w:rsidR="0078522B" w:rsidRPr="00566985" w:rsidRDefault="0078522B" w:rsidP="009C5023">
            <w:pPr>
              <w:spacing w:after="0" w:line="240" w:lineRule="auto"/>
              <w:rPr>
                <w:rFonts w:ascii="Times New Roman" w:eastAsia="Calibri" w:hAnsi="Times New Roman" w:cs="Times New Roman"/>
                <w:i/>
                <w:sz w:val="20"/>
                <w:szCs w:val="20"/>
                <w:lang w:val="en-US"/>
              </w:rPr>
            </w:pPr>
            <w:r w:rsidRPr="00566985"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>S1. Are there clear research questions?</w:t>
            </w:r>
          </w:p>
        </w:tc>
        <w:tc>
          <w:tcPr>
            <w:tcW w:w="261" w:type="pct"/>
          </w:tcPr>
          <w:p w14:paraId="4375F05C" w14:textId="77777777" w:rsidR="0078522B" w:rsidRPr="00566985" w:rsidRDefault="0078522B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>X</w:t>
            </w:r>
          </w:p>
        </w:tc>
        <w:tc>
          <w:tcPr>
            <w:tcW w:w="210" w:type="pct"/>
          </w:tcPr>
          <w:p w14:paraId="1E92CFF7" w14:textId="77777777" w:rsidR="0078522B" w:rsidRPr="00566985" w:rsidRDefault="0078522B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313" w:type="pct"/>
          </w:tcPr>
          <w:p w14:paraId="014108B5" w14:textId="77777777" w:rsidR="0078522B" w:rsidRPr="00566985" w:rsidRDefault="0078522B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873" w:type="pct"/>
          </w:tcPr>
          <w:p w14:paraId="36F7B04A" w14:textId="77777777" w:rsidR="0078522B" w:rsidRPr="00566985" w:rsidRDefault="0078522B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</w:tr>
      <w:tr w:rsidR="0078522B" w:rsidRPr="00E718A9" w14:paraId="6CC015AD" w14:textId="77777777" w:rsidTr="009C5023">
        <w:trPr>
          <w:trHeight w:val="299"/>
          <w:jc w:val="center"/>
        </w:trPr>
        <w:tc>
          <w:tcPr>
            <w:tcW w:w="713" w:type="pct"/>
            <w:vMerge/>
          </w:tcPr>
          <w:p w14:paraId="576DC4A0" w14:textId="77777777" w:rsidR="0078522B" w:rsidRPr="00566985" w:rsidRDefault="0078522B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630" w:type="pct"/>
            <w:tcBorders>
              <w:top w:val="single" w:sz="4" w:space="0" w:color="auto"/>
              <w:bottom w:val="single" w:sz="4" w:space="0" w:color="auto"/>
            </w:tcBorders>
          </w:tcPr>
          <w:p w14:paraId="291D0A5D" w14:textId="77777777" w:rsidR="0078522B" w:rsidRPr="00566985" w:rsidRDefault="0078522B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  <w:r w:rsidRPr="00566985"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 xml:space="preserve">S2. Do the collected data allow to address the research questions? </w:t>
            </w:r>
          </w:p>
        </w:tc>
        <w:tc>
          <w:tcPr>
            <w:tcW w:w="261" w:type="pct"/>
          </w:tcPr>
          <w:p w14:paraId="5A235C43" w14:textId="77777777" w:rsidR="0078522B" w:rsidRPr="00566985" w:rsidRDefault="0078522B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>X</w:t>
            </w:r>
          </w:p>
        </w:tc>
        <w:tc>
          <w:tcPr>
            <w:tcW w:w="210" w:type="pct"/>
          </w:tcPr>
          <w:p w14:paraId="19976550" w14:textId="77777777" w:rsidR="0078522B" w:rsidRPr="00566985" w:rsidRDefault="0078522B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313" w:type="pct"/>
          </w:tcPr>
          <w:p w14:paraId="601661E9" w14:textId="77777777" w:rsidR="0078522B" w:rsidRPr="00566985" w:rsidRDefault="0078522B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873" w:type="pct"/>
          </w:tcPr>
          <w:p w14:paraId="55B71C28" w14:textId="77777777" w:rsidR="0078522B" w:rsidRPr="00566985" w:rsidRDefault="0078522B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</w:tr>
      <w:tr w:rsidR="0078522B" w:rsidRPr="000B2924" w14:paraId="0183C82B" w14:textId="77777777" w:rsidTr="009C5023">
        <w:trPr>
          <w:trHeight w:val="233"/>
          <w:jc w:val="center"/>
        </w:trPr>
        <w:tc>
          <w:tcPr>
            <w:tcW w:w="713" w:type="pct"/>
            <w:vMerge/>
            <w:tcBorders>
              <w:bottom w:val="single" w:sz="24" w:space="0" w:color="auto"/>
            </w:tcBorders>
          </w:tcPr>
          <w:p w14:paraId="200C8450" w14:textId="77777777" w:rsidR="0078522B" w:rsidRPr="00566985" w:rsidRDefault="0078522B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4287" w:type="pct"/>
            <w:gridSpan w:val="5"/>
            <w:tcBorders>
              <w:top w:val="single" w:sz="4" w:space="0" w:color="auto"/>
              <w:bottom w:val="single" w:sz="24" w:space="0" w:color="auto"/>
            </w:tcBorders>
          </w:tcPr>
          <w:p w14:paraId="1B3CAB49" w14:textId="77777777" w:rsidR="0078522B" w:rsidRPr="00566985" w:rsidRDefault="0078522B" w:rsidP="009C5023">
            <w:pPr>
              <w:spacing w:after="0" w:line="240" w:lineRule="auto"/>
              <w:rPr>
                <w:rFonts w:ascii="Times New Roman" w:hAnsi="Times New Roman" w:cs="Times New Roman"/>
                <w:color w:val="C00000"/>
                <w:sz w:val="20"/>
                <w:szCs w:val="20"/>
                <w:lang w:val="en-US" w:eastAsia="fr-FR"/>
              </w:rPr>
            </w:pPr>
            <w:r w:rsidRPr="00566985">
              <w:rPr>
                <w:rFonts w:ascii="Times New Roman" w:eastAsia="Calibri" w:hAnsi="Times New Roman" w:cs="Times New Roman"/>
                <w:i/>
                <w:color w:val="C00000"/>
                <w:sz w:val="20"/>
                <w:szCs w:val="20"/>
                <w:lang w:val="en-US"/>
              </w:rPr>
              <w:t>Further appraisal may not be feasible or appropriate when the answer is ‘No’ or ‘Can’t tell’ to one or both screening questions.</w:t>
            </w:r>
          </w:p>
        </w:tc>
      </w:tr>
      <w:tr w:rsidR="0078522B" w:rsidRPr="000B2924" w14:paraId="3164909F" w14:textId="77777777" w:rsidTr="009C5023">
        <w:trPr>
          <w:jc w:val="center"/>
        </w:trPr>
        <w:tc>
          <w:tcPr>
            <w:tcW w:w="713" w:type="pct"/>
            <w:vMerge w:val="restart"/>
            <w:tcBorders>
              <w:top w:val="single" w:sz="24" w:space="0" w:color="auto"/>
            </w:tcBorders>
          </w:tcPr>
          <w:p w14:paraId="37A2D963" w14:textId="77777777" w:rsidR="0078522B" w:rsidRPr="00566985" w:rsidRDefault="0078522B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eastAsia="fr-FR"/>
              </w:rPr>
            </w:pPr>
            <w:r w:rsidRPr="00566985">
              <w:rPr>
                <w:rFonts w:ascii="Times New Roman" w:hAnsi="Times New Roman" w:cs="Times New Roman"/>
                <w:sz w:val="20"/>
                <w:szCs w:val="20"/>
                <w:lang w:eastAsia="fr-FR"/>
              </w:rPr>
              <w:t>1. Qualitative</w:t>
            </w:r>
          </w:p>
        </w:tc>
        <w:tc>
          <w:tcPr>
            <w:tcW w:w="2630" w:type="pct"/>
            <w:tcBorders>
              <w:top w:val="single" w:sz="24" w:space="0" w:color="auto"/>
            </w:tcBorders>
          </w:tcPr>
          <w:p w14:paraId="7D7A748B" w14:textId="77777777" w:rsidR="0078522B" w:rsidRPr="00566985" w:rsidRDefault="0078522B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  <w:r w:rsidRPr="00566985"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>1.1. Is the qualitative approach appropriate to answer the research question?</w:t>
            </w:r>
          </w:p>
        </w:tc>
        <w:tc>
          <w:tcPr>
            <w:tcW w:w="261" w:type="pct"/>
            <w:tcBorders>
              <w:top w:val="single" w:sz="24" w:space="0" w:color="auto"/>
            </w:tcBorders>
          </w:tcPr>
          <w:p w14:paraId="5DD5EC09" w14:textId="77777777" w:rsidR="0078522B" w:rsidRPr="00566985" w:rsidRDefault="0078522B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10" w:type="pct"/>
            <w:tcBorders>
              <w:top w:val="single" w:sz="24" w:space="0" w:color="auto"/>
            </w:tcBorders>
          </w:tcPr>
          <w:p w14:paraId="72CCF2B4" w14:textId="77777777" w:rsidR="0078522B" w:rsidRPr="00566985" w:rsidRDefault="0078522B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313" w:type="pct"/>
            <w:tcBorders>
              <w:top w:val="single" w:sz="24" w:space="0" w:color="auto"/>
            </w:tcBorders>
          </w:tcPr>
          <w:p w14:paraId="3B87D0A3" w14:textId="77777777" w:rsidR="0078522B" w:rsidRPr="00566985" w:rsidRDefault="0078522B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873" w:type="pct"/>
            <w:tcBorders>
              <w:top w:val="single" w:sz="24" w:space="0" w:color="auto"/>
            </w:tcBorders>
          </w:tcPr>
          <w:p w14:paraId="645BD0C2" w14:textId="77777777" w:rsidR="0078522B" w:rsidRPr="00566985" w:rsidRDefault="0078522B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</w:tr>
      <w:tr w:rsidR="0078522B" w:rsidRPr="000B2924" w14:paraId="00A36D37" w14:textId="77777777" w:rsidTr="009C5023">
        <w:trPr>
          <w:trHeight w:val="274"/>
          <w:jc w:val="center"/>
        </w:trPr>
        <w:tc>
          <w:tcPr>
            <w:tcW w:w="713" w:type="pct"/>
            <w:vMerge/>
          </w:tcPr>
          <w:p w14:paraId="7A0CFE0C" w14:textId="77777777" w:rsidR="0078522B" w:rsidRPr="00566985" w:rsidRDefault="0078522B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630" w:type="pct"/>
          </w:tcPr>
          <w:p w14:paraId="5F7B0DD7" w14:textId="77777777" w:rsidR="0078522B" w:rsidRPr="00566985" w:rsidRDefault="0078522B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  <w:r w:rsidRPr="00566985"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>1.2. Are the qualitative data collection methods adequate to address the research question?</w:t>
            </w:r>
          </w:p>
        </w:tc>
        <w:tc>
          <w:tcPr>
            <w:tcW w:w="261" w:type="pct"/>
          </w:tcPr>
          <w:p w14:paraId="0ECED823" w14:textId="77777777" w:rsidR="0078522B" w:rsidRPr="00566985" w:rsidRDefault="0078522B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10" w:type="pct"/>
          </w:tcPr>
          <w:p w14:paraId="304660D3" w14:textId="77777777" w:rsidR="0078522B" w:rsidRPr="00566985" w:rsidRDefault="0078522B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313" w:type="pct"/>
          </w:tcPr>
          <w:p w14:paraId="16FD5BA4" w14:textId="77777777" w:rsidR="0078522B" w:rsidRPr="00566985" w:rsidRDefault="0078522B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873" w:type="pct"/>
          </w:tcPr>
          <w:p w14:paraId="10B16604" w14:textId="77777777" w:rsidR="0078522B" w:rsidRPr="00566985" w:rsidRDefault="0078522B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</w:tr>
      <w:tr w:rsidR="0078522B" w:rsidRPr="000B2924" w14:paraId="20EB3E41" w14:textId="77777777" w:rsidTr="009C5023">
        <w:trPr>
          <w:jc w:val="center"/>
        </w:trPr>
        <w:tc>
          <w:tcPr>
            <w:tcW w:w="713" w:type="pct"/>
            <w:vMerge/>
          </w:tcPr>
          <w:p w14:paraId="18A18E94" w14:textId="77777777" w:rsidR="0078522B" w:rsidRPr="00566985" w:rsidRDefault="0078522B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630" w:type="pct"/>
          </w:tcPr>
          <w:p w14:paraId="08E79511" w14:textId="77777777" w:rsidR="0078522B" w:rsidRPr="00566985" w:rsidRDefault="0078522B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  <w:r w:rsidRPr="00566985"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>1.3. Are the findings adequately derived from the data?</w:t>
            </w:r>
          </w:p>
        </w:tc>
        <w:tc>
          <w:tcPr>
            <w:tcW w:w="261" w:type="pct"/>
          </w:tcPr>
          <w:p w14:paraId="374E6F3A" w14:textId="77777777" w:rsidR="0078522B" w:rsidRPr="00566985" w:rsidRDefault="0078522B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10" w:type="pct"/>
          </w:tcPr>
          <w:p w14:paraId="570DCF2F" w14:textId="77777777" w:rsidR="0078522B" w:rsidRPr="00566985" w:rsidRDefault="0078522B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313" w:type="pct"/>
          </w:tcPr>
          <w:p w14:paraId="47D22EC4" w14:textId="77777777" w:rsidR="0078522B" w:rsidRPr="00566985" w:rsidRDefault="0078522B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873" w:type="pct"/>
          </w:tcPr>
          <w:p w14:paraId="6558F63C" w14:textId="77777777" w:rsidR="0078522B" w:rsidRPr="00566985" w:rsidRDefault="0078522B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i/>
                <w:sz w:val="20"/>
                <w:szCs w:val="20"/>
                <w:lang w:val="en-US" w:eastAsia="fr-FR"/>
              </w:rPr>
            </w:pPr>
          </w:p>
        </w:tc>
      </w:tr>
      <w:tr w:rsidR="0078522B" w:rsidRPr="000B2924" w14:paraId="47566EE1" w14:textId="77777777" w:rsidTr="009C5023">
        <w:trPr>
          <w:jc w:val="center"/>
        </w:trPr>
        <w:tc>
          <w:tcPr>
            <w:tcW w:w="713" w:type="pct"/>
            <w:vMerge/>
          </w:tcPr>
          <w:p w14:paraId="7BC01103" w14:textId="77777777" w:rsidR="0078522B" w:rsidRPr="00566985" w:rsidRDefault="0078522B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630" w:type="pct"/>
          </w:tcPr>
          <w:p w14:paraId="12599249" w14:textId="77777777" w:rsidR="0078522B" w:rsidRPr="00566985" w:rsidRDefault="0078522B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  <w:r w:rsidRPr="00566985"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 xml:space="preserve">1.4. Is the interpretation of results sufficiently substantiated by data? </w:t>
            </w:r>
          </w:p>
        </w:tc>
        <w:tc>
          <w:tcPr>
            <w:tcW w:w="261" w:type="pct"/>
          </w:tcPr>
          <w:p w14:paraId="114DA71B" w14:textId="77777777" w:rsidR="0078522B" w:rsidRPr="00566985" w:rsidRDefault="0078522B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10" w:type="pct"/>
          </w:tcPr>
          <w:p w14:paraId="6B106D34" w14:textId="77777777" w:rsidR="0078522B" w:rsidRPr="00566985" w:rsidRDefault="0078522B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313" w:type="pct"/>
          </w:tcPr>
          <w:p w14:paraId="703A5F25" w14:textId="77777777" w:rsidR="0078522B" w:rsidRPr="00566985" w:rsidRDefault="0078522B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873" w:type="pct"/>
          </w:tcPr>
          <w:p w14:paraId="0A610701" w14:textId="77777777" w:rsidR="0078522B" w:rsidRPr="00566985" w:rsidRDefault="0078522B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i/>
                <w:sz w:val="20"/>
                <w:szCs w:val="20"/>
                <w:lang w:val="en-US" w:eastAsia="fr-FR"/>
              </w:rPr>
            </w:pPr>
          </w:p>
        </w:tc>
      </w:tr>
      <w:tr w:rsidR="0078522B" w:rsidRPr="000B2924" w14:paraId="01D94FBE" w14:textId="77777777" w:rsidTr="009C5023">
        <w:trPr>
          <w:trHeight w:val="283"/>
          <w:jc w:val="center"/>
        </w:trPr>
        <w:tc>
          <w:tcPr>
            <w:tcW w:w="713" w:type="pct"/>
            <w:vMerge/>
          </w:tcPr>
          <w:p w14:paraId="59E88C72" w14:textId="77777777" w:rsidR="0078522B" w:rsidRPr="00566985" w:rsidRDefault="0078522B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630" w:type="pct"/>
          </w:tcPr>
          <w:p w14:paraId="4960E208" w14:textId="77777777" w:rsidR="0078522B" w:rsidRPr="00566985" w:rsidRDefault="0078522B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  <w:r w:rsidRPr="00566985"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>1.5. Is there coherence between qualitative data sources, collection, analysis and interpretation?</w:t>
            </w:r>
          </w:p>
        </w:tc>
        <w:tc>
          <w:tcPr>
            <w:tcW w:w="261" w:type="pct"/>
          </w:tcPr>
          <w:p w14:paraId="24CC26F9" w14:textId="77777777" w:rsidR="0078522B" w:rsidRPr="00566985" w:rsidRDefault="0078522B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10" w:type="pct"/>
          </w:tcPr>
          <w:p w14:paraId="46FFDEAC" w14:textId="77777777" w:rsidR="0078522B" w:rsidRPr="00566985" w:rsidRDefault="0078522B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313" w:type="pct"/>
          </w:tcPr>
          <w:p w14:paraId="610E3982" w14:textId="77777777" w:rsidR="0078522B" w:rsidRPr="00566985" w:rsidRDefault="0078522B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873" w:type="pct"/>
          </w:tcPr>
          <w:p w14:paraId="79C125F0" w14:textId="77777777" w:rsidR="0078522B" w:rsidRPr="00566985" w:rsidRDefault="0078522B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i/>
                <w:sz w:val="20"/>
                <w:szCs w:val="20"/>
                <w:lang w:val="en-US" w:eastAsia="fr-FR"/>
              </w:rPr>
            </w:pPr>
          </w:p>
        </w:tc>
      </w:tr>
      <w:tr w:rsidR="0078522B" w:rsidRPr="00566985" w14:paraId="6DD26B80" w14:textId="77777777" w:rsidTr="009C5023">
        <w:trPr>
          <w:jc w:val="center"/>
        </w:trPr>
        <w:tc>
          <w:tcPr>
            <w:tcW w:w="713" w:type="pct"/>
            <w:vMerge w:val="restart"/>
            <w:tcBorders>
              <w:top w:val="single" w:sz="24" w:space="0" w:color="auto"/>
            </w:tcBorders>
          </w:tcPr>
          <w:p w14:paraId="08D4E0B4" w14:textId="77777777" w:rsidR="0078522B" w:rsidRPr="00566985" w:rsidRDefault="0078522B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eastAsia="fr-FR"/>
              </w:rPr>
            </w:pPr>
            <w:r w:rsidRPr="00566985">
              <w:rPr>
                <w:rFonts w:ascii="Times New Roman" w:hAnsi="Times New Roman" w:cs="Times New Roman"/>
                <w:sz w:val="20"/>
                <w:szCs w:val="20"/>
                <w:lang w:eastAsia="fr-FR"/>
              </w:rPr>
              <w:t>2. Quantitative randomized controlled trials</w:t>
            </w:r>
          </w:p>
        </w:tc>
        <w:tc>
          <w:tcPr>
            <w:tcW w:w="2630" w:type="pct"/>
            <w:tcBorders>
              <w:top w:val="single" w:sz="24" w:space="0" w:color="auto"/>
            </w:tcBorders>
          </w:tcPr>
          <w:p w14:paraId="69BD011A" w14:textId="77777777" w:rsidR="0078522B" w:rsidRPr="00566985" w:rsidRDefault="0078522B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eastAsia="fr-FR"/>
              </w:rPr>
            </w:pPr>
            <w:r w:rsidRPr="00566985">
              <w:rPr>
                <w:rFonts w:ascii="Times New Roman" w:hAnsi="Times New Roman" w:cs="Times New Roman"/>
                <w:sz w:val="20"/>
                <w:szCs w:val="20"/>
                <w:lang w:eastAsia="fr-FR"/>
              </w:rPr>
              <w:t>2.1. Is randomization appropriately performed?</w:t>
            </w:r>
          </w:p>
        </w:tc>
        <w:tc>
          <w:tcPr>
            <w:tcW w:w="261" w:type="pct"/>
            <w:tcBorders>
              <w:top w:val="single" w:sz="24" w:space="0" w:color="auto"/>
            </w:tcBorders>
          </w:tcPr>
          <w:p w14:paraId="12E03D9F" w14:textId="77777777" w:rsidR="0078522B" w:rsidRPr="00566985" w:rsidRDefault="0078522B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eastAsia="fr-FR"/>
              </w:rPr>
            </w:pPr>
          </w:p>
        </w:tc>
        <w:tc>
          <w:tcPr>
            <w:tcW w:w="210" w:type="pct"/>
            <w:tcBorders>
              <w:top w:val="single" w:sz="24" w:space="0" w:color="auto"/>
            </w:tcBorders>
          </w:tcPr>
          <w:p w14:paraId="3FA8B8A1" w14:textId="77777777" w:rsidR="0078522B" w:rsidRPr="00566985" w:rsidRDefault="0078522B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eastAsia="fr-FR"/>
              </w:rPr>
            </w:pPr>
          </w:p>
        </w:tc>
        <w:tc>
          <w:tcPr>
            <w:tcW w:w="313" w:type="pct"/>
            <w:tcBorders>
              <w:top w:val="single" w:sz="24" w:space="0" w:color="auto"/>
            </w:tcBorders>
          </w:tcPr>
          <w:p w14:paraId="46BFD759" w14:textId="77777777" w:rsidR="0078522B" w:rsidRPr="00566985" w:rsidRDefault="0078522B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eastAsia="fr-FR"/>
              </w:rPr>
            </w:pPr>
          </w:p>
        </w:tc>
        <w:tc>
          <w:tcPr>
            <w:tcW w:w="873" w:type="pct"/>
            <w:tcBorders>
              <w:top w:val="single" w:sz="24" w:space="0" w:color="auto"/>
            </w:tcBorders>
          </w:tcPr>
          <w:p w14:paraId="48B54986" w14:textId="77777777" w:rsidR="0078522B" w:rsidRPr="009676CD" w:rsidRDefault="0078522B" w:rsidP="009C5023">
            <w:pPr>
              <w:spacing w:after="0" w:line="240" w:lineRule="auto"/>
              <w:rPr>
                <w:rFonts w:ascii="Times New Roman" w:hAnsi="Times New Roman" w:cs="Times New Roman"/>
                <w:iCs/>
                <w:sz w:val="20"/>
                <w:szCs w:val="20"/>
                <w:lang w:eastAsia="fr-FR"/>
              </w:rPr>
            </w:pPr>
          </w:p>
        </w:tc>
      </w:tr>
      <w:tr w:rsidR="0078522B" w:rsidRPr="000B2924" w14:paraId="34791858" w14:textId="77777777" w:rsidTr="009C5023">
        <w:trPr>
          <w:jc w:val="center"/>
        </w:trPr>
        <w:tc>
          <w:tcPr>
            <w:tcW w:w="713" w:type="pct"/>
            <w:vMerge/>
          </w:tcPr>
          <w:p w14:paraId="3C72F4D4" w14:textId="77777777" w:rsidR="0078522B" w:rsidRPr="00566985" w:rsidRDefault="0078522B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eastAsia="fr-FR"/>
              </w:rPr>
            </w:pPr>
          </w:p>
        </w:tc>
        <w:tc>
          <w:tcPr>
            <w:tcW w:w="2630" w:type="pct"/>
          </w:tcPr>
          <w:p w14:paraId="21272F13" w14:textId="77777777" w:rsidR="0078522B" w:rsidRPr="00566985" w:rsidRDefault="0078522B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  <w:r w:rsidRPr="00566985"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>2.2. Are the groups comparable at baseline?</w:t>
            </w:r>
          </w:p>
        </w:tc>
        <w:tc>
          <w:tcPr>
            <w:tcW w:w="261" w:type="pct"/>
          </w:tcPr>
          <w:p w14:paraId="7745BF5F" w14:textId="77777777" w:rsidR="0078522B" w:rsidRPr="00566985" w:rsidRDefault="0078522B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10" w:type="pct"/>
          </w:tcPr>
          <w:p w14:paraId="49CB86B0" w14:textId="77777777" w:rsidR="0078522B" w:rsidRPr="00566985" w:rsidRDefault="0078522B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313" w:type="pct"/>
          </w:tcPr>
          <w:p w14:paraId="1FFAEC6D" w14:textId="77777777" w:rsidR="0078522B" w:rsidRPr="00566985" w:rsidRDefault="0078522B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873" w:type="pct"/>
          </w:tcPr>
          <w:p w14:paraId="784CC6F2" w14:textId="77777777" w:rsidR="0078522B" w:rsidRPr="009676CD" w:rsidRDefault="0078522B" w:rsidP="009C5023">
            <w:pPr>
              <w:spacing w:after="0" w:line="240" w:lineRule="auto"/>
              <w:rPr>
                <w:rFonts w:ascii="Times New Roman" w:hAnsi="Times New Roman" w:cs="Times New Roman"/>
                <w:iCs/>
                <w:sz w:val="20"/>
                <w:szCs w:val="20"/>
                <w:lang w:val="en-US" w:eastAsia="fr-FR"/>
              </w:rPr>
            </w:pPr>
          </w:p>
        </w:tc>
      </w:tr>
      <w:tr w:rsidR="0078522B" w:rsidRPr="000B2924" w14:paraId="095FCE59" w14:textId="77777777" w:rsidTr="009C5023">
        <w:trPr>
          <w:jc w:val="center"/>
        </w:trPr>
        <w:tc>
          <w:tcPr>
            <w:tcW w:w="713" w:type="pct"/>
            <w:vMerge/>
          </w:tcPr>
          <w:p w14:paraId="24A7A723" w14:textId="77777777" w:rsidR="0078522B" w:rsidRPr="00566985" w:rsidRDefault="0078522B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630" w:type="pct"/>
          </w:tcPr>
          <w:p w14:paraId="4EC3A1E9" w14:textId="77777777" w:rsidR="0078522B" w:rsidRPr="00566985" w:rsidRDefault="0078522B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  <w:r w:rsidRPr="00566985"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>2.3. Are there complete outcome data?</w:t>
            </w:r>
          </w:p>
        </w:tc>
        <w:tc>
          <w:tcPr>
            <w:tcW w:w="261" w:type="pct"/>
          </w:tcPr>
          <w:p w14:paraId="42274A53" w14:textId="77777777" w:rsidR="0078522B" w:rsidRPr="00566985" w:rsidRDefault="0078522B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10" w:type="pct"/>
          </w:tcPr>
          <w:p w14:paraId="785B3475" w14:textId="77777777" w:rsidR="0078522B" w:rsidRPr="00566985" w:rsidRDefault="0078522B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313" w:type="pct"/>
          </w:tcPr>
          <w:p w14:paraId="5DF85254" w14:textId="77777777" w:rsidR="0078522B" w:rsidRPr="00566985" w:rsidRDefault="0078522B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873" w:type="pct"/>
          </w:tcPr>
          <w:p w14:paraId="1A7B5B07" w14:textId="77777777" w:rsidR="0078522B" w:rsidRPr="009676CD" w:rsidRDefault="0078522B" w:rsidP="009C5023">
            <w:pPr>
              <w:spacing w:after="0" w:line="240" w:lineRule="auto"/>
              <w:rPr>
                <w:rFonts w:ascii="Times New Roman" w:hAnsi="Times New Roman" w:cs="Times New Roman"/>
                <w:iCs/>
                <w:sz w:val="20"/>
                <w:szCs w:val="20"/>
                <w:lang w:val="en-US" w:eastAsia="fr-FR"/>
              </w:rPr>
            </w:pPr>
          </w:p>
        </w:tc>
      </w:tr>
      <w:tr w:rsidR="0078522B" w:rsidRPr="000B2924" w14:paraId="5BA47F61" w14:textId="77777777" w:rsidTr="009C5023">
        <w:trPr>
          <w:jc w:val="center"/>
        </w:trPr>
        <w:tc>
          <w:tcPr>
            <w:tcW w:w="713" w:type="pct"/>
            <w:vMerge/>
          </w:tcPr>
          <w:p w14:paraId="3B7BE5A7" w14:textId="77777777" w:rsidR="0078522B" w:rsidRPr="00566985" w:rsidRDefault="0078522B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630" w:type="pct"/>
          </w:tcPr>
          <w:p w14:paraId="1B260FC9" w14:textId="77777777" w:rsidR="0078522B" w:rsidRPr="00566985" w:rsidRDefault="0078522B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  <w:r w:rsidRPr="00566985"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>2.4. Are outcome assessors blinded to the intervention provided?</w:t>
            </w:r>
          </w:p>
        </w:tc>
        <w:tc>
          <w:tcPr>
            <w:tcW w:w="261" w:type="pct"/>
          </w:tcPr>
          <w:p w14:paraId="1E385CE0" w14:textId="77777777" w:rsidR="0078522B" w:rsidRPr="00566985" w:rsidRDefault="0078522B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10" w:type="pct"/>
          </w:tcPr>
          <w:p w14:paraId="734FC275" w14:textId="77777777" w:rsidR="0078522B" w:rsidRPr="00566985" w:rsidRDefault="0078522B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313" w:type="pct"/>
          </w:tcPr>
          <w:p w14:paraId="55E3EE79" w14:textId="77777777" w:rsidR="0078522B" w:rsidRPr="00566985" w:rsidRDefault="0078522B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873" w:type="pct"/>
          </w:tcPr>
          <w:p w14:paraId="24408E6C" w14:textId="77777777" w:rsidR="0078522B" w:rsidRPr="009676CD" w:rsidRDefault="0078522B" w:rsidP="009C5023">
            <w:pPr>
              <w:spacing w:after="0" w:line="240" w:lineRule="auto"/>
              <w:rPr>
                <w:rFonts w:ascii="Times New Roman" w:hAnsi="Times New Roman" w:cs="Times New Roman"/>
                <w:iCs/>
                <w:sz w:val="20"/>
                <w:szCs w:val="20"/>
                <w:lang w:val="en-US" w:eastAsia="fr-FR"/>
              </w:rPr>
            </w:pPr>
          </w:p>
        </w:tc>
      </w:tr>
      <w:tr w:rsidR="0078522B" w:rsidRPr="000B2924" w14:paraId="39243C5D" w14:textId="77777777" w:rsidTr="009C5023">
        <w:trPr>
          <w:jc w:val="center"/>
        </w:trPr>
        <w:tc>
          <w:tcPr>
            <w:tcW w:w="713" w:type="pct"/>
            <w:vMerge/>
            <w:tcBorders>
              <w:bottom w:val="single" w:sz="24" w:space="0" w:color="auto"/>
            </w:tcBorders>
          </w:tcPr>
          <w:p w14:paraId="50B78447" w14:textId="77777777" w:rsidR="0078522B" w:rsidRPr="00566985" w:rsidRDefault="0078522B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630" w:type="pct"/>
            <w:tcBorders>
              <w:bottom w:val="single" w:sz="24" w:space="0" w:color="auto"/>
            </w:tcBorders>
          </w:tcPr>
          <w:p w14:paraId="2B5A820B" w14:textId="77777777" w:rsidR="0078522B" w:rsidRPr="00566985" w:rsidRDefault="0078522B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  <w:r w:rsidRPr="00566985"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>2.5 Did the participants adhere to the assigned intervention?</w:t>
            </w:r>
          </w:p>
        </w:tc>
        <w:tc>
          <w:tcPr>
            <w:tcW w:w="261" w:type="pct"/>
            <w:tcBorders>
              <w:bottom w:val="single" w:sz="24" w:space="0" w:color="auto"/>
            </w:tcBorders>
          </w:tcPr>
          <w:p w14:paraId="4A3BA933" w14:textId="77777777" w:rsidR="0078522B" w:rsidRPr="00566985" w:rsidRDefault="0078522B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10" w:type="pct"/>
            <w:tcBorders>
              <w:bottom w:val="single" w:sz="24" w:space="0" w:color="auto"/>
            </w:tcBorders>
          </w:tcPr>
          <w:p w14:paraId="6DD6F51F" w14:textId="77777777" w:rsidR="0078522B" w:rsidRPr="00566985" w:rsidRDefault="0078522B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313" w:type="pct"/>
            <w:tcBorders>
              <w:bottom w:val="single" w:sz="24" w:space="0" w:color="auto"/>
            </w:tcBorders>
          </w:tcPr>
          <w:p w14:paraId="6A86A02B" w14:textId="77777777" w:rsidR="0078522B" w:rsidRPr="00566985" w:rsidRDefault="0078522B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873" w:type="pct"/>
            <w:tcBorders>
              <w:bottom w:val="single" w:sz="24" w:space="0" w:color="auto"/>
            </w:tcBorders>
          </w:tcPr>
          <w:p w14:paraId="49BB7FD7" w14:textId="77777777" w:rsidR="0078522B" w:rsidRPr="009676CD" w:rsidRDefault="0078522B" w:rsidP="009C5023">
            <w:pPr>
              <w:spacing w:after="0" w:line="240" w:lineRule="auto"/>
              <w:rPr>
                <w:rFonts w:ascii="Times New Roman" w:hAnsi="Times New Roman" w:cs="Times New Roman"/>
                <w:iCs/>
                <w:sz w:val="20"/>
                <w:szCs w:val="20"/>
                <w:lang w:val="en-US" w:eastAsia="fr-FR"/>
              </w:rPr>
            </w:pPr>
          </w:p>
        </w:tc>
      </w:tr>
      <w:tr w:rsidR="0078522B" w:rsidRPr="000B2924" w14:paraId="54DBE66D" w14:textId="77777777" w:rsidTr="00AF57F9">
        <w:trPr>
          <w:trHeight w:val="230"/>
          <w:jc w:val="center"/>
        </w:trPr>
        <w:tc>
          <w:tcPr>
            <w:tcW w:w="713" w:type="pct"/>
            <w:vMerge w:val="restart"/>
            <w:tcBorders>
              <w:top w:val="single" w:sz="24" w:space="0" w:color="auto"/>
            </w:tcBorders>
          </w:tcPr>
          <w:p w14:paraId="3E2C8CC8" w14:textId="77777777" w:rsidR="0078522B" w:rsidRPr="00566985" w:rsidRDefault="0078522B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eastAsia="fr-FR"/>
              </w:rPr>
            </w:pPr>
            <w:r w:rsidRPr="00566985">
              <w:rPr>
                <w:rFonts w:ascii="Times New Roman" w:hAnsi="Times New Roman" w:cs="Times New Roman"/>
                <w:sz w:val="20"/>
                <w:szCs w:val="20"/>
                <w:lang w:eastAsia="fr-FR"/>
              </w:rPr>
              <w:t xml:space="preserve">3. Quantitative non-randomized </w:t>
            </w:r>
          </w:p>
        </w:tc>
        <w:tc>
          <w:tcPr>
            <w:tcW w:w="2630" w:type="pct"/>
            <w:tcBorders>
              <w:top w:val="single" w:sz="24" w:space="0" w:color="auto"/>
            </w:tcBorders>
          </w:tcPr>
          <w:p w14:paraId="4E21BC0F" w14:textId="77777777" w:rsidR="0078522B" w:rsidRPr="00566985" w:rsidRDefault="0078522B" w:rsidP="009C5023">
            <w:pPr>
              <w:spacing w:after="0" w:line="240" w:lineRule="auto"/>
              <w:rPr>
                <w:rFonts w:ascii="Times New Roman" w:hAnsi="Times New Roman" w:cs="Times New Roman"/>
                <w:bCs/>
                <w:sz w:val="20"/>
                <w:szCs w:val="20"/>
                <w:lang w:val="en-US" w:eastAsia="fr-FR"/>
              </w:rPr>
            </w:pPr>
            <w:r w:rsidRPr="00566985">
              <w:rPr>
                <w:rFonts w:ascii="Times New Roman" w:hAnsi="Times New Roman" w:cs="Times New Roman"/>
                <w:bCs/>
                <w:sz w:val="20"/>
                <w:szCs w:val="20"/>
                <w:lang w:val="en-US" w:eastAsia="fr-FR"/>
              </w:rPr>
              <w:t>3.1. Are the participants representative of the target population?</w:t>
            </w:r>
          </w:p>
        </w:tc>
        <w:tc>
          <w:tcPr>
            <w:tcW w:w="261" w:type="pct"/>
            <w:tcBorders>
              <w:top w:val="single" w:sz="24" w:space="0" w:color="auto"/>
            </w:tcBorders>
          </w:tcPr>
          <w:p w14:paraId="7F385866" w14:textId="7606D399" w:rsidR="0078522B" w:rsidRPr="00566985" w:rsidRDefault="0078522B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10" w:type="pct"/>
            <w:tcBorders>
              <w:top w:val="single" w:sz="24" w:space="0" w:color="auto"/>
            </w:tcBorders>
          </w:tcPr>
          <w:p w14:paraId="2FA42FCD" w14:textId="77777777" w:rsidR="0078522B" w:rsidRPr="00566985" w:rsidRDefault="0078522B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313" w:type="pct"/>
            <w:tcBorders>
              <w:top w:val="single" w:sz="24" w:space="0" w:color="auto"/>
            </w:tcBorders>
          </w:tcPr>
          <w:p w14:paraId="48CA90EE" w14:textId="2D8F5D83" w:rsidR="0078522B" w:rsidRPr="00566985" w:rsidRDefault="0078522B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873" w:type="pct"/>
            <w:tcBorders>
              <w:top w:val="single" w:sz="24" w:space="0" w:color="auto"/>
            </w:tcBorders>
          </w:tcPr>
          <w:p w14:paraId="1E26E2EA" w14:textId="6ACD50E8" w:rsidR="0078522B" w:rsidRPr="009676CD" w:rsidRDefault="0078522B" w:rsidP="009C5023">
            <w:pPr>
              <w:spacing w:after="0" w:line="240" w:lineRule="auto"/>
              <w:rPr>
                <w:rFonts w:ascii="Times New Roman" w:hAnsi="Times New Roman" w:cs="Times New Roman"/>
                <w:iCs/>
                <w:sz w:val="20"/>
                <w:szCs w:val="20"/>
                <w:lang w:val="en-US" w:eastAsia="fr-FR"/>
              </w:rPr>
            </w:pPr>
          </w:p>
        </w:tc>
      </w:tr>
      <w:tr w:rsidR="0078522B" w:rsidRPr="000B2924" w14:paraId="581F4B6D" w14:textId="77777777" w:rsidTr="009C5023">
        <w:trPr>
          <w:jc w:val="center"/>
        </w:trPr>
        <w:tc>
          <w:tcPr>
            <w:tcW w:w="713" w:type="pct"/>
            <w:vMerge/>
          </w:tcPr>
          <w:p w14:paraId="1323BF03" w14:textId="77777777" w:rsidR="0078522B" w:rsidRPr="00566985" w:rsidRDefault="0078522B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630" w:type="pct"/>
          </w:tcPr>
          <w:p w14:paraId="5D63A0A4" w14:textId="77777777" w:rsidR="0078522B" w:rsidRPr="00566985" w:rsidRDefault="0078522B" w:rsidP="009C5023">
            <w:pPr>
              <w:spacing w:after="0" w:line="240" w:lineRule="auto"/>
              <w:rPr>
                <w:rFonts w:ascii="Times New Roman" w:hAnsi="Times New Roman" w:cs="Times New Roman"/>
                <w:bCs/>
                <w:sz w:val="20"/>
                <w:szCs w:val="20"/>
                <w:lang w:val="en-US" w:eastAsia="fr-FR"/>
              </w:rPr>
            </w:pPr>
            <w:r w:rsidRPr="00566985">
              <w:rPr>
                <w:rFonts w:ascii="Times New Roman" w:hAnsi="Times New Roman" w:cs="Times New Roman"/>
                <w:bCs/>
                <w:sz w:val="20"/>
                <w:szCs w:val="20"/>
                <w:lang w:val="en-US" w:eastAsia="fr-FR"/>
              </w:rPr>
              <w:t>3.2. Are measurements appropriate regarding both the outcome and intervention (or exposure)?</w:t>
            </w:r>
          </w:p>
        </w:tc>
        <w:tc>
          <w:tcPr>
            <w:tcW w:w="261" w:type="pct"/>
          </w:tcPr>
          <w:p w14:paraId="5216A984" w14:textId="77777777" w:rsidR="0078522B" w:rsidRPr="00566985" w:rsidRDefault="0078522B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10" w:type="pct"/>
          </w:tcPr>
          <w:p w14:paraId="4A72030C" w14:textId="77777777" w:rsidR="0078522B" w:rsidRPr="00566985" w:rsidRDefault="0078522B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313" w:type="pct"/>
          </w:tcPr>
          <w:p w14:paraId="12EBB1E3" w14:textId="45D2BF40" w:rsidR="0078522B" w:rsidRPr="00566985" w:rsidRDefault="0078522B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873" w:type="pct"/>
          </w:tcPr>
          <w:p w14:paraId="771412B9" w14:textId="70033345" w:rsidR="0078522B" w:rsidRPr="009676CD" w:rsidRDefault="0078522B" w:rsidP="009C5023">
            <w:pPr>
              <w:spacing w:after="0" w:line="240" w:lineRule="auto"/>
              <w:rPr>
                <w:rFonts w:ascii="Times New Roman" w:hAnsi="Times New Roman" w:cs="Times New Roman"/>
                <w:iCs/>
                <w:sz w:val="20"/>
                <w:szCs w:val="20"/>
                <w:lang w:val="en-US" w:eastAsia="fr-FR"/>
              </w:rPr>
            </w:pPr>
          </w:p>
        </w:tc>
      </w:tr>
      <w:tr w:rsidR="0078522B" w:rsidRPr="000B2924" w14:paraId="1587C2F9" w14:textId="77777777" w:rsidTr="009C5023">
        <w:trPr>
          <w:jc w:val="center"/>
        </w:trPr>
        <w:tc>
          <w:tcPr>
            <w:tcW w:w="713" w:type="pct"/>
            <w:vMerge/>
          </w:tcPr>
          <w:p w14:paraId="439D7721" w14:textId="77777777" w:rsidR="0078522B" w:rsidRPr="00566985" w:rsidRDefault="0078522B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630" w:type="pct"/>
          </w:tcPr>
          <w:p w14:paraId="0AF0015C" w14:textId="77777777" w:rsidR="0078522B" w:rsidRPr="00566985" w:rsidRDefault="0078522B" w:rsidP="009C5023">
            <w:pPr>
              <w:spacing w:after="0" w:line="240" w:lineRule="auto"/>
              <w:rPr>
                <w:rFonts w:ascii="Times New Roman" w:hAnsi="Times New Roman" w:cs="Times New Roman"/>
                <w:bCs/>
                <w:sz w:val="20"/>
                <w:szCs w:val="20"/>
                <w:lang w:val="en-US" w:eastAsia="fr-FR"/>
              </w:rPr>
            </w:pPr>
            <w:r w:rsidRPr="00566985">
              <w:rPr>
                <w:rFonts w:ascii="Times New Roman" w:hAnsi="Times New Roman" w:cs="Times New Roman"/>
                <w:bCs/>
                <w:sz w:val="20"/>
                <w:szCs w:val="20"/>
                <w:lang w:val="en-US" w:eastAsia="fr-FR"/>
              </w:rPr>
              <w:t xml:space="preserve">3.3. </w:t>
            </w:r>
            <w:r w:rsidRPr="00566985"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>Are there complete outcome data?</w:t>
            </w:r>
          </w:p>
        </w:tc>
        <w:tc>
          <w:tcPr>
            <w:tcW w:w="261" w:type="pct"/>
          </w:tcPr>
          <w:p w14:paraId="3470EE21" w14:textId="77777777" w:rsidR="0078522B" w:rsidRPr="00566985" w:rsidRDefault="0078522B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10" w:type="pct"/>
          </w:tcPr>
          <w:p w14:paraId="6B6C3B4E" w14:textId="77777777" w:rsidR="0078522B" w:rsidRPr="00566985" w:rsidRDefault="0078522B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313" w:type="pct"/>
          </w:tcPr>
          <w:p w14:paraId="322C1EF1" w14:textId="2F1CA330" w:rsidR="0078522B" w:rsidRPr="00566985" w:rsidRDefault="0078522B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873" w:type="pct"/>
          </w:tcPr>
          <w:p w14:paraId="61ABC3EA" w14:textId="40FFC45B" w:rsidR="0078522B" w:rsidRPr="009676CD" w:rsidRDefault="0078522B" w:rsidP="009C5023">
            <w:pPr>
              <w:spacing w:after="0" w:line="240" w:lineRule="auto"/>
              <w:rPr>
                <w:rFonts w:ascii="Times New Roman" w:hAnsi="Times New Roman" w:cs="Times New Roman"/>
                <w:iCs/>
                <w:sz w:val="20"/>
                <w:szCs w:val="20"/>
                <w:lang w:val="en-US" w:eastAsia="fr-FR"/>
              </w:rPr>
            </w:pPr>
          </w:p>
        </w:tc>
      </w:tr>
      <w:tr w:rsidR="0078522B" w:rsidRPr="000B2924" w14:paraId="72DD00D5" w14:textId="77777777" w:rsidTr="009C5023">
        <w:trPr>
          <w:jc w:val="center"/>
        </w:trPr>
        <w:tc>
          <w:tcPr>
            <w:tcW w:w="713" w:type="pct"/>
            <w:vMerge/>
          </w:tcPr>
          <w:p w14:paraId="144F9191" w14:textId="77777777" w:rsidR="0078522B" w:rsidRPr="00566985" w:rsidRDefault="0078522B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630" w:type="pct"/>
          </w:tcPr>
          <w:p w14:paraId="4B90299D" w14:textId="77777777" w:rsidR="0078522B" w:rsidRPr="00566985" w:rsidRDefault="0078522B" w:rsidP="009C5023">
            <w:pPr>
              <w:spacing w:after="0" w:line="240" w:lineRule="auto"/>
              <w:rPr>
                <w:rFonts w:ascii="Times New Roman" w:hAnsi="Times New Roman" w:cs="Times New Roman"/>
                <w:bCs/>
                <w:sz w:val="20"/>
                <w:szCs w:val="20"/>
                <w:lang w:val="en-US" w:eastAsia="fr-FR"/>
              </w:rPr>
            </w:pPr>
            <w:r w:rsidRPr="00566985"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>3.4. Are the confounders accounted for in the design and analysis?</w:t>
            </w:r>
          </w:p>
        </w:tc>
        <w:tc>
          <w:tcPr>
            <w:tcW w:w="261" w:type="pct"/>
          </w:tcPr>
          <w:p w14:paraId="74993FE1" w14:textId="77777777" w:rsidR="0078522B" w:rsidRPr="00566985" w:rsidRDefault="0078522B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10" w:type="pct"/>
          </w:tcPr>
          <w:p w14:paraId="36347E65" w14:textId="77777777" w:rsidR="0078522B" w:rsidRPr="00566985" w:rsidRDefault="0078522B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313" w:type="pct"/>
          </w:tcPr>
          <w:p w14:paraId="16E1B2A6" w14:textId="27398D78" w:rsidR="0078522B" w:rsidRPr="00566985" w:rsidRDefault="0078522B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873" w:type="pct"/>
          </w:tcPr>
          <w:p w14:paraId="6B8F487E" w14:textId="78AD30E4" w:rsidR="0078522B" w:rsidRPr="009676CD" w:rsidRDefault="0078522B" w:rsidP="009C5023">
            <w:pPr>
              <w:spacing w:after="0" w:line="240" w:lineRule="auto"/>
              <w:rPr>
                <w:rFonts w:ascii="Times New Roman" w:hAnsi="Times New Roman" w:cs="Times New Roman"/>
                <w:iCs/>
                <w:sz w:val="20"/>
                <w:szCs w:val="20"/>
                <w:lang w:val="en-US" w:eastAsia="fr-FR"/>
              </w:rPr>
            </w:pPr>
          </w:p>
        </w:tc>
      </w:tr>
      <w:tr w:rsidR="0078522B" w:rsidRPr="000B2924" w14:paraId="0128BF5C" w14:textId="77777777" w:rsidTr="009C5023">
        <w:trPr>
          <w:jc w:val="center"/>
        </w:trPr>
        <w:tc>
          <w:tcPr>
            <w:tcW w:w="713" w:type="pct"/>
            <w:vMerge/>
            <w:tcBorders>
              <w:bottom w:val="single" w:sz="24" w:space="0" w:color="auto"/>
            </w:tcBorders>
          </w:tcPr>
          <w:p w14:paraId="2375DD59" w14:textId="77777777" w:rsidR="0078522B" w:rsidRPr="00566985" w:rsidRDefault="0078522B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630" w:type="pct"/>
            <w:tcBorders>
              <w:bottom w:val="single" w:sz="24" w:space="0" w:color="auto"/>
            </w:tcBorders>
          </w:tcPr>
          <w:p w14:paraId="7BB95D72" w14:textId="77777777" w:rsidR="0078522B" w:rsidRPr="00566985" w:rsidRDefault="0078522B" w:rsidP="009C5023">
            <w:pPr>
              <w:spacing w:after="0" w:line="240" w:lineRule="auto"/>
              <w:rPr>
                <w:rFonts w:ascii="Times New Roman" w:hAnsi="Times New Roman"/>
                <w:sz w:val="20"/>
                <w:szCs w:val="20"/>
                <w:lang w:val="en-US" w:eastAsia="fr-FR"/>
              </w:rPr>
            </w:pPr>
            <w:r w:rsidRPr="00566985">
              <w:rPr>
                <w:rFonts w:ascii="Times New Roman" w:hAnsi="Times New Roman"/>
                <w:sz w:val="20"/>
                <w:szCs w:val="20"/>
                <w:lang w:val="en-US" w:eastAsia="fr-FR"/>
              </w:rPr>
              <w:t>3.5. During the study period, is the intervention administered (or exposure occurred) as intended?</w:t>
            </w:r>
          </w:p>
        </w:tc>
        <w:tc>
          <w:tcPr>
            <w:tcW w:w="261" w:type="pct"/>
            <w:tcBorders>
              <w:bottom w:val="single" w:sz="24" w:space="0" w:color="auto"/>
            </w:tcBorders>
          </w:tcPr>
          <w:p w14:paraId="1142CE83" w14:textId="77777777" w:rsidR="0078522B" w:rsidRPr="00566985" w:rsidRDefault="0078522B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10" w:type="pct"/>
            <w:tcBorders>
              <w:bottom w:val="single" w:sz="24" w:space="0" w:color="auto"/>
            </w:tcBorders>
          </w:tcPr>
          <w:p w14:paraId="4AF920E0" w14:textId="77777777" w:rsidR="0078522B" w:rsidRPr="00566985" w:rsidRDefault="0078522B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313" w:type="pct"/>
            <w:tcBorders>
              <w:bottom w:val="single" w:sz="24" w:space="0" w:color="auto"/>
            </w:tcBorders>
          </w:tcPr>
          <w:p w14:paraId="526F0E6F" w14:textId="04B90FB1" w:rsidR="0078522B" w:rsidRPr="00566985" w:rsidRDefault="0078522B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873" w:type="pct"/>
            <w:tcBorders>
              <w:bottom w:val="single" w:sz="24" w:space="0" w:color="auto"/>
            </w:tcBorders>
          </w:tcPr>
          <w:p w14:paraId="0989A918" w14:textId="65F50B22" w:rsidR="0078522B" w:rsidRPr="009676CD" w:rsidRDefault="0078522B" w:rsidP="009C5023">
            <w:pPr>
              <w:spacing w:after="0" w:line="240" w:lineRule="auto"/>
              <w:rPr>
                <w:rFonts w:ascii="Times New Roman" w:hAnsi="Times New Roman" w:cs="Times New Roman"/>
                <w:iCs/>
                <w:sz w:val="20"/>
                <w:szCs w:val="20"/>
                <w:lang w:val="en-US" w:eastAsia="fr-FR"/>
              </w:rPr>
            </w:pPr>
          </w:p>
        </w:tc>
      </w:tr>
      <w:tr w:rsidR="0078522B" w:rsidRPr="00E718A9" w14:paraId="419F1A37" w14:textId="77777777" w:rsidTr="009C5023">
        <w:trPr>
          <w:cantSplit/>
          <w:jc w:val="center"/>
        </w:trPr>
        <w:tc>
          <w:tcPr>
            <w:tcW w:w="713" w:type="pct"/>
            <w:vMerge w:val="restart"/>
            <w:tcBorders>
              <w:top w:val="single" w:sz="24" w:space="0" w:color="auto"/>
            </w:tcBorders>
          </w:tcPr>
          <w:p w14:paraId="1341E465" w14:textId="77777777" w:rsidR="0078522B" w:rsidRPr="00566985" w:rsidRDefault="0078522B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eastAsia="fr-FR"/>
              </w:rPr>
            </w:pPr>
            <w:r w:rsidRPr="00566985">
              <w:rPr>
                <w:rFonts w:ascii="Times New Roman" w:hAnsi="Times New Roman" w:cs="Times New Roman"/>
                <w:sz w:val="20"/>
                <w:szCs w:val="20"/>
                <w:lang w:eastAsia="fr-FR"/>
              </w:rPr>
              <w:t>4. Quantitative descriptive</w:t>
            </w:r>
          </w:p>
        </w:tc>
        <w:tc>
          <w:tcPr>
            <w:tcW w:w="2630" w:type="pct"/>
            <w:tcBorders>
              <w:top w:val="single" w:sz="24" w:space="0" w:color="auto"/>
            </w:tcBorders>
          </w:tcPr>
          <w:p w14:paraId="61E3C477" w14:textId="77777777" w:rsidR="0078522B" w:rsidRPr="00566985" w:rsidRDefault="0078522B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  <w:r w:rsidRPr="00566985"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>4.1. Is the sampling strategy relevant to address the research question?</w:t>
            </w:r>
          </w:p>
        </w:tc>
        <w:tc>
          <w:tcPr>
            <w:tcW w:w="261" w:type="pct"/>
            <w:tcBorders>
              <w:top w:val="single" w:sz="24" w:space="0" w:color="auto"/>
            </w:tcBorders>
          </w:tcPr>
          <w:p w14:paraId="79F50366" w14:textId="755C6E77" w:rsidR="0078522B" w:rsidRPr="00566985" w:rsidRDefault="00AF57F9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>X</w:t>
            </w:r>
          </w:p>
        </w:tc>
        <w:tc>
          <w:tcPr>
            <w:tcW w:w="210" w:type="pct"/>
            <w:tcBorders>
              <w:top w:val="single" w:sz="24" w:space="0" w:color="auto"/>
            </w:tcBorders>
          </w:tcPr>
          <w:p w14:paraId="47905372" w14:textId="77777777" w:rsidR="0078522B" w:rsidRPr="00566985" w:rsidRDefault="0078522B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313" w:type="pct"/>
            <w:tcBorders>
              <w:top w:val="single" w:sz="24" w:space="0" w:color="auto"/>
            </w:tcBorders>
          </w:tcPr>
          <w:p w14:paraId="06DE0BC4" w14:textId="77777777" w:rsidR="0078522B" w:rsidRPr="00566985" w:rsidRDefault="0078522B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873" w:type="pct"/>
            <w:tcBorders>
              <w:top w:val="single" w:sz="24" w:space="0" w:color="auto"/>
            </w:tcBorders>
          </w:tcPr>
          <w:p w14:paraId="0F761F65" w14:textId="61A5C62C" w:rsidR="0078522B" w:rsidRPr="009676CD" w:rsidRDefault="00AF57F9" w:rsidP="009C5023">
            <w:pPr>
              <w:spacing w:after="0" w:line="240" w:lineRule="auto"/>
              <w:rPr>
                <w:rFonts w:ascii="Times New Roman" w:hAnsi="Times New Roman" w:cs="Times New Roman"/>
                <w:iCs/>
                <w:sz w:val="20"/>
                <w:szCs w:val="20"/>
                <w:lang w:val="en-US" w:eastAsia="fr-FR"/>
              </w:rPr>
            </w:pPr>
            <w:r>
              <w:rPr>
                <w:rFonts w:ascii="Times New Roman" w:hAnsi="Times New Roman" w:cs="Times New Roman"/>
                <w:iCs/>
                <w:sz w:val="20"/>
                <w:szCs w:val="20"/>
                <w:lang w:val="en-US" w:eastAsia="fr-FR"/>
              </w:rPr>
              <w:t>A postal questionnaire was circulated to all 221 clinical directors in obstetrics and gynaecology, followed by two reminders. 68.3% replied.</w:t>
            </w:r>
          </w:p>
        </w:tc>
      </w:tr>
      <w:tr w:rsidR="0078522B" w:rsidRPr="000B2924" w14:paraId="6EB59856" w14:textId="77777777" w:rsidTr="009C5023">
        <w:trPr>
          <w:jc w:val="center"/>
        </w:trPr>
        <w:tc>
          <w:tcPr>
            <w:tcW w:w="713" w:type="pct"/>
            <w:vMerge/>
          </w:tcPr>
          <w:p w14:paraId="0FBD967C" w14:textId="77777777" w:rsidR="0078522B" w:rsidRPr="00566985" w:rsidRDefault="0078522B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630" w:type="pct"/>
          </w:tcPr>
          <w:p w14:paraId="7742D91A" w14:textId="77777777" w:rsidR="0078522B" w:rsidRPr="00566985" w:rsidRDefault="0078522B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566985"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>4.2. Is the sample representative of the target population?</w:t>
            </w:r>
          </w:p>
        </w:tc>
        <w:tc>
          <w:tcPr>
            <w:tcW w:w="261" w:type="pct"/>
          </w:tcPr>
          <w:p w14:paraId="5A8FB447" w14:textId="43186FCC" w:rsidR="0078522B" w:rsidRPr="00566985" w:rsidRDefault="0078522B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10" w:type="pct"/>
          </w:tcPr>
          <w:p w14:paraId="5603EF1E" w14:textId="77777777" w:rsidR="0078522B" w:rsidRPr="00566985" w:rsidRDefault="0078522B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313" w:type="pct"/>
          </w:tcPr>
          <w:p w14:paraId="6FF93E3E" w14:textId="1B85C5D8" w:rsidR="0078522B" w:rsidRPr="00566985" w:rsidRDefault="0074424C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>X</w:t>
            </w:r>
          </w:p>
        </w:tc>
        <w:tc>
          <w:tcPr>
            <w:tcW w:w="873" w:type="pct"/>
          </w:tcPr>
          <w:p w14:paraId="47D5C363" w14:textId="49C87DAA" w:rsidR="0078522B" w:rsidRPr="009676CD" w:rsidRDefault="0074424C" w:rsidP="009C5023">
            <w:pPr>
              <w:spacing w:after="0" w:line="240" w:lineRule="auto"/>
              <w:rPr>
                <w:rFonts w:ascii="Times New Roman" w:hAnsi="Times New Roman" w:cs="Times New Roman"/>
                <w:iCs/>
                <w:sz w:val="20"/>
                <w:szCs w:val="20"/>
                <w:lang w:val="en-US" w:eastAsia="fr-FR"/>
              </w:rPr>
            </w:pPr>
            <w:r>
              <w:rPr>
                <w:rFonts w:ascii="Times New Roman" w:hAnsi="Times New Roman" w:cs="Times New Roman"/>
                <w:iCs/>
                <w:sz w:val="20"/>
                <w:szCs w:val="20"/>
                <w:lang w:val="en-US" w:eastAsia="fr-FR"/>
              </w:rPr>
              <w:t xml:space="preserve">No information available on non-responders. </w:t>
            </w:r>
          </w:p>
        </w:tc>
      </w:tr>
      <w:tr w:rsidR="0078522B" w:rsidRPr="000B2924" w14:paraId="74C1DE4F" w14:textId="77777777" w:rsidTr="009C5023">
        <w:trPr>
          <w:jc w:val="center"/>
        </w:trPr>
        <w:tc>
          <w:tcPr>
            <w:tcW w:w="713" w:type="pct"/>
            <w:vMerge/>
          </w:tcPr>
          <w:p w14:paraId="47A2003F" w14:textId="77777777" w:rsidR="0078522B" w:rsidRPr="00566985" w:rsidRDefault="0078522B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630" w:type="pct"/>
          </w:tcPr>
          <w:p w14:paraId="2CF04508" w14:textId="77777777" w:rsidR="0078522B" w:rsidRPr="00566985" w:rsidRDefault="0078522B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eastAsia="fr-FR"/>
              </w:rPr>
            </w:pPr>
            <w:r w:rsidRPr="00566985">
              <w:rPr>
                <w:rFonts w:ascii="Times New Roman" w:hAnsi="Times New Roman" w:cs="Times New Roman"/>
                <w:sz w:val="20"/>
                <w:szCs w:val="20"/>
                <w:lang w:eastAsia="fr-FR"/>
              </w:rPr>
              <w:t xml:space="preserve">4.3. Are the </w:t>
            </w:r>
            <w:r w:rsidRPr="00566985">
              <w:rPr>
                <w:rFonts w:ascii="Times New Roman" w:hAnsi="Times New Roman" w:cs="Times New Roman"/>
                <w:sz w:val="20"/>
                <w:szCs w:val="20"/>
              </w:rPr>
              <w:t>measurements appropriate?</w:t>
            </w:r>
          </w:p>
        </w:tc>
        <w:tc>
          <w:tcPr>
            <w:tcW w:w="261" w:type="pct"/>
          </w:tcPr>
          <w:p w14:paraId="18951D13" w14:textId="6AF2D3D8" w:rsidR="0078522B" w:rsidRPr="00566985" w:rsidRDefault="00A155D9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eastAsia="fr-FR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eastAsia="fr-FR"/>
              </w:rPr>
              <w:t>X</w:t>
            </w:r>
          </w:p>
        </w:tc>
        <w:tc>
          <w:tcPr>
            <w:tcW w:w="210" w:type="pct"/>
          </w:tcPr>
          <w:p w14:paraId="2B891B39" w14:textId="77777777" w:rsidR="0078522B" w:rsidRPr="00566985" w:rsidRDefault="0078522B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eastAsia="fr-FR"/>
              </w:rPr>
            </w:pPr>
          </w:p>
        </w:tc>
        <w:tc>
          <w:tcPr>
            <w:tcW w:w="313" w:type="pct"/>
          </w:tcPr>
          <w:p w14:paraId="45E631D3" w14:textId="77777777" w:rsidR="0078522B" w:rsidRPr="00566985" w:rsidRDefault="0078522B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eastAsia="fr-FR"/>
              </w:rPr>
            </w:pPr>
          </w:p>
        </w:tc>
        <w:tc>
          <w:tcPr>
            <w:tcW w:w="873" w:type="pct"/>
          </w:tcPr>
          <w:p w14:paraId="2B123682" w14:textId="541D8CB0" w:rsidR="0078522B" w:rsidRPr="00A155D9" w:rsidRDefault="00B063F9" w:rsidP="009C5023">
            <w:pPr>
              <w:spacing w:after="0" w:line="240" w:lineRule="auto"/>
              <w:rPr>
                <w:rFonts w:ascii="Times New Roman" w:hAnsi="Times New Roman" w:cs="Times New Roman"/>
                <w:iCs/>
                <w:sz w:val="20"/>
                <w:szCs w:val="20"/>
                <w:lang w:val="en-US" w:eastAsia="fr-FR"/>
              </w:rPr>
            </w:pPr>
            <w:r w:rsidRPr="00A155D9">
              <w:rPr>
                <w:rFonts w:ascii="Times New Roman" w:hAnsi="Times New Roman" w:cs="Times New Roman"/>
                <w:iCs/>
                <w:sz w:val="20"/>
                <w:szCs w:val="20"/>
                <w:lang w:val="en-US" w:eastAsia="fr-FR"/>
              </w:rPr>
              <w:t xml:space="preserve">National survey, </w:t>
            </w:r>
            <w:r w:rsidR="00A155D9" w:rsidRPr="00A155D9">
              <w:rPr>
                <w:rFonts w:ascii="Times New Roman" w:hAnsi="Times New Roman" w:cs="Times New Roman"/>
                <w:iCs/>
                <w:sz w:val="20"/>
                <w:szCs w:val="20"/>
                <w:lang w:val="en-US" w:eastAsia="fr-FR"/>
              </w:rPr>
              <w:t>broad range o</w:t>
            </w:r>
            <w:r w:rsidR="00A155D9">
              <w:rPr>
                <w:rFonts w:ascii="Times New Roman" w:hAnsi="Times New Roman" w:cs="Times New Roman"/>
                <w:iCs/>
                <w:sz w:val="20"/>
                <w:szCs w:val="20"/>
                <w:lang w:val="en-US" w:eastAsia="fr-FR"/>
              </w:rPr>
              <w:t>f question</w:t>
            </w:r>
            <w:r w:rsidR="0023623E">
              <w:rPr>
                <w:rFonts w:ascii="Times New Roman" w:hAnsi="Times New Roman" w:cs="Times New Roman"/>
                <w:iCs/>
                <w:sz w:val="20"/>
                <w:szCs w:val="20"/>
                <w:lang w:val="en-US" w:eastAsia="fr-FR"/>
              </w:rPr>
              <w:t>s</w:t>
            </w:r>
            <w:r w:rsidR="00A155D9">
              <w:rPr>
                <w:rFonts w:ascii="Times New Roman" w:hAnsi="Times New Roman" w:cs="Times New Roman"/>
                <w:iCs/>
                <w:sz w:val="20"/>
                <w:szCs w:val="20"/>
                <w:lang w:val="en-US" w:eastAsia="fr-FR"/>
              </w:rPr>
              <w:t>.</w:t>
            </w:r>
          </w:p>
        </w:tc>
      </w:tr>
      <w:tr w:rsidR="0078522B" w:rsidRPr="000B2924" w14:paraId="19CB8403" w14:textId="77777777" w:rsidTr="009C5023">
        <w:trPr>
          <w:jc w:val="center"/>
        </w:trPr>
        <w:tc>
          <w:tcPr>
            <w:tcW w:w="713" w:type="pct"/>
            <w:vMerge/>
          </w:tcPr>
          <w:p w14:paraId="4C7A68AC" w14:textId="77777777" w:rsidR="0078522B" w:rsidRPr="00A155D9" w:rsidRDefault="0078522B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630" w:type="pct"/>
          </w:tcPr>
          <w:p w14:paraId="0F0E5E96" w14:textId="77777777" w:rsidR="0078522B" w:rsidRPr="00566985" w:rsidRDefault="0078522B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  <w:r w:rsidRPr="00566985"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>4.4. Is the risk of nonresponse bias low?</w:t>
            </w:r>
          </w:p>
        </w:tc>
        <w:tc>
          <w:tcPr>
            <w:tcW w:w="261" w:type="pct"/>
          </w:tcPr>
          <w:p w14:paraId="354F5AA3" w14:textId="77777777" w:rsidR="0078522B" w:rsidRPr="00566985" w:rsidRDefault="0078522B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10" w:type="pct"/>
          </w:tcPr>
          <w:p w14:paraId="4054F742" w14:textId="0CAB2909" w:rsidR="0078522B" w:rsidRPr="00566985" w:rsidRDefault="0023623E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>X</w:t>
            </w:r>
          </w:p>
        </w:tc>
        <w:tc>
          <w:tcPr>
            <w:tcW w:w="313" w:type="pct"/>
          </w:tcPr>
          <w:p w14:paraId="169E62DD" w14:textId="77777777" w:rsidR="0078522B" w:rsidRPr="00566985" w:rsidRDefault="0078522B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873" w:type="pct"/>
          </w:tcPr>
          <w:p w14:paraId="5543817D" w14:textId="0EDB90A5" w:rsidR="0078522B" w:rsidRPr="009676CD" w:rsidRDefault="0023623E" w:rsidP="009C5023">
            <w:pPr>
              <w:spacing w:after="0" w:line="240" w:lineRule="auto"/>
              <w:rPr>
                <w:rFonts w:ascii="Times New Roman" w:hAnsi="Times New Roman" w:cs="Times New Roman"/>
                <w:iCs/>
                <w:sz w:val="20"/>
                <w:szCs w:val="20"/>
                <w:lang w:val="en-US" w:eastAsia="fr-FR"/>
              </w:rPr>
            </w:pPr>
            <w:r>
              <w:rPr>
                <w:rFonts w:ascii="Times New Roman" w:hAnsi="Times New Roman" w:cs="Times New Roman"/>
                <w:iCs/>
                <w:sz w:val="20"/>
                <w:szCs w:val="20"/>
                <w:lang w:val="en-US" w:eastAsia="fr-FR"/>
              </w:rPr>
              <w:t>To reminders were sent out. No information available on non-responders.</w:t>
            </w:r>
          </w:p>
        </w:tc>
      </w:tr>
      <w:tr w:rsidR="0078522B" w:rsidRPr="000B2924" w14:paraId="1F1E9F95" w14:textId="77777777" w:rsidTr="009C5023">
        <w:trPr>
          <w:jc w:val="center"/>
        </w:trPr>
        <w:tc>
          <w:tcPr>
            <w:tcW w:w="713" w:type="pct"/>
            <w:vMerge/>
            <w:tcBorders>
              <w:bottom w:val="single" w:sz="24" w:space="0" w:color="auto"/>
            </w:tcBorders>
          </w:tcPr>
          <w:p w14:paraId="2F941446" w14:textId="77777777" w:rsidR="0078522B" w:rsidRPr="00566985" w:rsidRDefault="0078522B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630" w:type="pct"/>
            <w:tcBorders>
              <w:bottom w:val="single" w:sz="24" w:space="0" w:color="auto"/>
            </w:tcBorders>
          </w:tcPr>
          <w:p w14:paraId="5EDA8936" w14:textId="77777777" w:rsidR="0078522B" w:rsidRPr="00566985" w:rsidRDefault="0078522B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  <w:r w:rsidRPr="00566985"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>4.5. Is the statistical analysis appropriate to answer the research question?</w:t>
            </w:r>
          </w:p>
        </w:tc>
        <w:tc>
          <w:tcPr>
            <w:tcW w:w="261" w:type="pct"/>
            <w:tcBorders>
              <w:bottom w:val="single" w:sz="24" w:space="0" w:color="auto"/>
            </w:tcBorders>
          </w:tcPr>
          <w:p w14:paraId="00CEB6E9" w14:textId="22F0F513" w:rsidR="0078522B" w:rsidRPr="00566985" w:rsidRDefault="009B41E1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>X</w:t>
            </w:r>
          </w:p>
        </w:tc>
        <w:tc>
          <w:tcPr>
            <w:tcW w:w="210" w:type="pct"/>
            <w:tcBorders>
              <w:bottom w:val="single" w:sz="24" w:space="0" w:color="auto"/>
            </w:tcBorders>
          </w:tcPr>
          <w:p w14:paraId="154BB767" w14:textId="77777777" w:rsidR="0078522B" w:rsidRPr="00566985" w:rsidRDefault="0078522B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313" w:type="pct"/>
            <w:tcBorders>
              <w:bottom w:val="single" w:sz="24" w:space="0" w:color="auto"/>
            </w:tcBorders>
          </w:tcPr>
          <w:p w14:paraId="14C7AB16" w14:textId="77777777" w:rsidR="0078522B" w:rsidRPr="00566985" w:rsidRDefault="0078522B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873" w:type="pct"/>
            <w:tcBorders>
              <w:bottom w:val="single" w:sz="24" w:space="0" w:color="auto"/>
            </w:tcBorders>
          </w:tcPr>
          <w:p w14:paraId="4AFB209A" w14:textId="26B72ACA" w:rsidR="0078522B" w:rsidRPr="009676CD" w:rsidRDefault="009B41E1" w:rsidP="009C5023">
            <w:pPr>
              <w:spacing w:after="0" w:line="240" w:lineRule="auto"/>
              <w:rPr>
                <w:rFonts w:ascii="Times New Roman" w:hAnsi="Times New Roman" w:cs="Times New Roman"/>
                <w:iCs/>
                <w:sz w:val="20"/>
                <w:szCs w:val="20"/>
                <w:lang w:val="en-US" w:eastAsia="fr-FR"/>
              </w:rPr>
            </w:pPr>
            <w:r>
              <w:rPr>
                <w:rFonts w:ascii="Times New Roman" w:hAnsi="Times New Roman" w:cs="Times New Roman"/>
                <w:iCs/>
                <w:sz w:val="20"/>
                <w:szCs w:val="20"/>
                <w:lang w:val="en-US" w:eastAsia="fr-FR"/>
              </w:rPr>
              <w:t xml:space="preserve">Limited use of statistical analyses. </w:t>
            </w:r>
          </w:p>
        </w:tc>
      </w:tr>
      <w:tr w:rsidR="0078522B" w:rsidRPr="000B2924" w14:paraId="11E8FA95" w14:textId="77777777" w:rsidTr="009C5023">
        <w:trPr>
          <w:jc w:val="center"/>
        </w:trPr>
        <w:tc>
          <w:tcPr>
            <w:tcW w:w="713" w:type="pct"/>
            <w:vMerge w:val="restart"/>
            <w:tcBorders>
              <w:top w:val="single" w:sz="24" w:space="0" w:color="auto"/>
            </w:tcBorders>
          </w:tcPr>
          <w:p w14:paraId="74DCDB03" w14:textId="77777777" w:rsidR="0078522B" w:rsidRPr="00566985" w:rsidRDefault="0078522B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eastAsia="fr-FR"/>
              </w:rPr>
            </w:pPr>
            <w:r w:rsidRPr="00566985">
              <w:rPr>
                <w:rFonts w:ascii="Times New Roman" w:hAnsi="Times New Roman" w:cs="Times New Roman"/>
                <w:sz w:val="20"/>
                <w:szCs w:val="20"/>
                <w:lang w:eastAsia="fr-FR"/>
              </w:rPr>
              <w:t>5. Mixed methods</w:t>
            </w:r>
          </w:p>
        </w:tc>
        <w:tc>
          <w:tcPr>
            <w:tcW w:w="2630" w:type="pct"/>
            <w:tcBorders>
              <w:top w:val="single" w:sz="24" w:space="0" w:color="auto"/>
            </w:tcBorders>
          </w:tcPr>
          <w:p w14:paraId="57CAF1A8" w14:textId="77777777" w:rsidR="0078522B" w:rsidRPr="00566985" w:rsidRDefault="0078522B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566985"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>5.1. Is there an adequate rationale for using a mixed methods design to address the research question?</w:t>
            </w:r>
          </w:p>
        </w:tc>
        <w:tc>
          <w:tcPr>
            <w:tcW w:w="261" w:type="pct"/>
            <w:tcBorders>
              <w:top w:val="single" w:sz="24" w:space="0" w:color="auto"/>
            </w:tcBorders>
          </w:tcPr>
          <w:p w14:paraId="1FA5A5B5" w14:textId="77777777" w:rsidR="0078522B" w:rsidRPr="00566985" w:rsidRDefault="0078522B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10" w:type="pct"/>
            <w:tcBorders>
              <w:top w:val="single" w:sz="24" w:space="0" w:color="auto"/>
            </w:tcBorders>
          </w:tcPr>
          <w:p w14:paraId="30D2C4E8" w14:textId="77777777" w:rsidR="0078522B" w:rsidRPr="00566985" w:rsidRDefault="0078522B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313" w:type="pct"/>
            <w:tcBorders>
              <w:top w:val="single" w:sz="24" w:space="0" w:color="auto"/>
            </w:tcBorders>
          </w:tcPr>
          <w:p w14:paraId="20D8BBF2" w14:textId="77777777" w:rsidR="0078522B" w:rsidRPr="00566985" w:rsidRDefault="0078522B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873" w:type="pct"/>
            <w:tcBorders>
              <w:top w:val="single" w:sz="24" w:space="0" w:color="auto"/>
            </w:tcBorders>
          </w:tcPr>
          <w:p w14:paraId="35AEE737" w14:textId="77777777" w:rsidR="0078522B" w:rsidRPr="009676CD" w:rsidRDefault="0078522B" w:rsidP="009C5023">
            <w:pPr>
              <w:spacing w:after="0" w:line="240" w:lineRule="auto"/>
              <w:rPr>
                <w:rFonts w:ascii="Times New Roman" w:hAnsi="Times New Roman" w:cs="Times New Roman"/>
                <w:iCs/>
                <w:sz w:val="20"/>
                <w:szCs w:val="20"/>
                <w:lang w:val="en-US" w:eastAsia="fr-FR"/>
              </w:rPr>
            </w:pPr>
          </w:p>
        </w:tc>
      </w:tr>
      <w:tr w:rsidR="0078522B" w:rsidRPr="000B2924" w14:paraId="727652FB" w14:textId="77777777" w:rsidTr="009C5023">
        <w:trPr>
          <w:trHeight w:val="208"/>
          <w:jc w:val="center"/>
        </w:trPr>
        <w:tc>
          <w:tcPr>
            <w:tcW w:w="713" w:type="pct"/>
            <w:vMerge/>
          </w:tcPr>
          <w:p w14:paraId="31E1D230" w14:textId="77777777" w:rsidR="0078522B" w:rsidRPr="00566985" w:rsidRDefault="0078522B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630" w:type="pct"/>
          </w:tcPr>
          <w:p w14:paraId="3F494DC9" w14:textId="77777777" w:rsidR="0078522B" w:rsidRPr="00566985" w:rsidRDefault="0078522B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  <w:r w:rsidRPr="00566985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5.2. Are the different components of the study effectively integrated to answer the research question?</w:t>
            </w:r>
          </w:p>
        </w:tc>
        <w:tc>
          <w:tcPr>
            <w:tcW w:w="261" w:type="pct"/>
          </w:tcPr>
          <w:p w14:paraId="7A39E365" w14:textId="77777777" w:rsidR="0078522B" w:rsidRPr="00566985" w:rsidRDefault="0078522B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10" w:type="pct"/>
          </w:tcPr>
          <w:p w14:paraId="19D58F8E" w14:textId="77777777" w:rsidR="0078522B" w:rsidRPr="00566985" w:rsidRDefault="0078522B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313" w:type="pct"/>
          </w:tcPr>
          <w:p w14:paraId="30F109C9" w14:textId="77777777" w:rsidR="0078522B" w:rsidRPr="00566985" w:rsidRDefault="0078522B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873" w:type="pct"/>
          </w:tcPr>
          <w:p w14:paraId="2A113DA3" w14:textId="77777777" w:rsidR="0078522B" w:rsidRPr="009676CD" w:rsidRDefault="0078522B" w:rsidP="009C5023">
            <w:pPr>
              <w:spacing w:after="0" w:line="240" w:lineRule="auto"/>
              <w:rPr>
                <w:rFonts w:ascii="Times New Roman" w:hAnsi="Times New Roman" w:cs="Times New Roman"/>
                <w:iCs/>
                <w:sz w:val="20"/>
                <w:szCs w:val="20"/>
                <w:lang w:val="en-US" w:eastAsia="fr-FR"/>
              </w:rPr>
            </w:pPr>
          </w:p>
        </w:tc>
      </w:tr>
      <w:tr w:rsidR="0078522B" w:rsidRPr="000B2924" w14:paraId="5C462034" w14:textId="77777777" w:rsidTr="009C5023">
        <w:trPr>
          <w:jc w:val="center"/>
        </w:trPr>
        <w:tc>
          <w:tcPr>
            <w:tcW w:w="713" w:type="pct"/>
            <w:vMerge/>
          </w:tcPr>
          <w:p w14:paraId="405A4CF0" w14:textId="77777777" w:rsidR="0078522B" w:rsidRPr="00566985" w:rsidRDefault="0078522B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630" w:type="pct"/>
          </w:tcPr>
          <w:p w14:paraId="63466070" w14:textId="77777777" w:rsidR="0078522B" w:rsidRPr="00566985" w:rsidRDefault="0078522B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  <w:r w:rsidRPr="00566985"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>5.3. Are the outputs of the integration of qualitative and quantitative components adequately interpreted?</w:t>
            </w:r>
          </w:p>
        </w:tc>
        <w:tc>
          <w:tcPr>
            <w:tcW w:w="261" w:type="pct"/>
          </w:tcPr>
          <w:p w14:paraId="1DEE8CF2" w14:textId="77777777" w:rsidR="0078522B" w:rsidRPr="00566985" w:rsidRDefault="0078522B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10" w:type="pct"/>
          </w:tcPr>
          <w:p w14:paraId="63A1D4BD" w14:textId="77777777" w:rsidR="0078522B" w:rsidRPr="00566985" w:rsidRDefault="0078522B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313" w:type="pct"/>
          </w:tcPr>
          <w:p w14:paraId="526B32AC" w14:textId="77777777" w:rsidR="0078522B" w:rsidRPr="00566985" w:rsidRDefault="0078522B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873" w:type="pct"/>
          </w:tcPr>
          <w:p w14:paraId="7583CC6B" w14:textId="77777777" w:rsidR="0078522B" w:rsidRPr="009676CD" w:rsidRDefault="0078522B" w:rsidP="009C5023">
            <w:pPr>
              <w:spacing w:after="0" w:line="240" w:lineRule="auto"/>
              <w:rPr>
                <w:rFonts w:ascii="Times New Roman" w:hAnsi="Times New Roman" w:cs="Times New Roman"/>
                <w:iCs/>
                <w:sz w:val="20"/>
                <w:szCs w:val="20"/>
                <w:lang w:val="en-US" w:eastAsia="fr-FR"/>
              </w:rPr>
            </w:pPr>
          </w:p>
        </w:tc>
      </w:tr>
      <w:tr w:rsidR="0078522B" w:rsidRPr="000B2924" w14:paraId="0CD38D38" w14:textId="77777777" w:rsidTr="009C5023">
        <w:trPr>
          <w:jc w:val="center"/>
        </w:trPr>
        <w:tc>
          <w:tcPr>
            <w:tcW w:w="713" w:type="pct"/>
            <w:vMerge/>
          </w:tcPr>
          <w:p w14:paraId="094E4422" w14:textId="77777777" w:rsidR="0078522B" w:rsidRPr="00566985" w:rsidRDefault="0078522B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630" w:type="pct"/>
          </w:tcPr>
          <w:p w14:paraId="1A988CA5" w14:textId="77777777" w:rsidR="0078522B" w:rsidRPr="00566985" w:rsidRDefault="0078522B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  <w:r w:rsidRPr="00566985"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>5.4.</w:t>
            </w:r>
            <w:r w:rsidRPr="00566985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 Are d</w:t>
            </w:r>
            <w:r w:rsidRPr="00566985"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>ivergences and inconsistencies between quantitative and qualitative results adequately addressed?</w:t>
            </w:r>
          </w:p>
        </w:tc>
        <w:tc>
          <w:tcPr>
            <w:tcW w:w="261" w:type="pct"/>
          </w:tcPr>
          <w:p w14:paraId="69584392" w14:textId="77777777" w:rsidR="0078522B" w:rsidRPr="00566985" w:rsidRDefault="0078522B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10" w:type="pct"/>
          </w:tcPr>
          <w:p w14:paraId="7A2529A1" w14:textId="77777777" w:rsidR="0078522B" w:rsidRPr="00566985" w:rsidRDefault="0078522B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313" w:type="pct"/>
          </w:tcPr>
          <w:p w14:paraId="7EBAED69" w14:textId="77777777" w:rsidR="0078522B" w:rsidRPr="00566985" w:rsidRDefault="0078522B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873" w:type="pct"/>
          </w:tcPr>
          <w:p w14:paraId="6432D2F2" w14:textId="77777777" w:rsidR="0078522B" w:rsidRPr="00566985" w:rsidRDefault="0078522B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i/>
                <w:sz w:val="20"/>
                <w:szCs w:val="20"/>
                <w:lang w:val="en-US" w:eastAsia="fr-FR"/>
              </w:rPr>
            </w:pPr>
          </w:p>
        </w:tc>
      </w:tr>
      <w:tr w:rsidR="0078522B" w:rsidRPr="000B2924" w14:paraId="0869FCDE" w14:textId="77777777" w:rsidTr="009C5023">
        <w:trPr>
          <w:jc w:val="center"/>
        </w:trPr>
        <w:tc>
          <w:tcPr>
            <w:tcW w:w="713" w:type="pct"/>
            <w:vMerge/>
          </w:tcPr>
          <w:p w14:paraId="2ADD6820" w14:textId="77777777" w:rsidR="0078522B" w:rsidRPr="00566985" w:rsidRDefault="0078522B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630" w:type="pct"/>
          </w:tcPr>
          <w:p w14:paraId="0AF051BE" w14:textId="77777777" w:rsidR="0078522B" w:rsidRPr="00566985" w:rsidRDefault="0078522B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i/>
                <w:sz w:val="20"/>
                <w:szCs w:val="20"/>
                <w:lang w:val="en-US" w:eastAsia="fr-FR"/>
              </w:rPr>
            </w:pPr>
            <w:r w:rsidRPr="00566985"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>5.5. Do the different components of the study adhere to the quality criteria of each tradition of the methods involved?</w:t>
            </w:r>
            <w:r w:rsidRPr="00566985">
              <w:rPr>
                <w:rFonts w:ascii="Times New Roman" w:hAnsi="Times New Roman" w:cs="Times New Roman"/>
                <w:i/>
                <w:sz w:val="20"/>
                <w:szCs w:val="20"/>
                <w:lang w:val="en-US" w:eastAsia="fr-FR"/>
              </w:rPr>
              <w:t xml:space="preserve"> </w:t>
            </w:r>
          </w:p>
        </w:tc>
        <w:tc>
          <w:tcPr>
            <w:tcW w:w="261" w:type="pct"/>
          </w:tcPr>
          <w:p w14:paraId="407CAFC1" w14:textId="77777777" w:rsidR="0078522B" w:rsidRPr="00566985" w:rsidRDefault="0078522B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10" w:type="pct"/>
          </w:tcPr>
          <w:p w14:paraId="0A6F4EC4" w14:textId="77777777" w:rsidR="0078522B" w:rsidRPr="00566985" w:rsidRDefault="0078522B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313" w:type="pct"/>
          </w:tcPr>
          <w:p w14:paraId="6B2D6BE6" w14:textId="77777777" w:rsidR="0078522B" w:rsidRPr="00566985" w:rsidRDefault="0078522B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873" w:type="pct"/>
          </w:tcPr>
          <w:p w14:paraId="48914752" w14:textId="77777777" w:rsidR="0078522B" w:rsidRPr="00566985" w:rsidRDefault="0078522B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i/>
                <w:sz w:val="20"/>
                <w:szCs w:val="20"/>
                <w:lang w:val="en-US" w:eastAsia="fr-FR"/>
              </w:rPr>
            </w:pPr>
          </w:p>
        </w:tc>
      </w:tr>
    </w:tbl>
    <w:p w14:paraId="77A620E7" w14:textId="22B9AA94" w:rsidR="00B10895" w:rsidRDefault="00B10895">
      <w:pPr>
        <w:rPr>
          <w:lang w:val="en-US"/>
        </w:rPr>
      </w:pPr>
    </w:p>
    <w:p w14:paraId="47D1B91F" w14:textId="77777777" w:rsidR="00B10895" w:rsidRDefault="00B10895">
      <w:pPr>
        <w:rPr>
          <w:lang w:val="en-US"/>
        </w:rPr>
      </w:pPr>
      <w:r>
        <w:rPr>
          <w:lang w:val="en-US"/>
        </w:rPr>
        <w:br w:type="page"/>
      </w:r>
    </w:p>
    <w:tbl>
      <w:tblPr>
        <w:tblW w:w="5050" w:type="pct"/>
        <w:jc w:val="center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ayout w:type="fixed"/>
        <w:tblLook w:val="01E0" w:firstRow="1" w:lastRow="1" w:firstColumn="1" w:lastColumn="1" w:noHBand="0" w:noVBand="0"/>
      </w:tblPr>
      <w:tblGrid>
        <w:gridCol w:w="1933"/>
        <w:gridCol w:w="7132"/>
        <w:gridCol w:w="708"/>
        <w:gridCol w:w="570"/>
        <w:gridCol w:w="849"/>
        <w:gridCol w:w="2368"/>
      </w:tblGrid>
      <w:tr w:rsidR="00B10895" w:rsidRPr="00566985" w14:paraId="1519EE16" w14:textId="77777777" w:rsidTr="009C5023">
        <w:trPr>
          <w:jc w:val="center"/>
        </w:trPr>
        <w:tc>
          <w:tcPr>
            <w:tcW w:w="713" w:type="pct"/>
            <w:vMerge w:val="restart"/>
            <w:vAlign w:val="center"/>
          </w:tcPr>
          <w:p w14:paraId="53B7AD6E" w14:textId="77777777" w:rsidR="00B10895" w:rsidRDefault="00B10895" w:rsidP="009C5023">
            <w:pPr>
              <w:spacing w:after="0" w:line="240" w:lineRule="auto"/>
              <w:rPr>
                <w:rFonts w:ascii="Times New Roman" w:hAnsi="Times New Roman" w:cs="Times New Roman"/>
                <w:b/>
                <w:sz w:val="20"/>
                <w:szCs w:val="20"/>
                <w:lang w:eastAsia="fr-FR"/>
              </w:rPr>
            </w:pPr>
            <w:r w:rsidRPr="00566985">
              <w:rPr>
                <w:rFonts w:ascii="Times New Roman" w:hAnsi="Times New Roman" w:cs="Times New Roman"/>
                <w:b/>
                <w:sz w:val="20"/>
                <w:szCs w:val="20"/>
                <w:lang w:eastAsia="fr-FR"/>
              </w:rPr>
              <w:t xml:space="preserve">Study: </w:t>
            </w:r>
          </w:p>
          <w:p w14:paraId="488546A1" w14:textId="78BDED87" w:rsidR="00B10895" w:rsidRPr="00566985" w:rsidRDefault="00E55325" w:rsidP="009C5023">
            <w:pPr>
              <w:spacing w:after="0" w:line="240" w:lineRule="auto"/>
              <w:rPr>
                <w:rFonts w:ascii="Times New Roman" w:hAnsi="Times New Roman" w:cs="Times New Roman"/>
                <w:b/>
                <w:sz w:val="20"/>
                <w:szCs w:val="20"/>
                <w:lang w:eastAsia="fr-FR"/>
              </w:rPr>
            </w:pPr>
            <w:r>
              <w:rPr>
                <w:rFonts w:ascii="Times New Roman" w:hAnsi="Times New Roman" w:cs="Times New Roman"/>
                <w:b/>
                <w:sz w:val="20"/>
                <w:szCs w:val="20"/>
                <w:lang w:eastAsia="fr-FR"/>
              </w:rPr>
              <w:t>McIlmoyle</w:t>
            </w:r>
            <w:r w:rsidR="00A617B6" w:rsidRPr="00A617B6">
              <w:rPr>
                <w:rFonts w:ascii="Times New Roman" w:hAnsi="Times New Roman" w:cs="Times New Roman"/>
                <w:b/>
                <w:sz w:val="20"/>
                <w:szCs w:val="20"/>
                <w:vertAlign w:val="superscript"/>
                <w:lang w:eastAsia="fr-FR"/>
              </w:rPr>
              <w:t>42</w:t>
            </w:r>
            <w:r>
              <w:rPr>
                <w:rFonts w:ascii="Times New Roman" w:hAnsi="Times New Roman" w:cs="Times New Roman"/>
                <w:b/>
                <w:sz w:val="20"/>
                <w:szCs w:val="20"/>
                <w:lang w:eastAsia="fr-FR"/>
              </w:rPr>
              <w:t xml:space="preserve"> 2010</w:t>
            </w:r>
          </w:p>
        </w:tc>
        <w:tc>
          <w:tcPr>
            <w:tcW w:w="2630" w:type="pct"/>
            <w:vMerge w:val="restart"/>
            <w:vAlign w:val="center"/>
          </w:tcPr>
          <w:p w14:paraId="3BF35705" w14:textId="77777777" w:rsidR="00B10895" w:rsidRPr="00566985" w:rsidRDefault="00B10895" w:rsidP="009C5023">
            <w:pPr>
              <w:spacing w:after="0" w:line="240" w:lineRule="auto"/>
              <w:rPr>
                <w:rFonts w:ascii="Times New Roman" w:hAnsi="Times New Roman" w:cs="Times New Roman"/>
                <w:b/>
                <w:sz w:val="20"/>
                <w:szCs w:val="20"/>
                <w:lang w:eastAsia="fr-FR"/>
              </w:rPr>
            </w:pPr>
            <w:r w:rsidRPr="00566985">
              <w:rPr>
                <w:rFonts w:ascii="Times New Roman" w:hAnsi="Times New Roman" w:cs="Times New Roman"/>
                <w:b/>
                <w:sz w:val="20"/>
                <w:szCs w:val="20"/>
                <w:lang w:eastAsia="fr-FR"/>
              </w:rPr>
              <w:t>Methodological quality criteria</w:t>
            </w:r>
          </w:p>
        </w:tc>
        <w:tc>
          <w:tcPr>
            <w:tcW w:w="1657" w:type="pct"/>
            <w:gridSpan w:val="4"/>
            <w:vAlign w:val="center"/>
          </w:tcPr>
          <w:p w14:paraId="015E2E11" w14:textId="77777777" w:rsidR="00B10895" w:rsidRPr="00566985" w:rsidRDefault="00B10895" w:rsidP="009C5023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sz w:val="20"/>
                <w:szCs w:val="20"/>
                <w:lang w:eastAsia="fr-FR"/>
              </w:rPr>
            </w:pPr>
            <w:r w:rsidRPr="00566985">
              <w:rPr>
                <w:rFonts w:ascii="Times New Roman" w:hAnsi="Times New Roman" w:cs="Times New Roman"/>
                <w:b/>
                <w:sz w:val="20"/>
                <w:szCs w:val="20"/>
                <w:lang w:eastAsia="fr-FR"/>
              </w:rPr>
              <w:t>Responses</w:t>
            </w:r>
          </w:p>
        </w:tc>
      </w:tr>
      <w:tr w:rsidR="00B10895" w:rsidRPr="00566985" w14:paraId="768611E3" w14:textId="77777777" w:rsidTr="009C5023">
        <w:trPr>
          <w:jc w:val="center"/>
        </w:trPr>
        <w:tc>
          <w:tcPr>
            <w:tcW w:w="713" w:type="pct"/>
            <w:vMerge/>
            <w:tcBorders>
              <w:bottom w:val="single" w:sz="24" w:space="0" w:color="auto"/>
            </w:tcBorders>
          </w:tcPr>
          <w:p w14:paraId="1ECF8668" w14:textId="77777777" w:rsidR="00B10895" w:rsidRPr="00566985" w:rsidRDefault="00B10895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eastAsia="fr-FR"/>
              </w:rPr>
            </w:pPr>
          </w:p>
        </w:tc>
        <w:tc>
          <w:tcPr>
            <w:tcW w:w="2630" w:type="pct"/>
            <w:vMerge/>
            <w:tcBorders>
              <w:bottom w:val="single" w:sz="24" w:space="0" w:color="auto"/>
            </w:tcBorders>
          </w:tcPr>
          <w:p w14:paraId="1A63FC8B" w14:textId="77777777" w:rsidR="00B10895" w:rsidRPr="00566985" w:rsidRDefault="00B10895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eastAsia="fr-FR"/>
              </w:rPr>
            </w:pPr>
          </w:p>
        </w:tc>
        <w:tc>
          <w:tcPr>
            <w:tcW w:w="261" w:type="pct"/>
            <w:tcBorders>
              <w:bottom w:val="single" w:sz="24" w:space="0" w:color="auto"/>
            </w:tcBorders>
            <w:vAlign w:val="center"/>
          </w:tcPr>
          <w:p w14:paraId="08DC1789" w14:textId="77777777" w:rsidR="00B10895" w:rsidRPr="00566985" w:rsidRDefault="00B10895" w:rsidP="009C5023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eastAsia="fr-FR"/>
              </w:rPr>
            </w:pPr>
            <w:r w:rsidRPr="00566985">
              <w:rPr>
                <w:rFonts w:ascii="Times New Roman" w:hAnsi="Times New Roman" w:cs="Times New Roman"/>
                <w:sz w:val="20"/>
                <w:szCs w:val="20"/>
                <w:lang w:eastAsia="fr-FR"/>
              </w:rPr>
              <w:t>Yes</w:t>
            </w:r>
          </w:p>
        </w:tc>
        <w:tc>
          <w:tcPr>
            <w:tcW w:w="210" w:type="pct"/>
            <w:tcBorders>
              <w:bottom w:val="single" w:sz="24" w:space="0" w:color="auto"/>
            </w:tcBorders>
            <w:vAlign w:val="center"/>
          </w:tcPr>
          <w:p w14:paraId="7E7F92FB" w14:textId="77777777" w:rsidR="00B10895" w:rsidRPr="00566985" w:rsidRDefault="00B10895" w:rsidP="009C5023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eastAsia="fr-FR"/>
              </w:rPr>
            </w:pPr>
            <w:r w:rsidRPr="00566985">
              <w:rPr>
                <w:rFonts w:ascii="Times New Roman" w:hAnsi="Times New Roman" w:cs="Times New Roman"/>
                <w:sz w:val="20"/>
                <w:szCs w:val="20"/>
                <w:lang w:eastAsia="fr-FR"/>
              </w:rPr>
              <w:t>No</w:t>
            </w:r>
          </w:p>
        </w:tc>
        <w:tc>
          <w:tcPr>
            <w:tcW w:w="313" w:type="pct"/>
            <w:tcBorders>
              <w:bottom w:val="single" w:sz="24" w:space="0" w:color="auto"/>
            </w:tcBorders>
            <w:vAlign w:val="center"/>
          </w:tcPr>
          <w:p w14:paraId="7F36B62E" w14:textId="77777777" w:rsidR="00B10895" w:rsidRPr="00566985" w:rsidRDefault="00B10895" w:rsidP="009C5023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eastAsia="fr-FR"/>
              </w:rPr>
            </w:pPr>
            <w:r w:rsidRPr="00566985">
              <w:rPr>
                <w:rFonts w:ascii="Times New Roman" w:hAnsi="Times New Roman" w:cs="Times New Roman"/>
                <w:sz w:val="20"/>
                <w:szCs w:val="20"/>
                <w:lang w:eastAsia="fr-FR"/>
              </w:rPr>
              <w:t>Can’t tell</w:t>
            </w:r>
          </w:p>
        </w:tc>
        <w:tc>
          <w:tcPr>
            <w:tcW w:w="873" w:type="pct"/>
            <w:tcBorders>
              <w:bottom w:val="single" w:sz="24" w:space="0" w:color="auto"/>
            </w:tcBorders>
            <w:vAlign w:val="center"/>
          </w:tcPr>
          <w:p w14:paraId="70F80934" w14:textId="77777777" w:rsidR="00B10895" w:rsidRPr="00566985" w:rsidRDefault="00B10895" w:rsidP="009C5023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eastAsia="fr-FR"/>
              </w:rPr>
            </w:pPr>
            <w:r w:rsidRPr="00566985">
              <w:rPr>
                <w:rFonts w:ascii="Times New Roman" w:hAnsi="Times New Roman" w:cs="Times New Roman"/>
                <w:sz w:val="20"/>
                <w:szCs w:val="20"/>
                <w:lang w:eastAsia="fr-FR"/>
              </w:rPr>
              <w:t>Comments</w:t>
            </w:r>
          </w:p>
        </w:tc>
      </w:tr>
      <w:tr w:rsidR="00B10895" w:rsidRPr="00E718A9" w14:paraId="25211BBF" w14:textId="77777777" w:rsidTr="009C5023">
        <w:trPr>
          <w:trHeight w:val="257"/>
          <w:jc w:val="center"/>
        </w:trPr>
        <w:tc>
          <w:tcPr>
            <w:tcW w:w="713" w:type="pct"/>
            <w:vMerge w:val="restart"/>
          </w:tcPr>
          <w:p w14:paraId="1069375D" w14:textId="77777777" w:rsidR="00B10895" w:rsidRPr="00566985" w:rsidRDefault="00B10895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  <w:r w:rsidRPr="00566985"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 xml:space="preserve">Screening questions </w:t>
            </w:r>
          </w:p>
          <w:p w14:paraId="2F7DB50A" w14:textId="77777777" w:rsidR="00B10895" w:rsidRPr="00566985" w:rsidRDefault="00B10895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  <w:r w:rsidRPr="00566985"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>(for all types)</w:t>
            </w:r>
          </w:p>
        </w:tc>
        <w:tc>
          <w:tcPr>
            <w:tcW w:w="2630" w:type="pct"/>
            <w:tcBorders>
              <w:bottom w:val="single" w:sz="4" w:space="0" w:color="auto"/>
            </w:tcBorders>
          </w:tcPr>
          <w:p w14:paraId="04971AB3" w14:textId="77777777" w:rsidR="00B10895" w:rsidRPr="00566985" w:rsidRDefault="00B10895" w:rsidP="009C5023">
            <w:pPr>
              <w:spacing w:after="0" w:line="240" w:lineRule="auto"/>
              <w:rPr>
                <w:rFonts w:ascii="Times New Roman" w:eastAsia="Calibri" w:hAnsi="Times New Roman" w:cs="Times New Roman"/>
                <w:i/>
                <w:sz w:val="20"/>
                <w:szCs w:val="20"/>
                <w:lang w:val="en-US"/>
              </w:rPr>
            </w:pPr>
            <w:r w:rsidRPr="00566985"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>S1. Are there clear research questions?</w:t>
            </w:r>
          </w:p>
        </w:tc>
        <w:tc>
          <w:tcPr>
            <w:tcW w:w="261" w:type="pct"/>
          </w:tcPr>
          <w:p w14:paraId="33E8053E" w14:textId="77777777" w:rsidR="00B10895" w:rsidRPr="00566985" w:rsidRDefault="00B10895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>X</w:t>
            </w:r>
          </w:p>
        </w:tc>
        <w:tc>
          <w:tcPr>
            <w:tcW w:w="210" w:type="pct"/>
          </w:tcPr>
          <w:p w14:paraId="671DE88C" w14:textId="77777777" w:rsidR="00B10895" w:rsidRPr="00566985" w:rsidRDefault="00B10895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313" w:type="pct"/>
          </w:tcPr>
          <w:p w14:paraId="016F3893" w14:textId="77777777" w:rsidR="00B10895" w:rsidRPr="00566985" w:rsidRDefault="00B10895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873" w:type="pct"/>
          </w:tcPr>
          <w:p w14:paraId="22DA2098" w14:textId="77777777" w:rsidR="00B10895" w:rsidRPr="00566985" w:rsidRDefault="00B10895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</w:tr>
      <w:tr w:rsidR="00B10895" w:rsidRPr="00E718A9" w14:paraId="128EFECA" w14:textId="77777777" w:rsidTr="009C5023">
        <w:trPr>
          <w:trHeight w:val="299"/>
          <w:jc w:val="center"/>
        </w:trPr>
        <w:tc>
          <w:tcPr>
            <w:tcW w:w="713" w:type="pct"/>
            <w:vMerge/>
          </w:tcPr>
          <w:p w14:paraId="02323A08" w14:textId="77777777" w:rsidR="00B10895" w:rsidRPr="00566985" w:rsidRDefault="00B10895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630" w:type="pct"/>
            <w:tcBorders>
              <w:top w:val="single" w:sz="4" w:space="0" w:color="auto"/>
              <w:bottom w:val="single" w:sz="4" w:space="0" w:color="auto"/>
            </w:tcBorders>
          </w:tcPr>
          <w:p w14:paraId="5BE8F33F" w14:textId="77777777" w:rsidR="00B10895" w:rsidRPr="00566985" w:rsidRDefault="00B10895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  <w:r w:rsidRPr="00566985"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 xml:space="preserve">S2. Do the collected data allow to address the research questions? </w:t>
            </w:r>
          </w:p>
        </w:tc>
        <w:tc>
          <w:tcPr>
            <w:tcW w:w="261" w:type="pct"/>
          </w:tcPr>
          <w:p w14:paraId="12C8B223" w14:textId="2239DCF7" w:rsidR="00B10895" w:rsidRPr="00566985" w:rsidRDefault="00D562D7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>X</w:t>
            </w:r>
          </w:p>
        </w:tc>
        <w:tc>
          <w:tcPr>
            <w:tcW w:w="210" w:type="pct"/>
          </w:tcPr>
          <w:p w14:paraId="3866AD46" w14:textId="77777777" w:rsidR="00B10895" w:rsidRPr="00566985" w:rsidRDefault="00B10895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313" w:type="pct"/>
          </w:tcPr>
          <w:p w14:paraId="561237FC" w14:textId="77777777" w:rsidR="00B10895" w:rsidRPr="00566985" w:rsidRDefault="00B10895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873" w:type="pct"/>
          </w:tcPr>
          <w:p w14:paraId="13FAAB6C" w14:textId="77777777" w:rsidR="00B10895" w:rsidRPr="00566985" w:rsidRDefault="00B10895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</w:tr>
      <w:tr w:rsidR="00B10895" w:rsidRPr="000B2924" w14:paraId="5CB03C3F" w14:textId="77777777" w:rsidTr="009C5023">
        <w:trPr>
          <w:trHeight w:val="233"/>
          <w:jc w:val="center"/>
        </w:trPr>
        <w:tc>
          <w:tcPr>
            <w:tcW w:w="713" w:type="pct"/>
            <w:vMerge/>
            <w:tcBorders>
              <w:bottom w:val="single" w:sz="24" w:space="0" w:color="auto"/>
            </w:tcBorders>
          </w:tcPr>
          <w:p w14:paraId="12D159D6" w14:textId="77777777" w:rsidR="00B10895" w:rsidRPr="00566985" w:rsidRDefault="00B10895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4287" w:type="pct"/>
            <w:gridSpan w:val="5"/>
            <w:tcBorders>
              <w:top w:val="single" w:sz="4" w:space="0" w:color="auto"/>
              <w:bottom w:val="single" w:sz="24" w:space="0" w:color="auto"/>
            </w:tcBorders>
          </w:tcPr>
          <w:p w14:paraId="0470210A" w14:textId="77777777" w:rsidR="00B10895" w:rsidRPr="00566985" w:rsidRDefault="00B10895" w:rsidP="009C5023">
            <w:pPr>
              <w:spacing w:after="0" w:line="240" w:lineRule="auto"/>
              <w:rPr>
                <w:rFonts w:ascii="Times New Roman" w:hAnsi="Times New Roman" w:cs="Times New Roman"/>
                <w:color w:val="C00000"/>
                <w:sz w:val="20"/>
                <w:szCs w:val="20"/>
                <w:lang w:val="en-US" w:eastAsia="fr-FR"/>
              </w:rPr>
            </w:pPr>
            <w:r w:rsidRPr="00566985">
              <w:rPr>
                <w:rFonts w:ascii="Times New Roman" w:eastAsia="Calibri" w:hAnsi="Times New Roman" w:cs="Times New Roman"/>
                <w:i/>
                <w:color w:val="C00000"/>
                <w:sz w:val="20"/>
                <w:szCs w:val="20"/>
                <w:lang w:val="en-US"/>
              </w:rPr>
              <w:t>Further appraisal may not be feasible or appropriate when the answer is ‘No’ or ‘Can’t tell’ to one or both screening questions.</w:t>
            </w:r>
          </w:p>
        </w:tc>
      </w:tr>
      <w:tr w:rsidR="00B10895" w:rsidRPr="000B2924" w14:paraId="63C9089D" w14:textId="77777777" w:rsidTr="009C5023">
        <w:trPr>
          <w:jc w:val="center"/>
        </w:trPr>
        <w:tc>
          <w:tcPr>
            <w:tcW w:w="713" w:type="pct"/>
            <w:vMerge w:val="restart"/>
            <w:tcBorders>
              <w:top w:val="single" w:sz="24" w:space="0" w:color="auto"/>
            </w:tcBorders>
          </w:tcPr>
          <w:p w14:paraId="70041EE4" w14:textId="77777777" w:rsidR="00B10895" w:rsidRPr="00566985" w:rsidRDefault="00B10895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eastAsia="fr-FR"/>
              </w:rPr>
            </w:pPr>
            <w:r w:rsidRPr="00566985">
              <w:rPr>
                <w:rFonts w:ascii="Times New Roman" w:hAnsi="Times New Roman" w:cs="Times New Roman"/>
                <w:sz w:val="20"/>
                <w:szCs w:val="20"/>
                <w:lang w:eastAsia="fr-FR"/>
              </w:rPr>
              <w:t>1. Qualitative</w:t>
            </w:r>
          </w:p>
        </w:tc>
        <w:tc>
          <w:tcPr>
            <w:tcW w:w="2630" w:type="pct"/>
            <w:tcBorders>
              <w:top w:val="single" w:sz="24" w:space="0" w:color="auto"/>
            </w:tcBorders>
          </w:tcPr>
          <w:p w14:paraId="69220125" w14:textId="77777777" w:rsidR="00B10895" w:rsidRPr="00566985" w:rsidRDefault="00B10895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  <w:r w:rsidRPr="00566985"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>1.1. Is the qualitative approach appropriate to answer the research question?</w:t>
            </w:r>
          </w:p>
        </w:tc>
        <w:tc>
          <w:tcPr>
            <w:tcW w:w="261" w:type="pct"/>
            <w:tcBorders>
              <w:top w:val="single" w:sz="24" w:space="0" w:color="auto"/>
            </w:tcBorders>
          </w:tcPr>
          <w:p w14:paraId="5892CD12" w14:textId="77777777" w:rsidR="00B10895" w:rsidRPr="00566985" w:rsidRDefault="00B10895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10" w:type="pct"/>
            <w:tcBorders>
              <w:top w:val="single" w:sz="24" w:space="0" w:color="auto"/>
            </w:tcBorders>
          </w:tcPr>
          <w:p w14:paraId="12D20335" w14:textId="77777777" w:rsidR="00B10895" w:rsidRPr="00566985" w:rsidRDefault="00B10895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313" w:type="pct"/>
            <w:tcBorders>
              <w:top w:val="single" w:sz="24" w:space="0" w:color="auto"/>
            </w:tcBorders>
          </w:tcPr>
          <w:p w14:paraId="1DD1CFAA" w14:textId="77777777" w:rsidR="00B10895" w:rsidRPr="00566985" w:rsidRDefault="00B10895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873" w:type="pct"/>
            <w:tcBorders>
              <w:top w:val="single" w:sz="24" w:space="0" w:color="auto"/>
            </w:tcBorders>
          </w:tcPr>
          <w:p w14:paraId="15186435" w14:textId="77777777" w:rsidR="00B10895" w:rsidRPr="00566985" w:rsidRDefault="00B10895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</w:tr>
      <w:tr w:rsidR="00B10895" w:rsidRPr="000B2924" w14:paraId="07AF3D30" w14:textId="77777777" w:rsidTr="009C5023">
        <w:trPr>
          <w:trHeight w:val="274"/>
          <w:jc w:val="center"/>
        </w:trPr>
        <w:tc>
          <w:tcPr>
            <w:tcW w:w="713" w:type="pct"/>
            <w:vMerge/>
          </w:tcPr>
          <w:p w14:paraId="325C5431" w14:textId="77777777" w:rsidR="00B10895" w:rsidRPr="00566985" w:rsidRDefault="00B10895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630" w:type="pct"/>
          </w:tcPr>
          <w:p w14:paraId="1B169785" w14:textId="77777777" w:rsidR="00B10895" w:rsidRPr="00566985" w:rsidRDefault="00B10895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  <w:r w:rsidRPr="00566985"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>1.2. Are the qualitative data collection methods adequate to address the research question?</w:t>
            </w:r>
          </w:p>
        </w:tc>
        <w:tc>
          <w:tcPr>
            <w:tcW w:w="261" w:type="pct"/>
          </w:tcPr>
          <w:p w14:paraId="4CBF9A3D" w14:textId="77777777" w:rsidR="00B10895" w:rsidRPr="00566985" w:rsidRDefault="00B10895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10" w:type="pct"/>
          </w:tcPr>
          <w:p w14:paraId="6D8CF697" w14:textId="77777777" w:rsidR="00B10895" w:rsidRPr="00566985" w:rsidRDefault="00B10895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313" w:type="pct"/>
          </w:tcPr>
          <w:p w14:paraId="53DCF64A" w14:textId="77777777" w:rsidR="00B10895" w:rsidRPr="00566985" w:rsidRDefault="00B10895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873" w:type="pct"/>
          </w:tcPr>
          <w:p w14:paraId="5EE16367" w14:textId="77777777" w:rsidR="00B10895" w:rsidRPr="00566985" w:rsidRDefault="00B10895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</w:tr>
      <w:tr w:rsidR="00B10895" w:rsidRPr="000B2924" w14:paraId="1A2EF2C2" w14:textId="77777777" w:rsidTr="009C5023">
        <w:trPr>
          <w:jc w:val="center"/>
        </w:trPr>
        <w:tc>
          <w:tcPr>
            <w:tcW w:w="713" w:type="pct"/>
            <w:vMerge/>
          </w:tcPr>
          <w:p w14:paraId="68CB1AF3" w14:textId="77777777" w:rsidR="00B10895" w:rsidRPr="00566985" w:rsidRDefault="00B10895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630" w:type="pct"/>
          </w:tcPr>
          <w:p w14:paraId="52D5C52D" w14:textId="77777777" w:rsidR="00B10895" w:rsidRPr="00566985" w:rsidRDefault="00B10895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  <w:r w:rsidRPr="00566985"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>1.3. Are the findings adequately derived from the data?</w:t>
            </w:r>
          </w:p>
        </w:tc>
        <w:tc>
          <w:tcPr>
            <w:tcW w:w="261" w:type="pct"/>
          </w:tcPr>
          <w:p w14:paraId="6DFA3493" w14:textId="77777777" w:rsidR="00B10895" w:rsidRPr="00566985" w:rsidRDefault="00B10895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10" w:type="pct"/>
          </w:tcPr>
          <w:p w14:paraId="32BFD474" w14:textId="77777777" w:rsidR="00B10895" w:rsidRPr="00566985" w:rsidRDefault="00B10895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313" w:type="pct"/>
          </w:tcPr>
          <w:p w14:paraId="04463319" w14:textId="77777777" w:rsidR="00B10895" w:rsidRPr="00566985" w:rsidRDefault="00B10895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873" w:type="pct"/>
          </w:tcPr>
          <w:p w14:paraId="1422E81A" w14:textId="77777777" w:rsidR="00B10895" w:rsidRPr="00566985" w:rsidRDefault="00B10895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i/>
                <w:sz w:val="20"/>
                <w:szCs w:val="20"/>
                <w:lang w:val="en-US" w:eastAsia="fr-FR"/>
              </w:rPr>
            </w:pPr>
          </w:p>
        </w:tc>
      </w:tr>
      <w:tr w:rsidR="00B10895" w:rsidRPr="000B2924" w14:paraId="76A342C2" w14:textId="77777777" w:rsidTr="009C5023">
        <w:trPr>
          <w:jc w:val="center"/>
        </w:trPr>
        <w:tc>
          <w:tcPr>
            <w:tcW w:w="713" w:type="pct"/>
            <w:vMerge/>
          </w:tcPr>
          <w:p w14:paraId="1623B0A1" w14:textId="77777777" w:rsidR="00B10895" w:rsidRPr="00566985" w:rsidRDefault="00B10895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630" w:type="pct"/>
          </w:tcPr>
          <w:p w14:paraId="723BD425" w14:textId="77777777" w:rsidR="00B10895" w:rsidRPr="00566985" w:rsidRDefault="00B10895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  <w:r w:rsidRPr="00566985"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 xml:space="preserve">1.4. Is the interpretation of results sufficiently substantiated by data? </w:t>
            </w:r>
          </w:p>
        </w:tc>
        <w:tc>
          <w:tcPr>
            <w:tcW w:w="261" w:type="pct"/>
          </w:tcPr>
          <w:p w14:paraId="7C469077" w14:textId="77777777" w:rsidR="00B10895" w:rsidRPr="00566985" w:rsidRDefault="00B10895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10" w:type="pct"/>
          </w:tcPr>
          <w:p w14:paraId="3A211D57" w14:textId="77777777" w:rsidR="00B10895" w:rsidRPr="00566985" w:rsidRDefault="00B10895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313" w:type="pct"/>
          </w:tcPr>
          <w:p w14:paraId="236F730A" w14:textId="77777777" w:rsidR="00B10895" w:rsidRPr="00566985" w:rsidRDefault="00B10895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873" w:type="pct"/>
          </w:tcPr>
          <w:p w14:paraId="059D17B6" w14:textId="77777777" w:rsidR="00B10895" w:rsidRPr="00566985" w:rsidRDefault="00B10895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i/>
                <w:sz w:val="20"/>
                <w:szCs w:val="20"/>
                <w:lang w:val="en-US" w:eastAsia="fr-FR"/>
              </w:rPr>
            </w:pPr>
          </w:p>
        </w:tc>
      </w:tr>
      <w:tr w:rsidR="00B10895" w:rsidRPr="000B2924" w14:paraId="5E7F198B" w14:textId="77777777" w:rsidTr="009C5023">
        <w:trPr>
          <w:trHeight w:val="283"/>
          <w:jc w:val="center"/>
        </w:trPr>
        <w:tc>
          <w:tcPr>
            <w:tcW w:w="713" w:type="pct"/>
            <w:vMerge/>
          </w:tcPr>
          <w:p w14:paraId="7044FBAB" w14:textId="77777777" w:rsidR="00B10895" w:rsidRPr="00566985" w:rsidRDefault="00B10895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630" w:type="pct"/>
          </w:tcPr>
          <w:p w14:paraId="2177BE3E" w14:textId="77777777" w:rsidR="00B10895" w:rsidRPr="00566985" w:rsidRDefault="00B10895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  <w:r w:rsidRPr="00566985"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>1.5. Is there coherence between qualitative data sources, collection, analysis and interpretation?</w:t>
            </w:r>
          </w:p>
        </w:tc>
        <w:tc>
          <w:tcPr>
            <w:tcW w:w="261" w:type="pct"/>
          </w:tcPr>
          <w:p w14:paraId="09CA1264" w14:textId="77777777" w:rsidR="00B10895" w:rsidRPr="00566985" w:rsidRDefault="00B10895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10" w:type="pct"/>
          </w:tcPr>
          <w:p w14:paraId="28302CD8" w14:textId="77777777" w:rsidR="00B10895" w:rsidRPr="00566985" w:rsidRDefault="00B10895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313" w:type="pct"/>
          </w:tcPr>
          <w:p w14:paraId="5B351BE1" w14:textId="77777777" w:rsidR="00B10895" w:rsidRPr="00566985" w:rsidRDefault="00B10895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873" w:type="pct"/>
          </w:tcPr>
          <w:p w14:paraId="1F7B7689" w14:textId="77777777" w:rsidR="00B10895" w:rsidRPr="00566985" w:rsidRDefault="00B10895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i/>
                <w:sz w:val="20"/>
                <w:szCs w:val="20"/>
                <w:lang w:val="en-US" w:eastAsia="fr-FR"/>
              </w:rPr>
            </w:pPr>
          </w:p>
        </w:tc>
      </w:tr>
      <w:tr w:rsidR="00B10895" w:rsidRPr="00566985" w14:paraId="35E66458" w14:textId="77777777" w:rsidTr="009C5023">
        <w:trPr>
          <w:jc w:val="center"/>
        </w:trPr>
        <w:tc>
          <w:tcPr>
            <w:tcW w:w="713" w:type="pct"/>
            <w:vMerge w:val="restart"/>
            <w:tcBorders>
              <w:top w:val="single" w:sz="24" w:space="0" w:color="auto"/>
            </w:tcBorders>
          </w:tcPr>
          <w:p w14:paraId="4D03D70A" w14:textId="77777777" w:rsidR="00B10895" w:rsidRPr="00566985" w:rsidRDefault="00B10895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eastAsia="fr-FR"/>
              </w:rPr>
            </w:pPr>
            <w:r w:rsidRPr="00566985">
              <w:rPr>
                <w:rFonts w:ascii="Times New Roman" w:hAnsi="Times New Roman" w:cs="Times New Roman"/>
                <w:sz w:val="20"/>
                <w:szCs w:val="20"/>
                <w:lang w:eastAsia="fr-FR"/>
              </w:rPr>
              <w:t>2. Quantitative randomized controlled trials</w:t>
            </w:r>
          </w:p>
        </w:tc>
        <w:tc>
          <w:tcPr>
            <w:tcW w:w="2630" w:type="pct"/>
            <w:tcBorders>
              <w:top w:val="single" w:sz="24" w:space="0" w:color="auto"/>
            </w:tcBorders>
          </w:tcPr>
          <w:p w14:paraId="275D89E7" w14:textId="77777777" w:rsidR="00B10895" w:rsidRPr="00566985" w:rsidRDefault="00B10895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eastAsia="fr-FR"/>
              </w:rPr>
            </w:pPr>
            <w:r w:rsidRPr="00566985">
              <w:rPr>
                <w:rFonts w:ascii="Times New Roman" w:hAnsi="Times New Roman" w:cs="Times New Roman"/>
                <w:sz w:val="20"/>
                <w:szCs w:val="20"/>
                <w:lang w:eastAsia="fr-FR"/>
              </w:rPr>
              <w:t>2.1. Is randomization appropriately performed?</w:t>
            </w:r>
          </w:p>
        </w:tc>
        <w:tc>
          <w:tcPr>
            <w:tcW w:w="261" w:type="pct"/>
            <w:tcBorders>
              <w:top w:val="single" w:sz="24" w:space="0" w:color="auto"/>
            </w:tcBorders>
          </w:tcPr>
          <w:p w14:paraId="4A8032A4" w14:textId="77777777" w:rsidR="00B10895" w:rsidRPr="00566985" w:rsidRDefault="00B10895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eastAsia="fr-FR"/>
              </w:rPr>
            </w:pPr>
          </w:p>
        </w:tc>
        <w:tc>
          <w:tcPr>
            <w:tcW w:w="210" w:type="pct"/>
            <w:tcBorders>
              <w:top w:val="single" w:sz="24" w:space="0" w:color="auto"/>
            </w:tcBorders>
          </w:tcPr>
          <w:p w14:paraId="3323A19C" w14:textId="77777777" w:rsidR="00B10895" w:rsidRPr="00566985" w:rsidRDefault="00B10895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eastAsia="fr-FR"/>
              </w:rPr>
            </w:pPr>
          </w:p>
        </w:tc>
        <w:tc>
          <w:tcPr>
            <w:tcW w:w="313" w:type="pct"/>
            <w:tcBorders>
              <w:top w:val="single" w:sz="24" w:space="0" w:color="auto"/>
            </w:tcBorders>
          </w:tcPr>
          <w:p w14:paraId="78FBA3F4" w14:textId="77777777" w:rsidR="00B10895" w:rsidRPr="00566985" w:rsidRDefault="00B10895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eastAsia="fr-FR"/>
              </w:rPr>
            </w:pPr>
          </w:p>
        </w:tc>
        <w:tc>
          <w:tcPr>
            <w:tcW w:w="873" w:type="pct"/>
            <w:tcBorders>
              <w:top w:val="single" w:sz="24" w:space="0" w:color="auto"/>
            </w:tcBorders>
          </w:tcPr>
          <w:p w14:paraId="68CDB003" w14:textId="77777777" w:rsidR="00B10895" w:rsidRPr="009676CD" w:rsidRDefault="00B10895" w:rsidP="009C5023">
            <w:pPr>
              <w:spacing w:after="0" w:line="240" w:lineRule="auto"/>
              <w:rPr>
                <w:rFonts w:ascii="Times New Roman" w:hAnsi="Times New Roman" w:cs="Times New Roman"/>
                <w:iCs/>
                <w:sz w:val="20"/>
                <w:szCs w:val="20"/>
                <w:lang w:eastAsia="fr-FR"/>
              </w:rPr>
            </w:pPr>
          </w:p>
        </w:tc>
      </w:tr>
      <w:tr w:rsidR="00B10895" w:rsidRPr="000B2924" w14:paraId="21D5EC8F" w14:textId="77777777" w:rsidTr="009C5023">
        <w:trPr>
          <w:jc w:val="center"/>
        </w:trPr>
        <w:tc>
          <w:tcPr>
            <w:tcW w:w="713" w:type="pct"/>
            <w:vMerge/>
          </w:tcPr>
          <w:p w14:paraId="62A4441B" w14:textId="77777777" w:rsidR="00B10895" w:rsidRPr="00566985" w:rsidRDefault="00B10895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eastAsia="fr-FR"/>
              </w:rPr>
            </w:pPr>
          </w:p>
        </w:tc>
        <w:tc>
          <w:tcPr>
            <w:tcW w:w="2630" w:type="pct"/>
          </w:tcPr>
          <w:p w14:paraId="52D5AC3B" w14:textId="77777777" w:rsidR="00B10895" w:rsidRPr="00566985" w:rsidRDefault="00B10895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  <w:r w:rsidRPr="00566985"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>2.2. Are the groups comparable at baseline?</w:t>
            </w:r>
          </w:p>
        </w:tc>
        <w:tc>
          <w:tcPr>
            <w:tcW w:w="261" w:type="pct"/>
          </w:tcPr>
          <w:p w14:paraId="6A3D26E7" w14:textId="77777777" w:rsidR="00B10895" w:rsidRPr="00566985" w:rsidRDefault="00B10895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10" w:type="pct"/>
          </w:tcPr>
          <w:p w14:paraId="470A5318" w14:textId="77777777" w:rsidR="00B10895" w:rsidRPr="00566985" w:rsidRDefault="00B10895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313" w:type="pct"/>
          </w:tcPr>
          <w:p w14:paraId="72229E20" w14:textId="77777777" w:rsidR="00B10895" w:rsidRPr="00566985" w:rsidRDefault="00B10895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873" w:type="pct"/>
          </w:tcPr>
          <w:p w14:paraId="35192CBC" w14:textId="77777777" w:rsidR="00B10895" w:rsidRPr="009676CD" w:rsidRDefault="00B10895" w:rsidP="009C5023">
            <w:pPr>
              <w:spacing w:after="0" w:line="240" w:lineRule="auto"/>
              <w:rPr>
                <w:rFonts w:ascii="Times New Roman" w:hAnsi="Times New Roman" w:cs="Times New Roman"/>
                <w:iCs/>
                <w:sz w:val="20"/>
                <w:szCs w:val="20"/>
                <w:lang w:val="en-US" w:eastAsia="fr-FR"/>
              </w:rPr>
            </w:pPr>
          </w:p>
        </w:tc>
      </w:tr>
      <w:tr w:rsidR="00B10895" w:rsidRPr="000B2924" w14:paraId="66049D6C" w14:textId="77777777" w:rsidTr="009C5023">
        <w:trPr>
          <w:jc w:val="center"/>
        </w:trPr>
        <w:tc>
          <w:tcPr>
            <w:tcW w:w="713" w:type="pct"/>
            <w:vMerge/>
          </w:tcPr>
          <w:p w14:paraId="26E0EFA2" w14:textId="77777777" w:rsidR="00B10895" w:rsidRPr="00566985" w:rsidRDefault="00B10895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630" w:type="pct"/>
          </w:tcPr>
          <w:p w14:paraId="1E55F0D8" w14:textId="77777777" w:rsidR="00B10895" w:rsidRPr="00566985" w:rsidRDefault="00B10895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  <w:r w:rsidRPr="00566985"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>2.3. Are there complete outcome data?</w:t>
            </w:r>
          </w:p>
        </w:tc>
        <w:tc>
          <w:tcPr>
            <w:tcW w:w="261" w:type="pct"/>
          </w:tcPr>
          <w:p w14:paraId="620563E3" w14:textId="77777777" w:rsidR="00B10895" w:rsidRPr="00566985" w:rsidRDefault="00B10895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10" w:type="pct"/>
          </w:tcPr>
          <w:p w14:paraId="03D5D801" w14:textId="77777777" w:rsidR="00B10895" w:rsidRPr="00566985" w:rsidRDefault="00B10895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313" w:type="pct"/>
          </w:tcPr>
          <w:p w14:paraId="3DCC5E5A" w14:textId="77777777" w:rsidR="00B10895" w:rsidRPr="00566985" w:rsidRDefault="00B10895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873" w:type="pct"/>
          </w:tcPr>
          <w:p w14:paraId="644C812E" w14:textId="77777777" w:rsidR="00B10895" w:rsidRPr="009676CD" w:rsidRDefault="00B10895" w:rsidP="009C5023">
            <w:pPr>
              <w:spacing w:after="0" w:line="240" w:lineRule="auto"/>
              <w:rPr>
                <w:rFonts w:ascii="Times New Roman" w:hAnsi="Times New Roman" w:cs="Times New Roman"/>
                <w:iCs/>
                <w:sz w:val="20"/>
                <w:szCs w:val="20"/>
                <w:lang w:val="en-US" w:eastAsia="fr-FR"/>
              </w:rPr>
            </w:pPr>
          </w:p>
        </w:tc>
      </w:tr>
      <w:tr w:rsidR="00B10895" w:rsidRPr="000B2924" w14:paraId="5459560D" w14:textId="77777777" w:rsidTr="009C5023">
        <w:trPr>
          <w:jc w:val="center"/>
        </w:trPr>
        <w:tc>
          <w:tcPr>
            <w:tcW w:w="713" w:type="pct"/>
            <w:vMerge/>
          </w:tcPr>
          <w:p w14:paraId="5A181EA9" w14:textId="77777777" w:rsidR="00B10895" w:rsidRPr="00566985" w:rsidRDefault="00B10895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630" w:type="pct"/>
          </w:tcPr>
          <w:p w14:paraId="6A5D1ED8" w14:textId="77777777" w:rsidR="00B10895" w:rsidRPr="00566985" w:rsidRDefault="00B10895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  <w:r w:rsidRPr="00566985"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>2.4. Are outcome assessors blinded to the intervention provided?</w:t>
            </w:r>
          </w:p>
        </w:tc>
        <w:tc>
          <w:tcPr>
            <w:tcW w:w="261" w:type="pct"/>
          </w:tcPr>
          <w:p w14:paraId="1175426D" w14:textId="77777777" w:rsidR="00B10895" w:rsidRPr="00566985" w:rsidRDefault="00B10895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10" w:type="pct"/>
          </w:tcPr>
          <w:p w14:paraId="5A821009" w14:textId="77777777" w:rsidR="00B10895" w:rsidRPr="00566985" w:rsidRDefault="00B10895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313" w:type="pct"/>
          </w:tcPr>
          <w:p w14:paraId="4AAE0B33" w14:textId="77777777" w:rsidR="00B10895" w:rsidRPr="00566985" w:rsidRDefault="00B10895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873" w:type="pct"/>
          </w:tcPr>
          <w:p w14:paraId="11F08CE1" w14:textId="77777777" w:rsidR="00B10895" w:rsidRPr="009676CD" w:rsidRDefault="00B10895" w:rsidP="009C5023">
            <w:pPr>
              <w:spacing w:after="0" w:line="240" w:lineRule="auto"/>
              <w:rPr>
                <w:rFonts w:ascii="Times New Roman" w:hAnsi="Times New Roman" w:cs="Times New Roman"/>
                <w:iCs/>
                <w:sz w:val="20"/>
                <w:szCs w:val="20"/>
                <w:lang w:val="en-US" w:eastAsia="fr-FR"/>
              </w:rPr>
            </w:pPr>
          </w:p>
        </w:tc>
      </w:tr>
      <w:tr w:rsidR="00B10895" w:rsidRPr="000B2924" w14:paraId="42AD3B25" w14:textId="77777777" w:rsidTr="009C5023">
        <w:trPr>
          <w:jc w:val="center"/>
        </w:trPr>
        <w:tc>
          <w:tcPr>
            <w:tcW w:w="713" w:type="pct"/>
            <w:vMerge/>
            <w:tcBorders>
              <w:bottom w:val="single" w:sz="24" w:space="0" w:color="auto"/>
            </w:tcBorders>
          </w:tcPr>
          <w:p w14:paraId="0247010D" w14:textId="77777777" w:rsidR="00B10895" w:rsidRPr="00566985" w:rsidRDefault="00B10895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630" w:type="pct"/>
            <w:tcBorders>
              <w:bottom w:val="single" w:sz="24" w:space="0" w:color="auto"/>
            </w:tcBorders>
          </w:tcPr>
          <w:p w14:paraId="78FFF868" w14:textId="77777777" w:rsidR="00B10895" w:rsidRPr="00566985" w:rsidRDefault="00B10895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  <w:r w:rsidRPr="00566985"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>2.5 Did the participants adhere to the assigned intervention?</w:t>
            </w:r>
          </w:p>
        </w:tc>
        <w:tc>
          <w:tcPr>
            <w:tcW w:w="261" w:type="pct"/>
            <w:tcBorders>
              <w:bottom w:val="single" w:sz="24" w:space="0" w:color="auto"/>
            </w:tcBorders>
          </w:tcPr>
          <w:p w14:paraId="0EE99FD4" w14:textId="77777777" w:rsidR="00B10895" w:rsidRPr="00566985" w:rsidRDefault="00B10895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10" w:type="pct"/>
            <w:tcBorders>
              <w:bottom w:val="single" w:sz="24" w:space="0" w:color="auto"/>
            </w:tcBorders>
          </w:tcPr>
          <w:p w14:paraId="33A53DBE" w14:textId="77777777" w:rsidR="00B10895" w:rsidRPr="00566985" w:rsidRDefault="00B10895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313" w:type="pct"/>
            <w:tcBorders>
              <w:bottom w:val="single" w:sz="24" w:space="0" w:color="auto"/>
            </w:tcBorders>
          </w:tcPr>
          <w:p w14:paraId="653E5E90" w14:textId="77777777" w:rsidR="00B10895" w:rsidRPr="00566985" w:rsidRDefault="00B10895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873" w:type="pct"/>
            <w:tcBorders>
              <w:bottom w:val="single" w:sz="24" w:space="0" w:color="auto"/>
            </w:tcBorders>
          </w:tcPr>
          <w:p w14:paraId="24BEB187" w14:textId="77777777" w:rsidR="00B10895" w:rsidRPr="009676CD" w:rsidRDefault="00B10895" w:rsidP="009C5023">
            <w:pPr>
              <w:spacing w:after="0" w:line="240" w:lineRule="auto"/>
              <w:rPr>
                <w:rFonts w:ascii="Times New Roman" w:hAnsi="Times New Roman" w:cs="Times New Roman"/>
                <w:iCs/>
                <w:sz w:val="20"/>
                <w:szCs w:val="20"/>
                <w:lang w:val="en-US" w:eastAsia="fr-FR"/>
              </w:rPr>
            </w:pPr>
          </w:p>
        </w:tc>
      </w:tr>
      <w:tr w:rsidR="00B10895" w:rsidRPr="000B2924" w14:paraId="630209E7" w14:textId="77777777" w:rsidTr="009C5023">
        <w:trPr>
          <w:jc w:val="center"/>
        </w:trPr>
        <w:tc>
          <w:tcPr>
            <w:tcW w:w="713" w:type="pct"/>
            <w:vMerge w:val="restart"/>
            <w:tcBorders>
              <w:top w:val="single" w:sz="24" w:space="0" w:color="auto"/>
            </w:tcBorders>
          </w:tcPr>
          <w:p w14:paraId="0AC2CFA3" w14:textId="77777777" w:rsidR="00B10895" w:rsidRPr="00566985" w:rsidRDefault="00B10895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eastAsia="fr-FR"/>
              </w:rPr>
            </w:pPr>
            <w:r w:rsidRPr="00566985">
              <w:rPr>
                <w:rFonts w:ascii="Times New Roman" w:hAnsi="Times New Roman" w:cs="Times New Roman"/>
                <w:sz w:val="20"/>
                <w:szCs w:val="20"/>
                <w:lang w:eastAsia="fr-FR"/>
              </w:rPr>
              <w:t xml:space="preserve">3. Quantitative non-randomized </w:t>
            </w:r>
          </w:p>
        </w:tc>
        <w:tc>
          <w:tcPr>
            <w:tcW w:w="2630" w:type="pct"/>
            <w:tcBorders>
              <w:top w:val="single" w:sz="24" w:space="0" w:color="auto"/>
            </w:tcBorders>
          </w:tcPr>
          <w:p w14:paraId="6EA467D8" w14:textId="77777777" w:rsidR="00B10895" w:rsidRPr="00566985" w:rsidRDefault="00B10895" w:rsidP="009C5023">
            <w:pPr>
              <w:spacing w:after="0" w:line="240" w:lineRule="auto"/>
              <w:rPr>
                <w:rFonts w:ascii="Times New Roman" w:hAnsi="Times New Roman" w:cs="Times New Roman"/>
                <w:bCs/>
                <w:sz w:val="20"/>
                <w:szCs w:val="20"/>
                <w:lang w:val="en-US" w:eastAsia="fr-FR"/>
              </w:rPr>
            </w:pPr>
            <w:r w:rsidRPr="00566985">
              <w:rPr>
                <w:rFonts w:ascii="Times New Roman" w:hAnsi="Times New Roman" w:cs="Times New Roman"/>
                <w:bCs/>
                <w:sz w:val="20"/>
                <w:szCs w:val="20"/>
                <w:lang w:val="en-US" w:eastAsia="fr-FR"/>
              </w:rPr>
              <w:t>3.1. Are the participants representative of the target population?</w:t>
            </w:r>
          </w:p>
        </w:tc>
        <w:tc>
          <w:tcPr>
            <w:tcW w:w="261" w:type="pct"/>
            <w:tcBorders>
              <w:top w:val="single" w:sz="24" w:space="0" w:color="auto"/>
            </w:tcBorders>
          </w:tcPr>
          <w:p w14:paraId="3430BC2F" w14:textId="77777777" w:rsidR="00B10895" w:rsidRPr="00566985" w:rsidRDefault="00B10895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10" w:type="pct"/>
            <w:tcBorders>
              <w:top w:val="single" w:sz="24" w:space="0" w:color="auto"/>
            </w:tcBorders>
          </w:tcPr>
          <w:p w14:paraId="4CB03482" w14:textId="77777777" w:rsidR="00B10895" w:rsidRPr="00566985" w:rsidRDefault="00B10895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313" w:type="pct"/>
            <w:tcBorders>
              <w:top w:val="single" w:sz="24" w:space="0" w:color="auto"/>
            </w:tcBorders>
          </w:tcPr>
          <w:p w14:paraId="1EDB4C79" w14:textId="77777777" w:rsidR="00B10895" w:rsidRPr="00566985" w:rsidRDefault="00B10895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873" w:type="pct"/>
            <w:tcBorders>
              <w:top w:val="single" w:sz="24" w:space="0" w:color="auto"/>
            </w:tcBorders>
          </w:tcPr>
          <w:p w14:paraId="5E11915A" w14:textId="77777777" w:rsidR="00B10895" w:rsidRPr="009676CD" w:rsidRDefault="00B10895" w:rsidP="009C5023">
            <w:pPr>
              <w:spacing w:after="0" w:line="240" w:lineRule="auto"/>
              <w:rPr>
                <w:rFonts w:ascii="Times New Roman" w:hAnsi="Times New Roman" w:cs="Times New Roman"/>
                <w:iCs/>
                <w:sz w:val="20"/>
                <w:szCs w:val="20"/>
                <w:lang w:val="en-US" w:eastAsia="fr-FR"/>
              </w:rPr>
            </w:pPr>
          </w:p>
        </w:tc>
      </w:tr>
      <w:tr w:rsidR="00B10895" w:rsidRPr="000B2924" w14:paraId="3D327950" w14:textId="77777777" w:rsidTr="009C5023">
        <w:trPr>
          <w:jc w:val="center"/>
        </w:trPr>
        <w:tc>
          <w:tcPr>
            <w:tcW w:w="713" w:type="pct"/>
            <w:vMerge/>
          </w:tcPr>
          <w:p w14:paraId="6042C572" w14:textId="77777777" w:rsidR="00B10895" w:rsidRPr="00566985" w:rsidRDefault="00B10895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630" w:type="pct"/>
          </w:tcPr>
          <w:p w14:paraId="7C9DA125" w14:textId="77777777" w:rsidR="00B10895" w:rsidRPr="00566985" w:rsidRDefault="00B10895" w:rsidP="009C5023">
            <w:pPr>
              <w:spacing w:after="0" w:line="240" w:lineRule="auto"/>
              <w:rPr>
                <w:rFonts w:ascii="Times New Roman" w:hAnsi="Times New Roman" w:cs="Times New Roman"/>
                <w:bCs/>
                <w:sz w:val="20"/>
                <w:szCs w:val="20"/>
                <w:lang w:val="en-US" w:eastAsia="fr-FR"/>
              </w:rPr>
            </w:pPr>
            <w:r w:rsidRPr="00566985">
              <w:rPr>
                <w:rFonts w:ascii="Times New Roman" w:hAnsi="Times New Roman" w:cs="Times New Roman"/>
                <w:bCs/>
                <w:sz w:val="20"/>
                <w:szCs w:val="20"/>
                <w:lang w:val="en-US" w:eastAsia="fr-FR"/>
              </w:rPr>
              <w:t>3.2. Are measurements appropriate regarding both the outcome and intervention (or exposure)?</w:t>
            </w:r>
          </w:p>
        </w:tc>
        <w:tc>
          <w:tcPr>
            <w:tcW w:w="261" w:type="pct"/>
          </w:tcPr>
          <w:p w14:paraId="463BF683" w14:textId="77777777" w:rsidR="00B10895" w:rsidRPr="00566985" w:rsidRDefault="00B10895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10" w:type="pct"/>
          </w:tcPr>
          <w:p w14:paraId="056CD2FD" w14:textId="77777777" w:rsidR="00B10895" w:rsidRPr="00566985" w:rsidRDefault="00B10895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313" w:type="pct"/>
          </w:tcPr>
          <w:p w14:paraId="3AE6EDC1" w14:textId="77777777" w:rsidR="00B10895" w:rsidRPr="00566985" w:rsidRDefault="00B10895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873" w:type="pct"/>
          </w:tcPr>
          <w:p w14:paraId="483BE7A5" w14:textId="77777777" w:rsidR="00B10895" w:rsidRPr="009676CD" w:rsidRDefault="00B10895" w:rsidP="009C5023">
            <w:pPr>
              <w:spacing w:after="0" w:line="240" w:lineRule="auto"/>
              <w:rPr>
                <w:rFonts w:ascii="Times New Roman" w:hAnsi="Times New Roman" w:cs="Times New Roman"/>
                <w:iCs/>
                <w:sz w:val="20"/>
                <w:szCs w:val="20"/>
                <w:lang w:val="en-US" w:eastAsia="fr-FR"/>
              </w:rPr>
            </w:pPr>
          </w:p>
        </w:tc>
      </w:tr>
      <w:tr w:rsidR="00B10895" w:rsidRPr="000B2924" w14:paraId="78BC07E3" w14:textId="77777777" w:rsidTr="009C5023">
        <w:trPr>
          <w:jc w:val="center"/>
        </w:trPr>
        <w:tc>
          <w:tcPr>
            <w:tcW w:w="713" w:type="pct"/>
            <w:vMerge/>
          </w:tcPr>
          <w:p w14:paraId="5464B9C5" w14:textId="77777777" w:rsidR="00B10895" w:rsidRPr="00566985" w:rsidRDefault="00B10895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630" w:type="pct"/>
          </w:tcPr>
          <w:p w14:paraId="37378DE3" w14:textId="77777777" w:rsidR="00B10895" w:rsidRPr="00566985" w:rsidRDefault="00B10895" w:rsidP="009C5023">
            <w:pPr>
              <w:spacing w:after="0" w:line="240" w:lineRule="auto"/>
              <w:rPr>
                <w:rFonts w:ascii="Times New Roman" w:hAnsi="Times New Roman" w:cs="Times New Roman"/>
                <w:bCs/>
                <w:sz w:val="20"/>
                <w:szCs w:val="20"/>
                <w:lang w:val="en-US" w:eastAsia="fr-FR"/>
              </w:rPr>
            </w:pPr>
            <w:r w:rsidRPr="00566985">
              <w:rPr>
                <w:rFonts w:ascii="Times New Roman" w:hAnsi="Times New Roman" w:cs="Times New Roman"/>
                <w:bCs/>
                <w:sz w:val="20"/>
                <w:szCs w:val="20"/>
                <w:lang w:val="en-US" w:eastAsia="fr-FR"/>
              </w:rPr>
              <w:t xml:space="preserve">3.3. </w:t>
            </w:r>
            <w:r w:rsidRPr="00566985"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>Are there complete outcome data?</w:t>
            </w:r>
          </w:p>
        </w:tc>
        <w:tc>
          <w:tcPr>
            <w:tcW w:w="261" w:type="pct"/>
          </w:tcPr>
          <w:p w14:paraId="694B16B4" w14:textId="77777777" w:rsidR="00B10895" w:rsidRPr="00566985" w:rsidRDefault="00B10895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10" w:type="pct"/>
          </w:tcPr>
          <w:p w14:paraId="00B2DE0C" w14:textId="77777777" w:rsidR="00B10895" w:rsidRPr="00566985" w:rsidRDefault="00B10895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313" w:type="pct"/>
          </w:tcPr>
          <w:p w14:paraId="68FD1FFD" w14:textId="77777777" w:rsidR="00B10895" w:rsidRPr="00566985" w:rsidRDefault="00B10895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873" w:type="pct"/>
          </w:tcPr>
          <w:p w14:paraId="51C11E80" w14:textId="77777777" w:rsidR="00B10895" w:rsidRPr="009676CD" w:rsidRDefault="00B10895" w:rsidP="009C5023">
            <w:pPr>
              <w:spacing w:after="0" w:line="240" w:lineRule="auto"/>
              <w:rPr>
                <w:rFonts w:ascii="Times New Roman" w:hAnsi="Times New Roman" w:cs="Times New Roman"/>
                <w:iCs/>
                <w:sz w:val="20"/>
                <w:szCs w:val="20"/>
                <w:lang w:val="en-US" w:eastAsia="fr-FR"/>
              </w:rPr>
            </w:pPr>
          </w:p>
        </w:tc>
      </w:tr>
      <w:tr w:rsidR="00B10895" w:rsidRPr="000B2924" w14:paraId="0CF5971F" w14:textId="77777777" w:rsidTr="009C5023">
        <w:trPr>
          <w:jc w:val="center"/>
        </w:trPr>
        <w:tc>
          <w:tcPr>
            <w:tcW w:w="713" w:type="pct"/>
            <w:vMerge/>
          </w:tcPr>
          <w:p w14:paraId="6087852D" w14:textId="77777777" w:rsidR="00B10895" w:rsidRPr="00566985" w:rsidRDefault="00B10895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630" w:type="pct"/>
          </w:tcPr>
          <w:p w14:paraId="4A0CF6F9" w14:textId="77777777" w:rsidR="00B10895" w:rsidRPr="00566985" w:rsidRDefault="00B10895" w:rsidP="009C5023">
            <w:pPr>
              <w:spacing w:after="0" w:line="240" w:lineRule="auto"/>
              <w:rPr>
                <w:rFonts w:ascii="Times New Roman" w:hAnsi="Times New Roman" w:cs="Times New Roman"/>
                <w:bCs/>
                <w:sz w:val="20"/>
                <w:szCs w:val="20"/>
                <w:lang w:val="en-US" w:eastAsia="fr-FR"/>
              </w:rPr>
            </w:pPr>
            <w:r w:rsidRPr="00566985"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>3.4. Are the confounders accounted for in the design and analysis?</w:t>
            </w:r>
          </w:p>
        </w:tc>
        <w:tc>
          <w:tcPr>
            <w:tcW w:w="261" w:type="pct"/>
          </w:tcPr>
          <w:p w14:paraId="6E6B9050" w14:textId="77777777" w:rsidR="00B10895" w:rsidRPr="00566985" w:rsidRDefault="00B10895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10" w:type="pct"/>
          </w:tcPr>
          <w:p w14:paraId="2F8C2F72" w14:textId="77777777" w:rsidR="00B10895" w:rsidRPr="00566985" w:rsidRDefault="00B10895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313" w:type="pct"/>
          </w:tcPr>
          <w:p w14:paraId="3004EEEC" w14:textId="77777777" w:rsidR="00B10895" w:rsidRPr="00566985" w:rsidRDefault="00B10895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873" w:type="pct"/>
          </w:tcPr>
          <w:p w14:paraId="484EAAA7" w14:textId="77777777" w:rsidR="00B10895" w:rsidRPr="009676CD" w:rsidRDefault="00B10895" w:rsidP="009C5023">
            <w:pPr>
              <w:spacing w:after="0" w:line="240" w:lineRule="auto"/>
              <w:rPr>
                <w:rFonts w:ascii="Times New Roman" w:hAnsi="Times New Roman" w:cs="Times New Roman"/>
                <w:iCs/>
                <w:sz w:val="20"/>
                <w:szCs w:val="20"/>
                <w:lang w:val="en-US" w:eastAsia="fr-FR"/>
              </w:rPr>
            </w:pPr>
          </w:p>
        </w:tc>
      </w:tr>
      <w:tr w:rsidR="00B10895" w:rsidRPr="000B2924" w14:paraId="38EDF3C2" w14:textId="77777777" w:rsidTr="009C5023">
        <w:trPr>
          <w:jc w:val="center"/>
        </w:trPr>
        <w:tc>
          <w:tcPr>
            <w:tcW w:w="713" w:type="pct"/>
            <w:vMerge/>
            <w:tcBorders>
              <w:bottom w:val="single" w:sz="24" w:space="0" w:color="auto"/>
            </w:tcBorders>
          </w:tcPr>
          <w:p w14:paraId="44B33A8E" w14:textId="77777777" w:rsidR="00B10895" w:rsidRPr="00566985" w:rsidRDefault="00B10895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630" w:type="pct"/>
            <w:tcBorders>
              <w:bottom w:val="single" w:sz="24" w:space="0" w:color="auto"/>
            </w:tcBorders>
          </w:tcPr>
          <w:p w14:paraId="2ADA3F91" w14:textId="77777777" w:rsidR="00B10895" w:rsidRPr="00566985" w:rsidRDefault="00B10895" w:rsidP="009C5023">
            <w:pPr>
              <w:spacing w:after="0" w:line="240" w:lineRule="auto"/>
              <w:rPr>
                <w:rFonts w:ascii="Times New Roman" w:hAnsi="Times New Roman"/>
                <w:sz w:val="20"/>
                <w:szCs w:val="20"/>
                <w:lang w:val="en-US" w:eastAsia="fr-FR"/>
              </w:rPr>
            </w:pPr>
            <w:r w:rsidRPr="00566985">
              <w:rPr>
                <w:rFonts w:ascii="Times New Roman" w:hAnsi="Times New Roman"/>
                <w:sz w:val="20"/>
                <w:szCs w:val="20"/>
                <w:lang w:val="en-US" w:eastAsia="fr-FR"/>
              </w:rPr>
              <w:t>3.5. During the study period, is the intervention administered (or exposure occurred) as intended?</w:t>
            </w:r>
          </w:p>
        </w:tc>
        <w:tc>
          <w:tcPr>
            <w:tcW w:w="261" w:type="pct"/>
            <w:tcBorders>
              <w:bottom w:val="single" w:sz="24" w:space="0" w:color="auto"/>
            </w:tcBorders>
          </w:tcPr>
          <w:p w14:paraId="11C55952" w14:textId="77777777" w:rsidR="00B10895" w:rsidRPr="00566985" w:rsidRDefault="00B10895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10" w:type="pct"/>
            <w:tcBorders>
              <w:bottom w:val="single" w:sz="24" w:space="0" w:color="auto"/>
            </w:tcBorders>
          </w:tcPr>
          <w:p w14:paraId="5B0068BE" w14:textId="77777777" w:rsidR="00B10895" w:rsidRPr="00566985" w:rsidRDefault="00B10895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313" w:type="pct"/>
            <w:tcBorders>
              <w:bottom w:val="single" w:sz="24" w:space="0" w:color="auto"/>
            </w:tcBorders>
          </w:tcPr>
          <w:p w14:paraId="39BF2594" w14:textId="77777777" w:rsidR="00B10895" w:rsidRPr="00566985" w:rsidRDefault="00B10895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873" w:type="pct"/>
            <w:tcBorders>
              <w:bottom w:val="single" w:sz="24" w:space="0" w:color="auto"/>
            </w:tcBorders>
          </w:tcPr>
          <w:p w14:paraId="75116F76" w14:textId="77777777" w:rsidR="00B10895" w:rsidRPr="009676CD" w:rsidRDefault="00B10895" w:rsidP="009C5023">
            <w:pPr>
              <w:spacing w:after="0" w:line="240" w:lineRule="auto"/>
              <w:rPr>
                <w:rFonts w:ascii="Times New Roman" w:hAnsi="Times New Roman" w:cs="Times New Roman"/>
                <w:iCs/>
                <w:sz w:val="20"/>
                <w:szCs w:val="20"/>
                <w:lang w:val="en-US" w:eastAsia="fr-FR"/>
              </w:rPr>
            </w:pPr>
          </w:p>
        </w:tc>
      </w:tr>
      <w:tr w:rsidR="00B10895" w:rsidRPr="000B2924" w14:paraId="6267E291" w14:textId="77777777" w:rsidTr="009C5023">
        <w:trPr>
          <w:cantSplit/>
          <w:jc w:val="center"/>
        </w:trPr>
        <w:tc>
          <w:tcPr>
            <w:tcW w:w="713" w:type="pct"/>
            <w:vMerge w:val="restart"/>
            <w:tcBorders>
              <w:top w:val="single" w:sz="24" w:space="0" w:color="auto"/>
            </w:tcBorders>
          </w:tcPr>
          <w:p w14:paraId="1BAD36EA" w14:textId="77777777" w:rsidR="00B10895" w:rsidRPr="00566985" w:rsidRDefault="00B10895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eastAsia="fr-FR"/>
              </w:rPr>
            </w:pPr>
            <w:r w:rsidRPr="00566985">
              <w:rPr>
                <w:rFonts w:ascii="Times New Roman" w:hAnsi="Times New Roman" w:cs="Times New Roman"/>
                <w:sz w:val="20"/>
                <w:szCs w:val="20"/>
                <w:lang w:eastAsia="fr-FR"/>
              </w:rPr>
              <w:t>4. Quantitative descriptive</w:t>
            </w:r>
          </w:p>
        </w:tc>
        <w:tc>
          <w:tcPr>
            <w:tcW w:w="2630" w:type="pct"/>
            <w:tcBorders>
              <w:top w:val="single" w:sz="24" w:space="0" w:color="auto"/>
            </w:tcBorders>
          </w:tcPr>
          <w:p w14:paraId="5F2075E3" w14:textId="77777777" w:rsidR="00B10895" w:rsidRPr="00566985" w:rsidRDefault="00B10895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  <w:r w:rsidRPr="00566985"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>4.1. Is the sampling strategy relevant to address the research question?</w:t>
            </w:r>
          </w:p>
        </w:tc>
        <w:tc>
          <w:tcPr>
            <w:tcW w:w="261" w:type="pct"/>
            <w:tcBorders>
              <w:top w:val="single" w:sz="24" w:space="0" w:color="auto"/>
            </w:tcBorders>
          </w:tcPr>
          <w:p w14:paraId="7B577F38" w14:textId="434D4843" w:rsidR="00B10895" w:rsidRPr="00566985" w:rsidRDefault="00B10895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10" w:type="pct"/>
            <w:tcBorders>
              <w:top w:val="single" w:sz="24" w:space="0" w:color="auto"/>
            </w:tcBorders>
          </w:tcPr>
          <w:p w14:paraId="66B88DEA" w14:textId="77777777" w:rsidR="00B10895" w:rsidRPr="00566985" w:rsidRDefault="00B10895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313" w:type="pct"/>
            <w:tcBorders>
              <w:top w:val="single" w:sz="24" w:space="0" w:color="auto"/>
            </w:tcBorders>
          </w:tcPr>
          <w:p w14:paraId="51292C8A" w14:textId="06DA0DE8" w:rsidR="00B10895" w:rsidRPr="00566985" w:rsidRDefault="00621F92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>X</w:t>
            </w:r>
          </w:p>
        </w:tc>
        <w:tc>
          <w:tcPr>
            <w:tcW w:w="873" w:type="pct"/>
            <w:tcBorders>
              <w:top w:val="single" w:sz="24" w:space="0" w:color="auto"/>
            </w:tcBorders>
          </w:tcPr>
          <w:p w14:paraId="339E7E81" w14:textId="57892495" w:rsidR="00B10895" w:rsidRPr="009676CD" w:rsidRDefault="00A16881" w:rsidP="009C5023">
            <w:pPr>
              <w:spacing w:after="0" w:line="240" w:lineRule="auto"/>
              <w:rPr>
                <w:rFonts w:ascii="Times New Roman" w:hAnsi="Times New Roman" w:cs="Times New Roman"/>
                <w:iCs/>
                <w:sz w:val="20"/>
                <w:szCs w:val="20"/>
                <w:lang w:val="en-US" w:eastAsia="fr-FR"/>
              </w:rPr>
            </w:pPr>
            <w:r>
              <w:rPr>
                <w:rFonts w:ascii="Times New Roman" w:hAnsi="Times New Roman" w:cs="Times New Roman"/>
                <w:iCs/>
                <w:sz w:val="20"/>
                <w:szCs w:val="20"/>
                <w:lang w:val="en-US" w:eastAsia="fr-FR"/>
              </w:rPr>
              <w:t xml:space="preserve">A questionnaire was given to relevant staff at </w:t>
            </w:r>
            <w:r w:rsidR="006E2946">
              <w:rPr>
                <w:rFonts w:ascii="Times New Roman" w:hAnsi="Times New Roman" w:cs="Times New Roman"/>
                <w:iCs/>
                <w:sz w:val="20"/>
                <w:szCs w:val="20"/>
                <w:lang w:val="en-US" w:eastAsia="fr-FR"/>
              </w:rPr>
              <w:t xml:space="preserve">a single center. </w:t>
            </w:r>
            <w:r w:rsidR="00621F92">
              <w:rPr>
                <w:rFonts w:ascii="Times New Roman" w:hAnsi="Times New Roman" w:cs="Times New Roman"/>
                <w:iCs/>
                <w:sz w:val="20"/>
                <w:szCs w:val="20"/>
                <w:lang w:val="en-US" w:eastAsia="fr-FR"/>
              </w:rPr>
              <w:t>Not stated if all relevant staff was contacted, or how many in total.</w:t>
            </w:r>
          </w:p>
        </w:tc>
      </w:tr>
      <w:tr w:rsidR="00B10895" w:rsidRPr="00E718A9" w14:paraId="286FBEAC" w14:textId="77777777" w:rsidTr="009C5023">
        <w:trPr>
          <w:jc w:val="center"/>
        </w:trPr>
        <w:tc>
          <w:tcPr>
            <w:tcW w:w="713" w:type="pct"/>
            <w:vMerge/>
          </w:tcPr>
          <w:p w14:paraId="466BCE5C" w14:textId="77777777" w:rsidR="00B10895" w:rsidRPr="00566985" w:rsidRDefault="00B10895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630" w:type="pct"/>
          </w:tcPr>
          <w:p w14:paraId="30D878AA" w14:textId="77777777" w:rsidR="00B10895" w:rsidRPr="00566985" w:rsidRDefault="00B10895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566985"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>4.2. Is the sample representative of the target population?</w:t>
            </w:r>
          </w:p>
        </w:tc>
        <w:tc>
          <w:tcPr>
            <w:tcW w:w="261" w:type="pct"/>
          </w:tcPr>
          <w:p w14:paraId="7B99D20B" w14:textId="77777777" w:rsidR="00B10895" w:rsidRPr="00566985" w:rsidRDefault="00B10895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10" w:type="pct"/>
          </w:tcPr>
          <w:p w14:paraId="571BEA5A" w14:textId="77777777" w:rsidR="00B10895" w:rsidRPr="00566985" w:rsidRDefault="00B10895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313" w:type="pct"/>
          </w:tcPr>
          <w:p w14:paraId="64FA705C" w14:textId="76542F68" w:rsidR="00B10895" w:rsidRPr="00566985" w:rsidRDefault="00621F92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>X</w:t>
            </w:r>
          </w:p>
        </w:tc>
        <w:tc>
          <w:tcPr>
            <w:tcW w:w="873" w:type="pct"/>
          </w:tcPr>
          <w:p w14:paraId="76B56850" w14:textId="4F2FCA37" w:rsidR="00B10895" w:rsidRPr="009676CD" w:rsidRDefault="00621F92" w:rsidP="009C5023">
            <w:pPr>
              <w:spacing w:after="0" w:line="240" w:lineRule="auto"/>
              <w:rPr>
                <w:rFonts w:ascii="Times New Roman" w:hAnsi="Times New Roman" w:cs="Times New Roman"/>
                <w:iCs/>
                <w:sz w:val="20"/>
                <w:szCs w:val="20"/>
                <w:lang w:val="en-US" w:eastAsia="fr-FR"/>
              </w:rPr>
            </w:pPr>
            <w:r>
              <w:rPr>
                <w:rFonts w:ascii="Times New Roman" w:hAnsi="Times New Roman" w:cs="Times New Roman"/>
                <w:iCs/>
                <w:sz w:val="20"/>
                <w:szCs w:val="20"/>
                <w:lang w:val="en-US" w:eastAsia="fr-FR"/>
              </w:rPr>
              <w:t>As above.</w:t>
            </w:r>
          </w:p>
        </w:tc>
      </w:tr>
      <w:tr w:rsidR="00B10895" w:rsidRPr="000B2924" w14:paraId="5CACBDE8" w14:textId="77777777" w:rsidTr="009C5023">
        <w:trPr>
          <w:jc w:val="center"/>
        </w:trPr>
        <w:tc>
          <w:tcPr>
            <w:tcW w:w="713" w:type="pct"/>
            <w:vMerge/>
          </w:tcPr>
          <w:p w14:paraId="61F29ED4" w14:textId="77777777" w:rsidR="00B10895" w:rsidRPr="00566985" w:rsidRDefault="00B10895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630" w:type="pct"/>
          </w:tcPr>
          <w:p w14:paraId="33C41CC2" w14:textId="77777777" w:rsidR="00B10895" w:rsidRPr="00566985" w:rsidRDefault="00B10895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eastAsia="fr-FR"/>
              </w:rPr>
            </w:pPr>
            <w:r w:rsidRPr="00566985">
              <w:rPr>
                <w:rFonts w:ascii="Times New Roman" w:hAnsi="Times New Roman" w:cs="Times New Roman"/>
                <w:sz w:val="20"/>
                <w:szCs w:val="20"/>
                <w:lang w:eastAsia="fr-FR"/>
              </w:rPr>
              <w:t xml:space="preserve">4.3. Are the </w:t>
            </w:r>
            <w:r w:rsidRPr="00566985">
              <w:rPr>
                <w:rFonts w:ascii="Times New Roman" w:hAnsi="Times New Roman" w:cs="Times New Roman"/>
                <w:sz w:val="20"/>
                <w:szCs w:val="20"/>
              </w:rPr>
              <w:t>measurements appropriate?</w:t>
            </w:r>
          </w:p>
        </w:tc>
        <w:tc>
          <w:tcPr>
            <w:tcW w:w="261" w:type="pct"/>
          </w:tcPr>
          <w:p w14:paraId="05900DFB" w14:textId="776D7133" w:rsidR="00B10895" w:rsidRPr="00566985" w:rsidRDefault="00621F92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eastAsia="fr-FR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eastAsia="fr-FR"/>
              </w:rPr>
              <w:t>X</w:t>
            </w:r>
          </w:p>
        </w:tc>
        <w:tc>
          <w:tcPr>
            <w:tcW w:w="210" w:type="pct"/>
          </w:tcPr>
          <w:p w14:paraId="0274FEF3" w14:textId="77777777" w:rsidR="00B10895" w:rsidRPr="00566985" w:rsidRDefault="00B10895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eastAsia="fr-FR"/>
              </w:rPr>
            </w:pPr>
          </w:p>
        </w:tc>
        <w:tc>
          <w:tcPr>
            <w:tcW w:w="313" w:type="pct"/>
          </w:tcPr>
          <w:p w14:paraId="5D655C8F" w14:textId="77777777" w:rsidR="00B10895" w:rsidRPr="00566985" w:rsidRDefault="00B10895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eastAsia="fr-FR"/>
              </w:rPr>
            </w:pPr>
          </w:p>
        </w:tc>
        <w:tc>
          <w:tcPr>
            <w:tcW w:w="873" w:type="pct"/>
          </w:tcPr>
          <w:p w14:paraId="149CC135" w14:textId="496A6AEA" w:rsidR="00B10895" w:rsidRPr="004C73FD" w:rsidRDefault="004C73FD" w:rsidP="009C5023">
            <w:pPr>
              <w:spacing w:after="0" w:line="240" w:lineRule="auto"/>
              <w:rPr>
                <w:rFonts w:ascii="Times New Roman" w:hAnsi="Times New Roman" w:cs="Times New Roman"/>
                <w:iCs/>
                <w:sz w:val="20"/>
                <w:szCs w:val="20"/>
                <w:lang w:val="en-US" w:eastAsia="fr-FR"/>
              </w:rPr>
            </w:pPr>
            <w:r w:rsidRPr="004C73FD">
              <w:rPr>
                <w:rFonts w:ascii="Times New Roman" w:hAnsi="Times New Roman" w:cs="Times New Roman"/>
                <w:iCs/>
                <w:sz w:val="20"/>
                <w:szCs w:val="20"/>
                <w:lang w:val="en-US" w:eastAsia="fr-FR"/>
              </w:rPr>
              <w:t>Four questions were asked, e</w:t>
            </w:r>
            <w:r>
              <w:rPr>
                <w:rFonts w:ascii="Times New Roman" w:hAnsi="Times New Roman" w:cs="Times New Roman"/>
                <w:iCs/>
                <w:sz w:val="20"/>
                <w:szCs w:val="20"/>
                <w:lang w:val="en-US" w:eastAsia="fr-FR"/>
              </w:rPr>
              <w:t>xploring the aim.</w:t>
            </w:r>
          </w:p>
        </w:tc>
      </w:tr>
      <w:tr w:rsidR="00B10895" w:rsidRPr="00E718A9" w14:paraId="204553AB" w14:textId="77777777" w:rsidTr="009C5023">
        <w:trPr>
          <w:jc w:val="center"/>
        </w:trPr>
        <w:tc>
          <w:tcPr>
            <w:tcW w:w="713" w:type="pct"/>
            <w:vMerge/>
          </w:tcPr>
          <w:p w14:paraId="69FE5B33" w14:textId="77777777" w:rsidR="00B10895" w:rsidRPr="004C73FD" w:rsidRDefault="00B10895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630" w:type="pct"/>
          </w:tcPr>
          <w:p w14:paraId="5DFD9F46" w14:textId="77777777" w:rsidR="00B10895" w:rsidRPr="00566985" w:rsidRDefault="00B10895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  <w:r w:rsidRPr="00566985"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>4.4. Is the risk of nonresponse bias low?</w:t>
            </w:r>
          </w:p>
        </w:tc>
        <w:tc>
          <w:tcPr>
            <w:tcW w:w="261" w:type="pct"/>
          </w:tcPr>
          <w:p w14:paraId="65D421E9" w14:textId="77777777" w:rsidR="00B10895" w:rsidRPr="00566985" w:rsidRDefault="00B10895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10" w:type="pct"/>
          </w:tcPr>
          <w:p w14:paraId="1625CD8D" w14:textId="77777777" w:rsidR="00B10895" w:rsidRPr="00566985" w:rsidRDefault="00B10895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313" w:type="pct"/>
          </w:tcPr>
          <w:p w14:paraId="434B4EE6" w14:textId="129463C9" w:rsidR="00B10895" w:rsidRPr="00566985" w:rsidRDefault="004C73FD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>X</w:t>
            </w:r>
          </w:p>
        </w:tc>
        <w:tc>
          <w:tcPr>
            <w:tcW w:w="873" w:type="pct"/>
          </w:tcPr>
          <w:p w14:paraId="3B1E9BA1" w14:textId="027DCCD9" w:rsidR="00B10895" w:rsidRPr="009676CD" w:rsidRDefault="00E540E6" w:rsidP="009C5023">
            <w:pPr>
              <w:spacing w:after="0" w:line="240" w:lineRule="auto"/>
              <w:rPr>
                <w:rFonts w:ascii="Times New Roman" w:hAnsi="Times New Roman" w:cs="Times New Roman"/>
                <w:iCs/>
                <w:sz w:val="20"/>
                <w:szCs w:val="20"/>
                <w:lang w:val="en-US" w:eastAsia="fr-FR"/>
              </w:rPr>
            </w:pPr>
            <w:r>
              <w:rPr>
                <w:rFonts w:ascii="Times New Roman" w:hAnsi="Times New Roman" w:cs="Times New Roman"/>
                <w:iCs/>
                <w:sz w:val="20"/>
                <w:szCs w:val="20"/>
                <w:lang w:val="en-US" w:eastAsia="fr-FR"/>
              </w:rPr>
              <w:t>Response rate not stated. Reasons for not responding not stated. Not stated what was done to improve response rate.</w:t>
            </w:r>
          </w:p>
        </w:tc>
      </w:tr>
      <w:tr w:rsidR="00B10895" w:rsidRPr="00E718A9" w14:paraId="75B354AF" w14:textId="77777777" w:rsidTr="009C5023">
        <w:trPr>
          <w:jc w:val="center"/>
        </w:trPr>
        <w:tc>
          <w:tcPr>
            <w:tcW w:w="713" w:type="pct"/>
            <w:vMerge/>
            <w:tcBorders>
              <w:bottom w:val="single" w:sz="24" w:space="0" w:color="auto"/>
            </w:tcBorders>
          </w:tcPr>
          <w:p w14:paraId="1EA79B58" w14:textId="77777777" w:rsidR="00B10895" w:rsidRPr="00566985" w:rsidRDefault="00B10895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630" w:type="pct"/>
            <w:tcBorders>
              <w:bottom w:val="single" w:sz="24" w:space="0" w:color="auto"/>
            </w:tcBorders>
          </w:tcPr>
          <w:p w14:paraId="1EFF38BE" w14:textId="77777777" w:rsidR="00B10895" w:rsidRPr="00566985" w:rsidRDefault="00B10895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  <w:r w:rsidRPr="00566985"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>4.5. Is the statistical analysis appropriate to answer the research question?</w:t>
            </w:r>
          </w:p>
        </w:tc>
        <w:tc>
          <w:tcPr>
            <w:tcW w:w="261" w:type="pct"/>
            <w:tcBorders>
              <w:bottom w:val="single" w:sz="24" w:space="0" w:color="auto"/>
            </w:tcBorders>
          </w:tcPr>
          <w:p w14:paraId="40308639" w14:textId="77777777" w:rsidR="00B10895" w:rsidRPr="00566985" w:rsidRDefault="00B10895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10" w:type="pct"/>
            <w:tcBorders>
              <w:bottom w:val="single" w:sz="24" w:space="0" w:color="auto"/>
            </w:tcBorders>
          </w:tcPr>
          <w:p w14:paraId="209A1133" w14:textId="77777777" w:rsidR="00B10895" w:rsidRPr="00566985" w:rsidRDefault="00B10895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313" w:type="pct"/>
            <w:tcBorders>
              <w:bottom w:val="single" w:sz="24" w:space="0" w:color="auto"/>
            </w:tcBorders>
          </w:tcPr>
          <w:p w14:paraId="519298DC" w14:textId="77777777" w:rsidR="00B10895" w:rsidRPr="00566985" w:rsidRDefault="00B10895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873" w:type="pct"/>
            <w:tcBorders>
              <w:bottom w:val="single" w:sz="24" w:space="0" w:color="auto"/>
            </w:tcBorders>
          </w:tcPr>
          <w:p w14:paraId="7FFF06C3" w14:textId="61A76C2E" w:rsidR="00B10895" w:rsidRPr="009676CD" w:rsidRDefault="00304329" w:rsidP="009C5023">
            <w:pPr>
              <w:spacing w:after="0" w:line="240" w:lineRule="auto"/>
              <w:rPr>
                <w:rFonts w:ascii="Times New Roman" w:hAnsi="Times New Roman" w:cs="Times New Roman"/>
                <w:iCs/>
                <w:sz w:val="20"/>
                <w:szCs w:val="20"/>
                <w:lang w:val="en-US" w:eastAsia="fr-FR"/>
              </w:rPr>
            </w:pPr>
            <w:r>
              <w:rPr>
                <w:rFonts w:ascii="Times New Roman" w:hAnsi="Times New Roman" w:cs="Times New Roman"/>
                <w:iCs/>
                <w:sz w:val="20"/>
                <w:szCs w:val="20"/>
                <w:lang w:val="en-US" w:eastAsia="fr-FR"/>
              </w:rPr>
              <w:t>No analyses applied.</w:t>
            </w:r>
          </w:p>
        </w:tc>
      </w:tr>
      <w:tr w:rsidR="00B10895" w:rsidRPr="000B2924" w14:paraId="72B3D662" w14:textId="77777777" w:rsidTr="009C5023">
        <w:trPr>
          <w:jc w:val="center"/>
        </w:trPr>
        <w:tc>
          <w:tcPr>
            <w:tcW w:w="713" w:type="pct"/>
            <w:vMerge w:val="restart"/>
            <w:tcBorders>
              <w:top w:val="single" w:sz="24" w:space="0" w:color="auto"/>
            </w:tcBorders>
          </w:tcPr>
          <w:p w14:paraId="7BC4A280" w14:textId="77777777" w:rsidR="00B10895" w:rsidRPr="00566985" w:rsidRDefault="00B10895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eastAsia="fr-FR"/>
              </w:rPr>
            </w:pPr>
            <w:r w:rsidRPr="00566985">
              <w:rPr>
                <w:rFonts w:ascii="Times New Roman" w:hAnsi="Times New Roman" w:cs="Times New Roman"/>
                <w:sz w:val="20"/>
                <w:szCs w:val="20"/>
                <w:lang w:eastAsia="fr-FR"/>
              </w:rPr>
              <w:t>5. Mixed methods</w:t>
            </w:r>
          </w:p>
        </w:tc>
        <w:tc>
          <w:tcPr>
            <w:tcW w:w="2630" w:type="pct"/>
            <w:tcBorders>
              <w:top w:val="single" w:sz="24" w:space="0" w:color="auto"/>
            </w:tcBorders>
          </w:tcPr>
          <w:p w14:paraId="419AFC1D" w14:textId="77777777" w:rsidR="00B10895" w:rsidRPr="00566985" w:rsidRDefault="00B10895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566985"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>5.1. Is there an adequate rationale for using a mixed methods design to address the research question?</w:t>
            </w:r>
          </w:p>
        </w:tc>
        <w:tc>
          <w:tcPr>
            <w:tcW w:w="261" w:type="pct"/>
            <w:tcBorders>
              <w:top w:val="single" w:sz="24" w:space="0" w:color="auto"/>
            </w:tcBorders>
          </w:tcPr>
          <w:p w14:paraId="71C6C8DD" w14:textId="77777777" w:rsidR="00B10895" w:rsidRPr="00566985" w:rsidRDefault="00B10895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10" w:type="pct"/>
            <w:tcBorders>
              <w:top w:val="single" w:sz="24" w:space="0" w:color="auto"/>
            </w:tcBorders>
          </w:tcPr>
          <w:p w14:paraId="7214A870" w14:textId="77777777" w:rsidR="00B10895" w:rsidRPr="00566985" w:rsidRDefault="00B10895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313" w:type="pct"/>
            <w:tcBorders>
              <w:top w:val="single" w:sz="24" w:space="0" w:color="auto"/>
            </w:tcBorders>
          </w:tcPr>
          <w:p w14:paraId="1D8ECF18" w14:textId="77777777" w:rsidR="00B10895" w:rsidRPr="00566985" w:rsidRDefault="00B10895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873" w:type="pct"/>
            <w:tcBorders>
              <w:top w:val="single" w:sz="24" w:space="0" w:color="auto"/>
            </w:tcBorders>
          </w:tcPr>
          <w:p w14:paraId="0AAB8FAF" w14:textId="77777777" w:rsidR="00B10895" w:rsidRPr="009676CD" w:rsidRDefault="00B10895" w:rsidP="009C5023">
            <w:pPr>
              <w:spacing w:after="0" w:line="240" w:lineRule="auto"/>
              <w:rPr>
                <w:rFonts w:ascii="Times New Roman" w:hAnsi="Times New Roman" w:cs="Times New Roman"/>
                <w:iCs/>
                <w:sz w:val="20"/>
                <w:szCs w:val="20"/>
                <w:lang w:val="en-US" w:eastAsia="fr-FR"/>
              </w:rPr>
            </w:pPr>
          </w:p>
        </w:tc>
      </w:tr>
      <w:tr w:rsidR="00B10895" w:rsidRPr="000B2924" w14:paraId="5C796889" w14:textId="77777777" w:rsidTr="009C5023">
        <w:trPr>
          <w:trHeight w:val="208"/>
          <w:jc w:val="center"/>
        </w:trPr>
        <w:tc>
          <w:tcPr>
            <w:tcW w:w="713" w:type="pct"/>
            <w:vMerge/>
          </w:tcPr>
          <w:p w14:paraId="78345513" w14:textId="77777777" w:rsidR="00B10895" w:rsidRPr="00566985" w:rsidRDefault="00B10895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630" w:type="pct"/>
          </w:tcPr>
          <w:p w14:paraId="0AB0B444" w14:textId="77777777" w:rsidR="00B10895" w:rsidRPr="00566985" w:rsidRDefault="00B10895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  <w:r w:rsidRPr="00566985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5.2. Are the different components of the study effectively integrated to answer the research question?</w:t>
            </w:r>
          </w:p>
        </w:tc>
        <w:tc>
          <w:tcPr>
            <w:tcW w:w="261" w:type="pct"/>
          </w:tcPr>
          <w:p w14:paraId="380039A5" w14:textId="77777777" w:rsidR="00B10895" w:rsidRPr="00566985" w:rsidRDefault="00B10895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10" w:type="pct"/>
          </w:tcPr>
          <w:p w14:paraId="7BB03778" w14:textId="77777777" w:rsidR="00B10895" w:rsidRPr="00566985" w:rsidRDefault="00B10895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313" w:type="pct"/>
          </w:tcPr>
          <w:p w14:paraId="324CF034" w14:textId="77777777" w:rsidR="00B10895" w:rsidRPr="00566985" w:rsidRDefault="00B10895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873" w:type="pct"/>
          </w:tcPr>
          <w:p w14:paraId="4CA7CD3D" w14:textId="77777777" w:rsidR="00B10895" w:rsidRPr="009676CD" w:rsidRDefault="00B10895" w:rsidP="009C5023">
            <w:pPr>
              <w:spacing w:after="0" w:line="240" w:lineRule="auto"/>
              <w:rPr>
                <w:rFonts w:ascii="Times New Roman" w:hAnsi="Times New Roman" w:cs="Times New Roman"/>
                <w:iCs/>
                <w:sz w:val="20"/>
                <w:szCs w:val="20"/>
                <w:lang w:val="en-US" w:eastAsia="fr-FR"/>
              </w:rPr>
            </w:pPr>
          </w:p>
        </w:tc>
      </w:tr>
      <w:tr w:rsidR="00B10895" w:rsidRPr="000B2924" w14:paraId="54CE923F" w14:textId="77777777" w:rsidTr="009C5023">
        <w:trPr>
          <w:jc w:val="center"/>
        </w:trPr>
        <w:tc>
          <w:tcPr>
            <w:tcW w:w="713" w:type="pct"/>
            <w:vMerge/>
          </w:tcPr>
          <w:p w14:paraId="38AC45A2" w14:textId="77777777" w:rsidR="00B10895" w:rsidRPr="00566985" w:rsidRDefault="00B10895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630" w:type="pct"/>
          </w:tcPr>
          <w:p w14:paraId="43F826FA" w14:textId="77777777" w:rsidR="00B10895" w:rsidRPr="00566985" w:rsidRDefault="00B10895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  <w:r w:rsidRPr="00566985"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>5.3. Are the outputs of the integration of qualitative and quantitative components adequately interpreted?</w:t>
            </w:r>
          </w:p>
        </w:tc>
        <w:tc>
          <w:tcPr>
            <w:tcW w:w="261" w:type="pct"/>
          </w:tcPr>
          <w:p w14:paraId="21FC1778" w14:textId="77777777" w:rsidR="00B10895" w:rsidRPr="00566985" w:rsidRDefault="00B10895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10" w:type="pct"/>
          </w:tcPr>
          <w:p w14:paraId="5F1D177B" w14:textId="77777777" w:rsidR="00B10895" w:rsidRPr="00566985" w:rsidRDefault="00B10895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313" w:type="pct"/>
          </w:tcPr>
          <w:p w14:paraId="7A1AAF0F" w14:textId="77777777" w:rsidR="00B10895" w:rsidRPr="00566985" w:rsidRDefault="00B10895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873" w:type="pct"/>
          </w:tcPr>
          <w:p w14:paraId="6CBAC96F" w14:textId="77777777" w:rsidR="00B10895" w:rsidRPr="009676CD" w:rsidRDefault="00B10895" w:rsidP="009C5023">
            <w:pPr>
              <w:spacing w:after="0" w:line="240" w:lineRule="auto"/>
              <w:rPr>
                <w:rFonts w:ascii="Times New Roman" w:hAnsi="Times New Roman" w:cs="Times New Roman"/>
                <w:iCs/>
                <w:sz w:val="20"/>
                <w:szCs w:val="20"/>
                <w:lang w:val="en-US" w:eastAsia="fr-FR"/>
              </w:rPr>
            </w:pPr>
          </w:p>
        </w:tc>
      </w:tr>
      <w:tr w:rsidR="00B10895" w:rsidRPr="000B2924" w14:paraId="2CC77EA0" w14:textId="77777777" w:rsidTr="009C5023">
        <w:trPr>
          <w:jc w:val="center"/>
        </w:trPr>
        <w:tc>
          <w:tcPr>
            <w:tcW w:w="713" w:type="pct"/>
            <w:vMerge/>
          </w:tcPr>
          <w:p w14:paraId="13CD5C85" w14:textId="77777777" w:rsidR="00B10895" w:rsidRPr="00566985" w:rsidRDefault="00B10895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630" w:type="pct"/>
          </w:tcPr>
          <w:p w14:paraId="486327CB" w14:textId="77777777" w:rsidR="00B10895" w:rsidRPr="00566985" w:rsidRDefault="00B10895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  <w:r w:rsidRPr="00566985"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>5.4.</w:t>
            </w:r>
            <w:r w:rsidRPr="00566985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 Are d</w:t>
            </w:r>
            <w:r w:rsidRPr="00566985"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>ivergences and inconsistencies between quantitative and qualitative results adequately addressed?</w:t>
            </w:r>
          </w:p>
        </w:tc>
        <w:tc>
          <w:tcPr>
            <w:tcW w:w="261" w:type="pct"/>
          </w:tcPr>
          <w:p w14:paraId="1EFA698B" w14:textId="77777777" w:rsidR="00B10895" w:rsidRPr="00566985" w:rsidRDefault="00B10895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10" w:type="pct"/>
          </w:tcPr>
          <w:p w14:paraId="07AFC853" w14:textId="77777777" w:rsidR="00B10895" w:rsidRPr="00566985" w:rsidRDefault="00B10895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313" w:type="pct"/>
          </w:tcPr>
          <w:p w14:paraId="7DA4CEEC" w14:textId="77777777" w:rsidR="00B10895" w:rsidRPr="00566985" w:rsidRDefault="00B10895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873" w:type="pct"/>
          </w:tcPr>
          <w:p w14:paraId="36A32B78" w14:textId="77777777" w:rsidR="00B10895" w:rsidRPr="00566985" w:rsidRDefault="00B10895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i/>
                <w:sz w:val="20"/>
                <w:szCs w:val="20"/>
                <w:lang w:val="en-US" w:eastAsia="fr-FR"/>
              </w:rPr>
            </w:pPr>
          </w:p>
        </w:tc>
      </w:tr>
      <w:tr w:rsidR="00B10895" w:rsidRPr="000B2924" w14:paraId="78AFB06C" w14:textId="77777777" w:rsidTr="009C5023">
        <w:trPr>
          <w:jc w:val="center"/>
        </w:trPr>
        <w:tc>
          <w:tcPr>
            <w:tcW w:w="713" w:type="pct"/>
            <w:vMerge/>
          </w:tcPr>
          <w:p w14:paraId="7C518668" w14:textId="77777777" w:rsidR="00B10895" w:rsidRPr="00566985" w:rsidRDefault="00B10895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630" w:type="pct"/>
          </w:tcPr>
          <w:p w14:paraId="5E9E2C28" w14:textId="77777777" w:rsidR="00B10895" w:rsidRPr="00566985" w:rsidRDefault="00B10895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i/>
                <w:sz w:val="20"/>
                <w:szCs w:val="20"/>
                <w:lang w:val="en-US" w:eastAsia="fr-FR"/>
              </w:rPr>
            </w:pPr>
            <w:r w:rsidRPr="00566985"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>5.5. Do the different components of the study adhere to the quality criteria of each tradition of the methods involved?</w:t>
            </w:r>
            <w:r w:rsidRPr="00566985">
              <w:rPr>
                <w:rFonts w:ascii="Times New Roman" w:hAnsi="Times New Roman" w:cs="Times New Roman"/>
                <w:i/>
                <w:sz w:val="20"/>
                <w:szCs w:val="20"/>
                <w:lang w:val="en-US" w:eastAsia="fr-FR"/>
              </w:rPr>
              <w:t xml:space="preserve"> </w:t>
            </w:r>
          </w:p>
        </w:tc>
        <w:tc>
          <w:tcPr>
            <w:tcW w:w="261" w:type="pct"/>
          </w:tcPr>
          <w:p w14:paraId="7510D56B" w14:textId="77777777" w:rsidR="00B10895" w:rsidRPr="00566985" w:rsidRDefault="00B10895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10" w:type="pct"/>
          </w:tcPr>
          <w:p w14:paraId="21D85060" w14:textId="77777777" w:rsidR="00B10895" w:rsidRPr="00566985" w:rsidRDefault="00B10895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313" w:type="pct"/>
          </w:tcPr>
          <w:p w14:paraId="029038F0" w14:textId="77777777" w:rsidR="00B10895" w:rsidRPr="00566985" w:rsidRDefault="00B10895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873" w:type="pct"/>
          </w:tcPr>
          <w:p w14:paraId="71E4FC4B" w14:textId="77777777" w:rsidR="00B10895" w:rsidRPr="00566985" w:rsidRDefault="00B10895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i/>
                <w:sz w:val="20"/>
                <w:szCs w:val="20"/>
                <w:lang w:val="en-US" w:eastAsia="fr-FR"/>
              </w:rPr>
            </w:pPr>
          </w:p>
        </w:tc>
      </w:tr>
    </w:tbl>
    <w:p w14:paraId="071014A7" w14:textId="77777777" w:rsidR="00B10895" w:rsidRPr="006D4EA8" w:rsidRDefault="00B10895" w:rsidP="00B10895">
      <w:pPr>
        <w:rPr>
          <w:lang w:val="en-US"/>
        </w:rPr>
      </w:pPr>
    </w:p>
    <w:p w14:paraId="06847643" w14:textId="0EF4F00F" w:rsidR="00B10895" w:rsidRDefault="00B10895">
      <w:pPr>
        <w:rPr>
          <w:lang w:val="en-US"/>
        </w:rPr>
      </w:pPr>
      <w:r>
        <w:rPr>
          <w:lang w:val="en-US"/>
        </w:rPr>
        <w:br w:type="page"/>
      </w:r>
    </w:p>
    <w:tbl>
      <w:tblPr>
        <w:tblW w:w="5050" w:type="pct"/>
        <w:jc w:val="center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ayout w:type="fixed"/>
        <w:tblLook w:val="01E0" w:firstRow="1" w:lastRow="1" w:firstColumn="1" w:lastColumn="1" w:noHBand="0" w:noVBand="0"/>
      </w:tblPr>
      <w:tblGrid>
        <w:gridCol w:w="1933"/>
        <w:gridCol w:w="7132"/>
        <w:gridCol w:w="708"/>
        <w:gridCol w:w="570"/>
        <w:gridCol w:w="849"/>
        <w:gridCol w:w="2368"/>
      </w:tblGrid>
      <w:tr w:rsidR="00B10895" w:rsidRPr="00566985" w14:paraId="5239CCD2" w14:textId="77777777" w:rsidTr="009C5023">
        <w:trPr>
          <w:jc w:val="center"/>
        </w:trPr>
        <w:tc>
          <w:tcPr>
            <w:tcW w:w="713" w:type="pct"/>
            <w:vMerge w:val="restart"/>
            <w:vAlign w:val="center"/>
          </w:tcPr>
          <w:p w14:paraId="4EB6A57B" w14:textId="77777777" w:rsidR="00B10895" w:rsidRDefault="00B10895" w:rsidP="009C5023">
            <w:pPr>
              <w:spacing w:after="0" w:line="240" w:lineRule="auto"/>
              <w:rPr>
                <w:rFonts w:ascii="Times New Roman" w:hAnsi="Times New Roman" w:cs="Times New Roman"/>
                <w:b/>
                <w:sz w:val="20"/>
                <w:szCs w:val="20"/>
                <w:lang w:eastAsia="fr-FR"/>
              </w:rPr>
            </w:pPr>
            <w:r w:rsidRPr="00566985">
              <w:rPr>
                <w:rFonts w:ascii="Times New Roman" w:hAnsi="Times New Roman" w:cs="Times New Roman"/>
                <w:b/>
                <w:sz w:val="20"/>
                <w:szCs w:val="20"/>
                <w:lang w:eastAsia="fr-FR"/>
              </w:rPr>
              <w:t xml:space="preserve">Study: </w:t>
            </w:r>
          </w:p>
          <w:p w14:paraId="4FF73434" w14:textId="3B481A8D" w:rsidR="00B10895" w:rsidRPr="00566985" w:rsidRDefault="00A46B84" w:rsidP="009C5023">
            <w:pPr>
              <w:spacing w:after="0" w:line="240" w:lineRule="auto"/>
              <w:rPr>
                <w:rFonts w:ascii="Times New Roman" w:hAnsi="Times New Roman" w:cs="Times New Roman"/>
                <w:b/>
                <w:sz w:val="20"/>
                <w:szCs w:val="20"/>
                <w:lang w:eastAsia="fr-FR"/>
              </w:rPr>
            </w:pPr>
            <w:r>
              <w:rPr>
                <w:rFonts w:ascii="Times New Roman" w:hAnsi="Times New Roman" w:cs="Times New Roman"/>
                <w:b/>
                <w:sz w:val="20"/>
                <w:szCs w:val="20"/>
                <w:lang w:eastAsia="fr-FR"/>
              </w:rPr>
              <w:t>McIlmoyle</w:t>
            </w:r>
            <w:r w:rsidR="00A617B6" w:rsidRPr="00A617B6">
              <w:rPr>
                <w:rFonts w:ascii="Times New Roman" w:hAnsi="Times New Roman" w:cs="Times New Roman"/>
                <w:b/>
                <w:sz w:val="20"/>
                <w:szCs w:val="20"/>
                <w:vertAlign w:val="superscript"/>
                <w:lang w:eastAsia="fr-FR"/>
              </w:rPr>
              <w:t>43</w:t>
            </w:r>
            <w:r>
              <w:rPr>
                <w:rFonts w:ascii="Times New Roman" w:hAnsi="Times New Roman" w:cs="Times New Roman"/>
                <w:b/>
                <w:sz w:val="20"/>
                <w:szCs w:val="20"/>
                <w:lang w:eastAsia="fr-FR"/>
              </w:rPr>
              <w:t xml:space="preserve"> 2012</w:t>
            </w:r>
          </w:p>
        </w:tc>
        <w:tc>
          <w:tcPr>
            <w:tcW w:w="2630" w:type="pct"/>
            <w:vMerge w:val="restart"/>
            <w:vAlign w:val="center"/>
          </w:tcPr>
          <w:p w14:paraId="599A8488" w14:textId="77777777" w:rsidR="00B10895" w:rsidRPr="00566985" w:rsidRDefault="00B10895" w:rsidP="009C5023">
            <w:pPr>
              <w:spacing w:after="0" w:line="240" w:lineRule="auto"/>
              <w:rPr>
                <w:rFonts w:ascii="Times New Roman" w:hAnsi="Times New Roman" w:cs="Times New Roman"/>
                <w:b/>
                <w:sz w:val="20"/>
                <w:szCs w:val="20"/>
                <w:lang w:eastAsia="fr-FR"/>
              </w:rPr>
            </w:pPr>
            <w:r w:rsidRPr="00566985">
              <w:rPr>
                <w:rFonts w:ascii="Times New Roman" w:hAnsi="Times New Roman" w:cs="Times New Roman"/>
                <w:b/>
                <w:sz w:val="20"/>
                <w:szCs w:val="20"/>
                <w:lang w:eastAsia="fr-FR"/>
              </w:rPr>
              <w:t>Methodological quality criteria</w:t>
            </w:r>
          </w:p>
        </w:tc>
        <w:tc>
          <w:tcPr>
            <w:tcW w:w="1657" w:type="pct"/>
            <w:gridSpan w:val="4"/>
            <w:vAlign w:val="center"/>
          </w:tcPr>
          <w:p w14:paraId="17DB46DA" w14:textId="77777777" w:rsidR="00B10895" w:rsidRPr="00566985" w:rsidRDefault="00B10895" w:rsidP="009C5023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sz w:val="20"/>
                <w:szCs w:val="20"/>
                <w:lang w:eastAsia="fr-FR"/>
              </w:rPr>
            </w:pPr>
            <w:r w:rsidRPr="00566985">
              <w:rPr>
                <w:rFonts w:ascii="Times New Roman" w:hAnsi="Times New Roman" w:cs="Times New Roman"/>
                <w:b/>
                <w:sz w:val="20"/>
                <w:szCs w:val="20"/>
                <w:lang w:eastAsia="fr-FR"/>
              </w:rPr>
              <w:t>Responses</w:t>
            </w:r>
          </w:p>
        </w:tc>
      </w:tr>
      <w:tr w:rsidR="00B10895" w:rsidRPr="00566985" w14:paraId="6D8F05C4" w14:textId="77777777" w:rsidTr="009C5023">
        <w:trPr>
          <w:jc w:val="center"/>
        </w:trPr>
        <w:tc>
          <w:tcPr>
            <w:tcW w:w="713" w:type="pct"/>
            <w:vMerge/>
            <w:tcBorders>
              <w:bottom w:val="single" w:sz="24" w:space="0" w:color="auto"/>
            </w:tcBorders>
          </w:tcPr>
          <w:p w14:paraId="0E7373E7" w14:textId="77777777" w:rsidR="00B10895" w:rsidRPr="00566985" w:rsidRDefault="00B10895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eastAsia="fr-FR"/>
              </w:rPr>
            </w:pPr>
          </w:p>
        </w:tc>
        <w:tc>
          <w:tcPr>
            <w:tcW w:w="2630" w:type="pct"/>
            <w:vMerge/>
            <w:tcBorders>
              <w:bottom w:val="single" w:sz="24" w:space="0" w:color="auto"/>
            </w:tcBorders>
          </w:tcPr>
          <w:p w14:paraId="7E320FB3" w14:textId="77777777" w:rsidR="00B10895" w:rsidRPr="00566985" w:rsidRDefault="00B10895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eastAsia="fr-FR"/>
              </w:rPr>
            </w:pPr>
          </w:p>
        </w:tc>
        <w:tc>
          <w:tcPr>
            <w:tcW w:w="261" w:type="pct"/>
            <w:tcBorders>
              <w:bottom w:val="single" w:sz="24" w:space="0" w:color="auto"/>
            </w:tcBorders>
            <w:vAlign w:val="center"/>
          </w:tcPr>
          <w:p w14:paraId="61913B5D" w14:textId="77777777" w:rsidR="00B10895" w:rsidRPr="00566985" w:rsidRDefault="00B10895" w:rsidP="009C5023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eastAsia="fr-FR"/>
              </w:rPr>
            </w:pPr>
            <w:r w:rsidRPr="00566985">
              <w:rPr>
                <w:rFonts w:ascii="Times New Roman" w:hAnsi="Times New Roman" w:cs="Times New Roman"/>
                <w:sz w:val="20"/>
                <w:szCs w:val="20"/>
                <w:lang w:eastAsia="fr-FR"/>
              </w:rPr>
              <w:t>Yes</w:t>
            </w:r>
          </w:p>
        </w:tc>
        <w:tc>
          <w:tcPr>
            <w:tcW w:w="210" w:type="pct"/>
            <w:tcBorders>
              <w:bottom w:val="single" w:sz="24" w:space="0" w:color="auto"/>
            </w:tcBorders>
            <w:vAlign w:val="center"/>
          </w:tcPr>
          <w:p w14:paraId="1B9F4A03" w14:textId="77777777" w:rsidR="00B10895" w:rsidRPr="00566985" w:rsidRDefault="00B10895" w:rsidP="009C5023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eastAsia="fr-FR"/>
              </w:rPr>
            </w:pPr>
            <w:r w:rsidRPr="00566985">
              <w:rPr>
                <w:rFonts w:ascii="Times New Roman" w:hAnsi="Times New Roman" w:cs="Times New Roman"/>
                <w:sz w:val="20"/>
                <w:szCs w:val="20"/>
                <w:lang w:eastAsia="fr-FR"/>
              </w:rPr>
              <w:t>No</w:t>
            </w:r>
          </w:p>
        </w:tc>
        <w:tc>
          <w:tcPr>
            <w:tcW w:w="313" w:type="pct"/>
            <w:tcBorders>
              <w:bottom w:val="single" w:sz="24" w:space="0" w:color="auto"/>
            </w:tcBorders>
            <w:vAlign w:val="center"/>
          </w:tcPr>
          <w:p w14:paraId="48E705CB" w14:textId="77777777" w:rsidR="00B10895" w:rsidRPr="00566985" w:rsidRDefault="00B10895" w:rsidP="009C5023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eastAsia="fr-FR"/>
              </w:rPr>
            </w:pPr>
            <w:r w:rsidRPr="00566985">
              <w:rPr>
                <w:rFonts w:ascii="Times New Roman" w:hAnsi="Times New Roman" w:cs="Times New Roman"/>
                <w:sz w:val="20"/>
                <w:szCs w:val="20"/>
                <w:lang w:eastAsia="fr-FR"/>
              </w:rPr>
              <w:t>Can’t tell</w:t>
            </w:r>
          </w:p>
        </w:tc>
        <w:tc>
          <w:tcPr>
            <w:tcW w:w="873" w:type="pct"/>
            <w:tcBorders>
              <w:bottom w:val="single" w:sz="24" w:space="0" w:color="auto"/>
            </w:tcBorders>
            <w:vAlign w:val="center"/>
          </w:tcPr>
          <w:p w14:paraId="61D61922" w14:textId="77777777" w:rsidR="00B10895" w:rsidRPr="00566985" w:rsidRDefault="00B10895" w:rsidP="009C5023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eastAsia="fr-FR"/>
              </w:rPr>
            </w:pPr>
            <w:r w:rsidRPr="00566985">
              <w:rPr>
                <w:rFonts w:ascii="Times New Roman" w:hAnsi="Times New Roman" w:cs="Times New Roman"/>
                <w:sz w:val="20"/>
                <w:szCs w:val="20"/>
                <w:lang w:eastAsia="fr-FR"/>
              </w:rPr>
              <w:t>Comments</w:t>
            </w:r>
          </w:p>
        </w:tc>
      </w:tr>
      <w:tr w:rsidR="00B10895" w:rsidRPr="00E718A9" w14:paraId="1E48543D" w14:textId="77777777" w:rsidTr="009C5023">
        <w:trPr>
          <w:trHeight w:val="257"/>
          <w:jc w:val="center"/>
        </w:trPr>
        <w:tc>
          <w:tcPr>
            <w:tcW w:w="713" w:type="pct"/>
            <w:vMerge w:val="restart"/>
          </w:tcPr>
          <w:p w14:paraId="22DD16EF" w14:textId="77777777" w:rsidR="00B10895" w:rsidRPr="00566985" w:rsidRDefault="00B10895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  <w:r w:rsidRPr="00566985"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 xml:space="preserve">Screening questions </w:t>
            </w:r>
          </w:p>
          <w:p w14:paraId="16C58380" w14:textId="77777777" w:rsidR="00B10895" w:rsidRPr="00566985" w:rsidRDefault="00B10895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  <w:r w:rsidRPr="00566985"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>(for all types)</w:t>
            </w:r>
          </w:p>
        </w:tc>
        <w:tc>
          <w:tcPr>
            <w:tcW w:w="2630" w:type="pct"/>
            <w:tcBorders>
              <w:bottom w:val="single" w:sz="4" w:space="0" w:color="auto"/>
            </w:tcBorders>
          </w:tcPr>
          <w:p w14:paraId="32529394" w14:textId="77777777" w:rsidR="00B10895" w:rsidRPr="00566985" w:rsidRDefault="00B10895" w:rsidP="009C5023">
            <w:pPr>
              <w:spacing w:after="0" w:line="240" w:lineRule="auto"/>
              <w:rPr>
                <w:rFonts w:ascii="Times New Roman" w:eastAsia="Calibri" w:hAnsi="Times New Roman" w:cs="Times New Roman"/>
                <w:i/>
                <w:sz w:val="20"/>
                <w:szCs w:val="20"/>
                <w:lang w:val="en-US"/>
              </w:rPr>
            </w:pPr>
            <w:r w:rsidRPr="00566985"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>S1. Are there clear research questions?</w:t>
            </w:r>
          </w:p>
        </w:tc>
        <w:tc>
          <w:tcPr>
            <w:tcW w:w="261" w:type="pct"/>
          </w:tcPr>
          <w:p w14:paraId="24F45295" w14:textId="77777777" w:rsidR="00B10895" w:rsidRPr="00566985" w:rsidRDefault="00B10895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>X</w:t>
            </w:r>
          </w:p>
        </w:tc>
        <w:tc>
          <w:tcPr>
            <w:tcW w:w="210" w:type="pct"/>
          </w:tcPr>
          <w:p w14:paraId="4C10F259" w14:textId="77777777" w:rsidR="00B10895" w:rsidRPr="00566985" w:rsidRDefault="00B10895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313" w:type="pct"/>
          </w:tcPr>
          <w:p w14:paraId="412E2077" w14:textId="77777777" w:rsidR="00B10895" w:rsidRPr="00566985" w:rsidRDefault="00B10895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873" w:type="pct"/>
          </w:tcPr>
          <w:p w14:paraId="21A050CC" w14:textId="77777777" w:rsidR="00B10895" w:rsidRPr="00566985" w:rsidRDefault="00B10895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</w:tr>
      <w:tr w:rsidR="00B10895" w:rsidRPr="00E718A9" w14:paraId="322E5419" w14:textId="77777777" w:rsidTr="009C5023">
        <w:trPr>
          <w:trHeight w:val="299"/>
          <w:jc w:val="center"/>
        </w:trPr>
        <w:tc>
          <w:tcPr>
            <w:tcW w:w="713" w:type="pct"/>
            <w:vMerge/>
          </w:tcPr>
          <w:p w14:paraId="57D46F7E" w14:textId="77777777" w:rsidR="00B10895" w:rsidRPr="00566985" w:rsidRDefault="00B10895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630" w:type="pct"/>
            <w:tcBorders>
              <w:top w:val="single" w:sz="4" w:space="0" w:color="auto"/>
              <w:bottom w:val="single" w:sz="4" w:space="0" w:color="auto"/>
            </w:tcBorders>
          </w:tcPr>
          <w:p w14:paraId="0BC60B9E" w14:textId="77777777" w:rsidR="00B10895" w:rsidRPr="00566985" w:rsidRDefault="00B10895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  <w:r w:rsidRPr="00566985"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 xml:space="preserve">S2. Do the collected data allow to address the research questions? </w:t>
            </w:r>
          </w:p>
        </w:tc>
        <w:tc>
          <w:tcPr>
            <w:tcW w:w="261" w:type="pct"/>
          </w:tcPr>
          <w:p w14:paraId="47B873E1" w14:textId="77777777" w:rsidR="00B10895" w:rsidRPr="00566985" w:rsidRDefault="00B10895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>X</w:t>
            </w:r>
          </w:p>
        </w:tc>
        <w:tc>
          <w:tcPr>
            <w:tcW w:w="210" w:type="pct"/>
          </w:tcPr>
          <w:p w14:paraId="0A426385" w14:textId="77777777" w:rsidR="00B10895" w:rsidRPr="00566985" w:rsidRDefault="00B10895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313" w:type="pct"/>
          </w:tcPr>
          <w:p w14:paraId="2FF0A48F" w14:textId="77777777" w:rsidR="00B10895" w:rsidRPr="00566985" w:rsidRDefault="00B10895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873" w:type="pct"/>
          </w:tcPr>
          <w:p w14:paraId="3DE5C11D" w14:textId="77777777" w:rsidR="00B10895" w:rsidRPr="00566985" w:rsidRDefault="00B10895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</w:tr>
      <w:tr w:rsidR="00B10895" w:rsidRPr="000B2924" w14:paraId="3AFF8540" w14:textId="77777777" w:rsidTr="009C5023">
        <w:trPr>
          <w:trHeight w:val="233"/>
          <w:jc w:val="center"/>
        </w:trPr>
        <w:tc>
          <w:tcPr>
            <w:tcW w:w="713" w:type="pct"/>
            <w:vMerge/>
            <w:tcBorders>
              <w:bottom w:val="single" w:sz="24" w:space="0" w:color="auto"/>
            </w:tcBorders>
          </w:tcPr>
          <w:p w14:paraId="365CFF66" w14:textId="77777777" w:rsidR="00B10895" w:rsidRPr="00566985" w:rsidRDefault="00B10895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4287" w:type="pct"/>
            <w:gridSpan w:val="5"/>
            <w:tcBorders>
              <w:top w:val="single" w:sz="4" w:space="0" w:color="auto"/>
              <w:bottom w:val="single" w:sz="24" w:space="0" w:color="auto"/>
            </w:tcBorders>
          </w:tcPr>
          <w:p w14:paraId="28BECE5D" w14:textId="77777777" w:rsidR="00B10895" w:rsidRPr="00566985" w:rsidRDefault="00B10895" w:rsidP="009C5023">
            <w:pPr>
              <w:spacing w:after="0" w:line="240" w:lineRule="auto"/>
              <w:rPr>
                <w:rFonts w:ascii="Times New Roman" w:hAnsi="Times New Roman" w:cs="Times New Roman"/>
                <w:color w:val="C00000"/>
                <w:sz w:val="20"/>
                <w:szCs w:val="20"/>
                <w:lang w:val="en-US" w:eastAsia="fr-FR"/>
              </w:rPr>
            </w:pPr>
            <w:r w:rsidRPr="00566985">
              <w:rPr>
                <w:rFonts w:ascii="Times New Roman" w:eastAsia="Calibri" w:hAnsi="Times New Roman" w:cs="Times New Roman"/>
                <w:i/>
                <w:color w:val="C00000"/>
                <w:sz w:val="20"/>
                <w:szCs w:val="20"/>
                <w:lang w:val="en-US"/>
              </w:rPr>
              <w:t>Further appraisal may not be feasible or appropriate when the answer is ‘No’ or ‘Can’t tell’ to one or both screening questions.</w:t>
            </w:r>
          </w:p>
        </w:tc>
      </w:tr>
      <w:tr w:rsidR="00B10895" w:rsidRPr="000B2924" w14:paraId="578A082B" w14:textId="77777777" w:rsidTr="009C5023">
        <w:trPr>
          <w:jc w:val="center"/>
        </w:trPr>
        <w:tc>
          <w:tcPr>
            <w:tcW w:w="713" w:type="pct"/>
            <w:vMerge w:val="restart"/>
            <w:tcBorders>
              <w:top w:val="single" w:sz="24" w:space="0" w:color="auto"/>
            </w:tcBorders>
          </w:tcPr>
          <w:p w14:paraId="77A7BC51" w14:textId="77777777" w:rsidR="00B10895" w:rsidRPr="00566985" w:rsidRDefault="00B10895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eastAsia="fr-FR"/>
              </w:rPr>
            </w:pPr>
            <w:r w:rsidRPr="00566985">
              <w:rPr>
                <w:rFonts w:ascii="Times New Roman" w:hAnsi="Times New Roman" w:cs="Times New Roman"/>
                <w:sz w:val="20"/>
                <w:szCs w:val="20"/>
                <w:lang w:eastAsia="fr-FR"/>
              </w:rPr>
              <w:t>1. Qualitative</w:t>
            </w:r>
          </w:p>
        </w:tc>
        <w:tc>
          <w:tcPr>
            <w:tcW w:w="2630" w:type="pct"/>
            <w:tcBorders>
              <w:top w:val="single" w:sz="24" w:space="0" w:color="auto"/>
            </w:tcBorders>
          </w:tcPr>
          <w:p w14:paraId="78F067FB" w14:textId="77777777" w:rsidR="00B10895" w:rsidRPr="00566985" w:rsidRDefault="00B10895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  <w:r w:rsidRPr="00566985"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>1.1. Is the qualitative approach appropriate to answer the research question?</w:t>
            </w:r>
          </w:p>
        </w:tc>
        <w:tc>
          <w:tcPr>
            <w:tcW w:w="261" w:type="pct"/>
            <w:tcBorders>
              <w:top w:val="single" w:sz="24" w:space="0" w:color="auto"/>
            </w:tcBorders>
          </w:tcPr>
          <w:p w14:paraId="39D2126D" w14:textId="77777777" w:rsidR="00B10895" w:rsidRPr="00566985" w:rsidRDefault="00B10895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10" w:type="pct"/>
            <w:tcBorders>
              <w:top w:val="single" w:sz="24" w:space="0" w:color="auto"/>
            </w:tcBorders>
          </w:tcPr>
          <w:p w14:paraId="4B19BE62" w14:textId="77777777" w:rsidR="00B10895" w:rsidRPr="00566985" w:rsidRDefault="00B10895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313" w:type="pct"/>
            <w:tcBorders>
              <w:top w:val="single" w:sz="24" w:space="0" w:color="auto"/>
            </w:tcBorders>
          </w:tcPr>
          <w:p w14:paraId="35A986D3" w14:textId="77777777" w:rsidR="00B10895" w:rsidRPr="00566985" w:rsidRDefault="00B10895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873" w:type="pct"/>
            <w:tcBorders>
              <w:top w:val="single" w:sz="24" w:space="0" w:color="auto"/>
            </w:tcBorders>
          </w:tcPr>
          <w:p w14:paraId="43A62298" w14:textId="77777777" w:rsidR="00B10895" w:rsidRPr="00566985" w:rsidRDefault="00B10895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</w:tr>
      <w:tr w:rsidR="00B10895" w:rsidRPr="000B2924" w14:paraId="5E44AC1F" w14:textId="77777777" w:rsidTr="009C5023">
        <w:trPr>
          <w:trHeight w:val="274"/>
          <w:jc w:val="center"/>
        </w:trPr>
        <w:tc>
          <w:tcPr>
            <w:tcW w:w="713" w:type="pct"/>
            <w:vMerge/>
          </w:tcPr>
          <w:p w14:paraId="6568497D" w14:textId="77777777" w:rsidR="00B10895" w:rsidRPr="00566985" w:rsidRDefault="00B10895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630" w:type="pct"/>
          </w:tcPr>
          <w:p w14:paraId="6CD82184" w14:textId="77777777" w:rsidR="00B10895" w:rsidRPr="00566985" w:rsidRDefault="00B10895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  <w:r w:rsidRPr="00566985"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>1.2. Are the qualitative data collection methods adequate to address the research question?</w:t>
            </w:r>
          </w:p>
        </w:tc>
        <w:tc>
          <w:tcPr>
            <w:tcW w:w="261" w:type="pct"/>
          </w:tcPr>
          <w:p w14:paraId="3A8AAE61" w14:textId="77777777" w:rsidR="00B10895" w:rsidRPr="00566985" w:rsidRDefault="00B10895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10" w:type="pct"/>
          </w:tcPr>
          <w:p w14:paraId="75508897" w14:textId="77777777" w:rsidR="00B10895" w:rsidRPr="00566985" w:rsidRDefault="00B10895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313" w:type="pct"/>
          </w:tcPr>
          <w:p w14:paraId="2D950264" w14:textId="77777777" w:rsidR="00B10895" w:rsidRPr="00566985" w:rsidRDefault="00B10895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873" w:type="pct"/>
          </w:tcPr>
          <w:p w14:paraId="488981C8" w14:textId="77777777" w:rsidR="00B10895" w:rsidRPr="00566985" w:rsidRDefault="00B10895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</w:tr>
      <w:tr w:rsidR="00B10895" w:rsidRPr="000B2924" w14:paraId="2C795E49" w14:textId="77777777" w:rsidTr="009C5023">
        <w:trPr>
          <w:jc w:val="center"/>
        </w:trPr>
        <w:tc>
          <w:tcPr>
            <w:tcW w:w="713" w:type="pct"/>
            <w:vMerge/>
          </w:tcPr>
          <w:p w14:paraId="0B8C12A2" w14:textId="77777777" w:rsidR="00B10895" w:rsidRPr="00566985" w:rsidRDefault="00B10895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630" w:type="pct"/>
          </w:tcPr>
          <w:p w14:paraId="17B37D83" w14:textId="77777777" w:rsidR="00B10895" w:rsidRPr="00566985" w:rsidRDefault="00B10895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  <w:r w:rsidRPr="00566985"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>1.3. Are the findings adequately derived from the data?</w:t>
            </w:r>
          </w:p>
        </w:tc>
        <w:tc>
          <w:tcPr>
            <w:tcW w:w="261" w:type="pct"/>
          </w:tcPr>
          <w:p w14:paraId="5BE2C7F4" w14:textId="77777777" w:rsidR="00B10895" w:rsidRPr="00566985" w:rsidRDefault="00B10895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10" w:type="pct"/>
          </w:tcPr>
          <w:p w14:paraId="261DD2C7" w14:textId="77777777" w:rsidR="00B10895" w:rsidRPr="00566985" w:rsidRDefault="00B10895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313" w:type="pct"/>
          </w:tcPr>
          <w:p w14:paraId="612BEECA" w14:textId="77777777" w:rsidR="00B10895" w:rsidRPr="00566985" w:rsidRDefault="00B10895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873" w:type="pct"/>
          </w:tcPr>
          <w:p w14:paraId="6D7494B2" w14:textId="77777777" w:rsidR="00B10895" w:rsidRPr="00566985" w:rsidRDefault="00B10895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i/>
                <w:sz w:val="20"/>
                <w:szCs w:val="20"/>
                <w:lang w:val="en-US" w:eastAsia="fr-FR"/>
              </w:rPr>
            </w:pPr>
          </w:p>
        </w:tc>
      </w:tr>
      <w:tr w:rsidR="00B10895" w:rsidRPr="000B2924" w14:paraId="3AA02CD8" w14:textId="77777777" w:rsidTr="009C5023">
        <w:trPr>
          <w:jc w:val="center"/>
        </w:trPr>
        <w:tc>
          <w:tcPr>
            <w:tcW w:w="713" w:type="pct"/>
            <w:vMerge/>
          </w:tcPr>
          <w:p w14:paraId="4722E678" w14:textId="77777777" w:rsidR="00B10895" w:rsidRPr="00566985" w:rsidRDefault="00B10895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630" w:type="pct"/>
          </w:tcPr>
          <w:p w14:paraId="20F05C2B" w14:textId="77777777" w:rsidR="00B10895" w:rsidRPr="00566985" w:rsidRDefault="00B10895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  <w:r w:rsidRPr="00566985"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 xml:space="preserve">1.4. Is the interpretation of results sufficiently substantiated by data? </w:t>
            </w:r>
          </w:p>
        </w:tc>
        <w:tc>
          <w:tcPr>
            <w:tcW w:w="261" w:type="pct"/>
          </w:tcPr>
          <w:p w14:paraId="400C978A" w14:textId="77777777" w:rsidR="00B10895" w:rsidRPr="00566985" w:rsidRDefault="00B10895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10" w:type="pct"/>
          </w:tcPr>
          <w:p w14:paraId="3E1E72A2" w14:textId="77777777" w:rsidR="00B10895" w:rsidRPr="00566985" w:rsidRDefault="00B10895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313" w:type="pct"/>
          </w:tcPr>
          <w:p w14:paraId="3120811A" w14:textId="77777777" w:rsidR="00B10895" w:rsidRPr="00566985" w:rsidRDefault="00B10895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873" w:type="pct"/>
          </w:tcPr>
          <w:p w14:paraId="47058A87" w14:textId="77777777" w:rsidR="00B10895" w:rsidRPr="00566985" w:rsidRDefault="00B10895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i/>
                <w:sz w:val="20"/>
                <w:szCs w:val="20"/>
                <w:lang w:val="en-US" w:eastAsia="fr-FR"/>
              </w:rPr>
            </w:pPr>
          </w:p>
        </w:tc>
      </w:tr>
      <w:tr w:rsidR="00B10895" w:rsidRPr="000B2924" w14:paraId="72CFE83F" w14:textId="77777777" w:rsidTr="009C5023">
        <w:trPr>
          <w:trHeight w:val="283"/>
          <w:jc w:val="center"/>
        </w:trPr>
        <w:tc>
          <w:tcPr>
            <w:tcW w:w="713" w:type="pct"/>
            <w:vMerge/>
          </w:tcPr>
          <w:p w14:paraId="2DE51F1B" w14:textId="77777777" w:rsidR="00B10895" w:rsidRPr="00566985" w:rsidRDefault="00B10895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630" w:type="pct"/>
          </w:tcPr>
          <w:p w14:paraId="49E710F8" w14:textId="77777777" w:rsidR="00B10895" w:rsidRPr="00566985" w:rsidRDefault="00B10895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  <w:r w:rsidRPr="00566985"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>1.5. Is there coherence between qualitative data sources, collection, analysis and interpretation?</w:t>
            </w:r>
          </w:p>
        </w:tc>
        <w:tc>
          <w:tcPr>
            <w:tcW w:w="261" w:type="pct"/>
          </w:tcPr>
          <w:p w14:paraId="4082E2D8" w14:textId="77777777" w:rsidR="00B10895" w:rsidRPr="00566985" w:rsidRDefault="00B10895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10" w:type="pct"/>
          </w:tcPr>
          <w:p w14:paraId="78454FC2" w14:textId="77777777" w:rsidR="00B10895" w:rsidRPr="00566985" w:rsidRDefault="00B10895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313" w:type="pct"/>
          </w:tcPr>
          <w:p w14:paraId="1611B6C5" w14:textId="77777777" w:rsidR="00B10895" w:rsidRPr="00566985" w:rsidRDefault="00B10895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873" w:type="pct"/>
          </w:tcPr>
          <w:p w14:paraId="409D6F9E" w14:textId="77777777" w:rsidR="00B10895" w:rsidRPr="00566985" w:rsidRDefault="00B10895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i/>
                <w:sz w:val="20"/>
                <w:szCs w:val="20"/>
                <w:lang w:val="en-US" w:eastAsia="fr-FR"/>
              </w:rPr>
            </w:pPr>
          </w:p>
        </w:tc>
      </w:tr>
      <w:tr w:rsidR="00B10895" w:rsidRPr="00566985" w14:paraId="08E68939" w14:textId="77777777" w:rsidTr="009C5023">
        <w:trPr>
          <w:jc w:val="center"/>
        </w:trPr>
        <w:tc>
          <w:tcPr>
            <w:tcW w:w="713" w:type="pct"/>
            <w:vMerge w:val="restart"/>
            <w:tcBorders>
              <w:top w:val="single" w:sz="24" w:space="0" w:color="auto"/>
            </w:tcBorders>
          </w:tcPr>
          <w:p w14:paraId="2D0DAFA6" w14:textId="77777777" w:rsidR="00B10895" w:rsidRPr="00566985" w:rsidRDefault="00B10895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eastAsia="fr-FR"/>
              </w:rPr>
            </w:pPr>
            <w:r w:rsidRPr="00566985">
              <w:rPr>
                <w:rFonts w:ascii="Times New Roman" w:hAnsi="Times New Roman" w:cs="Times New Roman"/>
                <w:sz w:val="20"/>
                <w:szCs w:val="20"/>
                <w:lang w:eastAsia="fr-FR"/>
              </w:rPr>
              <w:t>2. Quantitative randomized controlled trials</w:t>
            </w:r>
          </w:p>
        </w:tc>
        <w:tc>
          <w:tcPr>
            <w:tcW w:w="2630" w:type="pct"/>
            <w:tcBorders>
              <w:top w:val="single" w:sz="24" w:space="0" w:color="auto"/>
            </w:tcBorders>
          </w:tcPr>
          <w:p w14:paraId="01184967" w14:textId="77777777" w:rsidR="00B10895" w:rsidRPr="00566985" w:rsidRDefault="00B10895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eastAsia="fr-FR"/>
              </w:rPr>
            </w:pPr>
            <w:r w:rsidRPr="00566985">
              <w:rPr>
                <w:rFonts w:ascii="Times New Roman" w:hAnsi="Times New Roman" w:cs="Times New Roman"/>
                <w:sz w:val="20"/>
                <w:szCs w:val="20"/>
                <w:lang w:eastAsia="fr-FR"/>
              </w:rPr>
              <w:t>2.1. Is randomization appropriately performed?</w:t>
            </w:r>
          </w:p>
        </w:tc>
        <w:tc>
          <w:tcPr>
            <w:tcW w:w="261" w:type="pct"/>
            <w:tcBorders>
              <w:top w:val="single" w:sz="24" w:space="0" w:color="auto"/>
            </w:tcBorders>
          </w:tcPr>
          <w:p w14:paraId="1BC49C95" w14:textId="77777777" w:rsidR="00B10895" w:rsidRPr="00566985" w:rsidRDefault="00B10895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eastAsia="fr-FR"/>
              </w:rPr>
            </w:pPr>
          </w:p>
        </w:tc>
        <w:tc>
          <w:tcPr>
            <w:tcW w:w="210" w:type="pct"/>
            <w:tcBorders>
              <w:top w:val="single" w:sz="24" w:space="0" w:color="auto"/>
            </w:tcBorders>
          </w:tcPr>
          <w:p w14:paraId="60B7C164" w14:textId="77777777" w:rsidR="00B10895" w:rsidRPr="00566985" w:rsidRDefault="00B10895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eastAsia="fr-FR"/>
              </w:rPr>
            </w:pPr>
          </w:p>
        </w:tc>
        <w:tc>
          <w:tcPr>
            <w:tcW w:w="313" w:type="pct"/>
            <w:tcBorders>
              <w:top w:val="single" w:sz="24" w:space="0" w:color="auto"/>
            </w:tcBorders>
          </w:tcPr>
          <w:p w14:paraId="048306B1" w14:textId="77777777" w:rsidR="00B10895" w:rsidRPr="00566985" w:rsidRDefault="00B10895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eastAsia="fr-FR"/>
              </w:rPr>
            </w:pPr>
          </w:p>
        </w:tc>
        <w:tc>
          <w:tcPr>
            <w:tcW w:w="873" w:type="pct"/>
            <w:tcBorders>
              <w:top w:val="single" w:sz="24" w:space="0" w:color="auto"/>
            </w:tcBorders>
          </w:tcPr>
          <w:p w14:paraId="31A45891" w14:textId="77777777" w:rsidR="00B10895" w:rsidRPr="009676CD" w:rsidRDefault="00B10895" w:rsidP="009C5023">
            <w:pPr>
              <w:spacing w:after="0" w:line="240" w:lineRule="auto"/>
              <w:rPr>
                <w:rFonts w:ascii="Times New Roman" w:hAnsi="Times New Roman" w:cs="Times New Roman"/>
                <w:iCs/>
                <w:sz w:val="20"/>
                <w:szCs w:val="20"/>
                <w:lang w:eastAsia="fr-FR"/>
              </w:rPr>
            </w:pPr>
          </w:p>
        </w:tc>
      </w:tr>
      <w:tr w:rsidR="00B10895" w:rsidRPr="000B2924" w14:paraId="3984B7B1" w14:textId="77777777" w:rsidTr="009C5023">
        <w:trPr>
          <w:jc w:val="center"/>
        </w:trPr>
        <w:tc>
          <w:tcPr>
            <w:tcW w:w="713" w:type="pct"/>
            <w:vMerge/>
          </w:tcPr>
          <w:p w14:paraId="0F2AFB52" w14:textId="77777777" w:rsidR="00B10895" w:rsidRPr="00566985" w:rsidRDefault="00B10895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eastAsia="fr-FR"/>
              </w:rPr>
            </w:pPr>
          </w:p>
        </w:tc>
        <w:tc>
          <w:tcPr>
            <w:tcW w:w="2630" w:type="pct"/>
          </w:tcPr>
          <w:p w14:paraId="7EF82152" w14:textId="77777777" w:rsidR="00B10895" w:rsidRPr="00566985" w:rsidRDefault="00B10895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  <w:r w:rsidRPr="00566985"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>2.2. Are the groups comparable at baseline?</w:t>
            </w:r>
          </w:p>
        </w:tc>
        <w:tc>
          <w:tcPr>
            <w:tcW w:w="261" w:type="pct"/>
          </w:tcPr>
          <w:p w14:paraId="10235143" w14:textId="77777777" w:rsidR="00B10895" w:rsidRPr="00566985" w:rsidRDefault="00B10895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10" w:type="pct"/>
          </w:tcPr>
          <w:p w14:paraId="35F11E3B" w14:textId="77777777" w:rsidR="00B10895" w:rsidRPr="00566985" w:rsidRDefault="00B10895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313" w:type="pct"/>
          </w:tcPr>
          <w:p w14:paraId="7E217B52" w14:textId="77777777" w:rsidR="00B10895" w:rsidRPr="00566985" w:rsidRDefault="00B10895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873" w:type="pct"/>
          </w:tcPr>
          <w:p w14:paraId="6584FA57" w14:textId="77777777" w:rsidR="00B10895" w:rsidRPr="009676CD" w:rsidRDefault="00B10895" w:rsidP="009C5023">
            <w:pPr>
              <w:spacing w:after="0" w:line="240" w:lineRule="auto"/>
              <w:rPr>
                <w:rFonts w:ascii="Times New Roman" w:hAnsi="Times New Roman" w:cs="Times New Roman"/>
                <w:iCs/>
                <w:sz w:val="20"/>
                <w:szCs w:val="20"/>
                <w:lang w:val="en-US" w:eastAsia="fr-FR"/>
              </w:rPr>
            </w:pPr>
          </w:p>
        </w:tc>
      </w:tr>
      <w:tr w:rsidR="00B10895" w:rsidRPr="000B2924" w14:paraId="41868BBF" w14:textId="77777777" w:rsidTr="009C5023">
        <w:trPr>
          <w:jc w:val="center"/>
        </w:trPr>
        <w:tc>
          <w:tcPr>
            <w:tcW w:w="713" w:type="pct"/>
            <w:vMerge/>
          </w:tcPr>
          <w:p w14:paraId="3387E435" w14:textId="77777777" w:rsidR="00B10895" w:rsidRPr="00566985" w:rsidRDefault="00B10895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630" w:type="pct"/>
          </w:tcPr>
          <w:p w14:paraId="7F4A9619" w14:textId="77777777" w:rsidR="00B10895" w:rsidRPr="00566985" w:rsidRDefault="00B10895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  <w:r w:rsidRPr="00566985"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>2.3. Are there complete outcome data?</w:t>
            </w:r>
          </w:p>
        </w:tc>
        <w:tc>
          <w:tcPr>
            <w:tcW w:w="261" w:type="pct"/>
          </w:tcPr>
          <w:p w14:paraId="6B6D3CE8" w14:textId="77777777" w:rsidR="00B10895" w:rsidRPr="00566985" w:rsidRDefault="00B10895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10" w:type="pct"/>
          </w:tcPr>
          <w:p w14:paraId="58C68BFD" w14:textId="77777777" w:rsidR="00B10895" w:rsidRPr="00566985" w:rsidRDefault="00B10895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313" w:type="pct"/>
          </w:tcPr>
          <w:p w14:paraId="53F53E8D" w14:textId="77777777" w:rsidR="00B10895" w:rsidRPr="00566985" w:rsidRDefault="00B10895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873" w:type="pct"/>
          </w:tcPr>
          <w:p w14:paraId="026D98AB" w14:textId="77777777" w:rsidR="00B10895" w:rsidRPr="009676CD" w:rsidRDefault="00B10895" w:rsidP="009C5023">
            <w:pPr>
              <w:spacing w:after="0" w:line="240" w:lineRule="auto"/>
              <w:rPr>
                <w:rFonts w:ascii="Times New Roman" w:hAnsi="Times New Roman" w:cs="Times New Roman"/>
                <w:iCs/>
                <w:sz w:val="20"/>
                <w:szCs w:val="20"/>
                <w:lang w:val="en-US" w:eastAsia="fr-FR"/>
              </w:rPr>
            </w:pPr>
          </w:p>
        </w:tc>
      </w:tr>
      <w:tr w:rsidR="00B10895" w:rsidRPr="000B2924" w14:paraId="7761C637" w14:textId="77777777" w:rsidTr="009C5023">
        <w:trPr>
          <w:jc w:val="center"/>
        </w:trPr>
        <w:tc>
          <w:tcPr>
            <w:tcW w:w="713" w:type="pct"/>
            <w:vMerge/>
          </w:tcPr>
          <w:p w14:paraId="61ABFDFF" w14:textId="77777777" w:rsidR="00B10895" w:rsidRPr="00566985" w:rsidRDefault="00B10895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630" w:type="pct"/>
          </w:tcPr>
          <w:p w14:paraId="1E3C07CA" w14:textId="77777777" w:rsidR="00B10895" w:rsidRPr="00566985" w:rsidRDefault="00B10895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  <w:r w:rsidRPr="00566985"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>2.4. Are outcome assessors blinded to the intervention provided?</w:t>
            </w:r>
          </w:p>
        </w:tc>
        <w:tc>
          <w:tcPr>
            <w:tcW w:w="261" w:type="pct"/>
          </w:tcPr>
          <w:p w14:paraId="0003964C" w14:textId="77777777" w:rsidR="00B10895" w:rsidRPr="00566985" w:rsidRDefault="00B10895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10" w:type="pct"/>
          </w:tcPr>
          <w:p w14:paraId="24A980C8" w14:textId="77777777" w:rsidR="00B10895" w:rsidRPr="00566985" w:rsidRDefault="00B10895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313" w:type="pct"/>
          </w:tcPr>
          <w:p w14:paraId="15BE41B7" w14:textId="77777777" w:rsidR="00B10895" w:rsidRPr="00566985" w:rsidRDefault="00B10895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873" w:type="pct"/>
          </w:tcPr>
          <w:p w14:paraId="3EEBCE9A" w14:textId="77777777" w:rsidR="00B10895" w:rsidRPr="009676CD" w:rsidRDefault="00B10895" w:rsidP="009C5023">
            <w:pPr>
              <w:spacing w:after="0" w:line="240" w:lineRule="auto"/>
              <w:rPr>
                <w:rFonts w:ascii="Times New Roman" w:hAnsi="Times New Roman" w:cs="Times New Roman"/>
                <w:iCs/>
                <w:sz w:val="20"/>
                <w:szCs w:val="20"/>
                <w:lang w:val="en-US" w:eastAsia="fr-FR"/>
              </w:rPr>
            </w:pPr>
          </w:p>
        </w:tc>
      </w:tr>
      <w:tr w:rsidR="00B10895" w:rsidRPr="000B2924" w14:paraId="76742F2F" w14:textId="77777777" w:rsidTr="009C5023">
        <w:trPr>
          <w:jc w:val="center"/>
        </w:trPr>
        <w:tc>
          <w:tcPr>
            <w:tcW w:w="713" w:type="pct"/>
            <w:vMerge/>
            <w:tcBorders>
              <w:bottom w:val="single" w:sz="24" w:space="0" w:color="auto"/>
            </w:tcBorders>
          </w:tcPr>
          <w:p w14:paraId="7CFE3373" w14:textId="77777777" w:rsidR="00B10895" w:rsidRPr="00566985" w:rsidRDefault="00B10895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630" w:type="pct"/>
            <w:tcBorders>
              <w:bottom w:val="single" w:sz="24" w:space="0" w:color="auto"/>
            </w:tcBorders>
          </w:tcPr>
          <w:p w14:paraId="3F08AC34" w14:textId="77777777" w:rsidR="00B10895" w:rsidRPr="00566985" w:rsidRDefault="00B10895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  <w:r w:rsidRPr="00566985"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>2.5 Did the participants adhere to the assigned intervention?</w:t>
            </w:r>
          </w:p>
        </w:tc>
        <w:tc>
          <w:tcPr>
            <w:tcW w:w="261" w:type="pct"/>
            <w:tcBorders>
              <w:bottom w:val="single" w:sz="24" w:space="0" w:color="auto"/>
            </w:tcBorders>
          </w:tcPr>
          <w:p w14:paraId="4AC3103F" w14:textId="77777777" w:rsidR="00B10895" w:rsidRPr="00566985" w:rsidRDefault="00B10895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10" w:type="pct"/>
            <w:tcBorders>
              <w:bottom w:val="single" w:sz="24" w:space="0" w:color="auto"/>
            </w:tcBorders>
          </w:tcPr>
          <w:p w14:paraId="3853140F" w14:textId="77777777" w:rsidR="00B10895" w:rsidRPr="00566985" w:rsidRDefault="00B10895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313" w:type="pct"/>
            <w:tcBorders>
              <w:bottom w:val="single" w:sz="24" w:space="0" w:color="auto"/>
            </w:tcBorders>
          </w:tcPr>
          <w:p w14:paraId="66354EC0" w14:textId="77777777" w:rsidR="00B10895" w:rsidRPr="00566985" w:rsidRDefault="00B10895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873" w:type="pct"/>
            <w:tcBorders>
              <w:bottom w:val="single" w:sz="24" w:space="0" w:color="auto"/>
            </w:tcBorders>
          </w:tcPr>
          <w:p w14:paraId="261B0AA5" w14:textId="77777777" w:rsidR="00B10895" w:rsidRPr="009676CD" w:rsidRDefault="00B10895" w:rsidP="009C5023">
            <w:pPr>
              <w:spacing w:after="0" w:line="240" w:lineRule="auto"/>
              <w:rPr>
                <w:rFonts w:ascii="Times New Roman" w:hAnsi="Times New Roman" w:cs="Times New Roman"/>
                <w:iCs/>
                <w:sz w:val="20"/>
                <w:szCs w:val="20"/>
                <w:lang w:val="en-US" w:eastAsia="fr-FR"/>
              </w:rPr>
            </w:pPr>
          </w:p>
        </w:tc>
      </w:tr>
      <w:tr w:rsidR="00B10895" w:rsidRPr="000B2924" w14:paraId="20EC7FAE" w14:textId="77777777" w:rsidTr="009C5023">
        <w:trPr>
          <w:jc w:val="center"/>
        </w:trPr>
        <w:tc>
          <w:tcPr>
            <w:tcW w:w="713" w:type="pct"/>
            <w:vMerge w:val="restart"/>
            <w:tcBorders>
              <w:top w:val="single" w:sz="24" w:space="0" w:color="auto"/>
            </w:tcBorders>
          </w:tcPr>
          <w:p w14:paraId="624316B5" w14:textId="77777777" w:rsidR="00B10895" w:rsidRPr="00566985" w:rsidRDefault="00B10895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eastAsia="fr-FR"/>
              </w:rPr>
            </w:pPr>
            <w:r w:rsidRPr="00566985">
              <w:rPr>
                <w:rFonts w:ascii="Times New Roman" w:hAnsi="Times New Roman" w:cs="Times New Roman"/>
                <w:sz w:val="20"/>
                <w:szCs w:val="20"/>
                <w:lang w:eastAsia="fr-FR"/>
              </w:rPr>
              <w:t xml:space="preserve">3. Quantitative non-randomized </w:t>
            </w:r>
          </w:p>
        </w:tc>
        <w:tc>
          <w:tcPr>
            <w:tcW w:w="2630" w:type="pct"/>
            <w:tcBorders>
              <w:top w:val="single" w:sz="24" w:space="0" w:color="auto"/>
            </w:tcBorders>
          </w:tcPr>
          <w:p w14:paraId="42CB08AD" w14:textId="77777777" w:rsidR="00B10895" w:rsidRPr="00566985" w:rsidRDefault="00B10895" w:rsidP="009C5023">
            <w:pPr>
              <w:spacing w:after="0" w:line="240" w:lineRule="auto"/>
              <w:rPr>
                <w:rFonts w:ascii="Times New Roman" w:hAnsi="Times New Roman" w:cs="Times New Roman"/>
                <w:bCs/>
                <w:sz w:val="20"/>
                <w:szCs w:val="20"/>
                <w:lang w:val="en-US" w:eastAsia="fr-FR"/>
              </w:rPr>
            </w:pPr>
            <w:r w:rsidRPr="00566985">
              <w:rPr>
                <w:rFonts w:ascii="Times New Roman" w:hAnsi="Times New Roman" w:cs="Times New Roman"/>
                <w:bCs/>
                <w:sz w:val="20"/>
                <w:szCs w:val="20"/>
                <w:lang w:val="en-US" w:eastAsia="fr-FR"/>
              </w:rPr>
              <w:t>3.1. Are the participants representative of the target population?</w:t>
            </w:r>
          </w:p>
        </w:tc>
        <w:tc>
          <w:tcPr>
            <w:tcW w:w="261" w:type="pct"/>
            <w:tcBorders>
              <w:top w:val="single" w:sz="24" w:space="0" w:color="auto"/>
            </w:tcBorders>
          </w:tcPr>
          <w:p w14:paraId="0218B669" w14:textId="77777777" w:rsidR="00B10895" w:rsidRPr="00566985" w:rsidRDefault="00B10895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10" w:type="pct"/>
            <w:tcBorders>
              <w:top w:val="single" w:sz="24" w:space="0" w:color="auto"/>
            </w:tcBorders>
          </w:tcPr>
          <w:p w14:paraId="091A7A4B" w14:textId="77777777" w:rsidR="00B10895" w:rsidRPr="00566985" w:rsidRDefault="00B10895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313" w:type="pct"/>
            <w:tcBorders>
              <w:top w:val="single" w:sz="24" w:space="0" w:color="auto"/>
            </w:tcBorders>
          </w:tcPr>
          <w:p w14:paraId="57D23FCD" w14:textId="77777777" w:rsidR="00B10895" w:rsidRPr="00566985" w:rsidRDefault="00B10895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873" w:type="pct"/>
            <w:tcBorders>
              <w:top w:val="single" w:sz="24" w:space="0" w:color="auto"/>
            </w:tcBorders>
          </w:tcPr>
          <w:p w14:paraId="37E680EB" w14:textId="77777777" w:rsidR="00B10895" w:rsidRPr="009676CD" w:rsidRDefault="00B10895" w:rsidP="009C5023">
            <w:pPr>
              <w:spacing w:after="0" w:line="240" w:lineRule="auto"/>
              <w:rPr>
                <w:rFonts w:ascii="Times New Roman" w:hAnsi="Times New Roman" w:cs="Times New Roman"/>
                <w:iCs/>
                <w:sz w:val="20"/>
                <w:szCs w:val="20"/>
                <w:lang w:val="en-US" w:eastAsia="fr-FR"/>
              </w:rPr>
            </w:pPr>
          </w:p>
        </w:tc>
      </w:tr>
      <w:tr w:rsidR="00B10895" w:rsidRPr="000B2924" w14:paraId="27B59AFF" w14:textId="77777777" w:rsidTr="009C5023">
        <w:trPr>
          <w:jc w:val="center"/>
        </w:trPr>
        <w:tc>
          <w:tcPr>
            <w:tcW w:w="713" w:type="pct"/>
            <w:vMerge/>
          </w:tcPr>
          <w:p w14:paraId="2BEAF48E" w14:textId="77777777" w:rsidR="00B10895" w:rsidRPr="00566985" w:rsidRDefault="00B10895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630" w:type="pct"/>
          </w:tcPr>
          <w:p w14:paraId="6FB4A3DB" w14:textId="77777777" w:rsidR="00B10895" w:rsidRPr="00566985" w:rsidRDefault="00B10895" w:rsidP="009C5023">
            <w:pPr>
              <w:spacing w:after="0" w:line="240" w:lineRule="auto"/>
              <w:rPr>
                <w:rFonts w:ascii="Times New Roman" w:hAnsi="Times New Roman" w:cs="Times New Roman"/>
                <w:bCs/>
                <w:sz w:val="20"/>
                <w:szCs w:val="20"/>
                <w:lang w:val="en-US" w:eastAsia="fr-FR"/>
              </w:rPr>
            </w:pPr>
            <w:r w:rsidRPr="00566985">
              <w:rPr>
                <w:rFonts w:ascii="Times New Roman" w:hAnsi="Times New Roman" w:cs="Times New Roman"/>
                <w:bCs/>
                <w:sz w:val="20"/>
                <w:szCs w:val="20"/>
                <w:lang w:val="en-US" w:eastAsia="fr-FR"/>
              </w:rPr>
              <w:t>3.2. Are measurements appropriate regarding both the outcome and intervention (or exposure)?</w:t>
            </w:r>
          </w:p>
        </w:tc>
        <w:tc>
          <w:tcPr>
            <w:tcW w:w="261" w:type="pct"/>
          </w:tcPr>
          <w:p w14:paraId="7FFEF234" w14:textId="77777777" w:rsidR="00B10895" w:rsidRPr="00566985" w:rsidRDefault="00B10895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10" w:type="pct"/>
          </w:tcPr>
          <w:p w14:paraId="729EB996" w14:textId="77777777" w:rsidR="00B10895" w:rsidRPr="00566985" w:rsidRDefault="00B10895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313" w:type="pct"/>
          </w:tcPr>
          <w:p w14:paraId="4E42A3B5" w14:textId="77777777" w:rsidR="00B10895" w:rsidRPr="00566985" w:rsidRDefault="00B10895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873" w:type="pct"/>
          </w:tcPr>
          <w:p w14:paraId="6D8F261A" w14:textId="77777777" w:rsidR="00B10895" w:rsidRPr="009676CD" w:rsidRDefault="00B10895" w:rsidP="009C5023">
            <w:pPr>
              <w:spacing w:after="0" w:line="240" w:lineRule="auto"/>
              <w:rPr>
                <w:rFonts w:ascii="Times New Roman" w:hAnsi="Times New Roman" w:cs="Times New Roman"/>
                <w:iCs/>
                <w:sz w:val="20"/>
                <w:szCs w:val="20"/>
                <w:lang w:val="en-US" w:eastAsia="fr-FR"/>
              </w:rPr>
            </w:pPr>
          </w:p>
        </w:tc>
      </w:tr>
      <w:tr w:rsidR="00B10895" w:rsidRPr="000B2924" w14:paraId="238E22DF" w14:textId="77777777" w:rsidTr="009C5023">
        <w:trPr>
          <w:jc w:val="center"/>
        </w:trPr>
        <w:tc>
          <w:tcPr>
            <w:tcW w:w="713" w:type="pct"/>
            <w:vMerge/>
          </w:tcPr>
          <w:p w14:paraId="7D0803AC" w14:textId="77777777" w:rsidR="00B10895" w:rsidRPr="00566985" w:rsidRDefault="00B10895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630" w:type="pct"/>
          </w:tcPr>
          <w:p w14:paraId="3781D1EC" w14:textId="77777777" w:rsidR="00B10895" w:rsidRPr="00566985" w:rsidRDefault="00B10895" w:rsidP="009C5023">
            <w:pPr>
              <w:spacing w:after="0" w:line="240" w:lineRule="auto"/>
              <w:rPr>
                <w:rFonts w:ascii="Times New Roman" w:hAnsi="Times New Roman" w:cs="Times New Roman"/>
                <w:bCs/>
                <w:sz w:val="20"/>
                <w:szCs w:val="20"/>
                <w:lang w:val="en-US" w:eastAsia="fr-FR"/>
              </w:rPr>
            </w:pPr>
            <w:r w:rsidRPr="00566985">
              <w:rPr>
                <w:rFonts w:ascii="Times New Roman" w:hAnsi="Times New Roman" w:cs="Times New Roman"/>
                <w:bCs/>
                <w:sz w:val="20"/>
                <w:szCs w:val="20"/>
                <w:lang w:val="en-US" w:eastAsia="fr-FR"/>
              </w:rPr>
              <w:t xml:space="preserve">3.3. </w:t>
            </w:r>
            <w:r w:rsidRPr="00566985"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>Are there complete outcome data?</w:t>
            </w:r>
          </w:p>
        </w:tc>
        <w:tc>
          <w:tcPr>
            <w:tcW w:w="261" w:type="pct"/>
          </w:tcPr>
          <w:p w14:paraId="0A5F2F11" w14:textId="77777777" w:rsidR="00B10895" w:rsidRPr="00566985" w:rsidRDefault="00B10895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10" w:type="pct"/>
          </w:tcPr>
          <w:p w14:paraId="009D5AF9" w14:textId="77777777" w:rsidR="00B10895" w:rsidRPr="00566985" w:rsidRDefault="00B10895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313" w:type="pct"/>
          </w:tcPr>
          <w:p w14:paraId="2FB7B3FC" w14:textId="77777777" w:rsidR="00B10895" w:rsidRPr="00566985" w:rsidRDefault="00B10895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873" w:type="pct"/>
          </w:tcPr>
          <w:p w14:paraId="3580A6DC" w14:textId="77777777" w:rsidR="00B10895" w:rsidRPr="009676CD" w:rsidRDefault="00B10895" w:rsidP="009C5023">
            <w:pPr>
              <w:spacing w:after="0" w:line="240" w:lineRule="auto"/>
              <w:rPr>
                <w:rFonts w:ascii="Times New Roman" w:hAnsi="Times New Roman" w:cs="Times New Roman"/>
                <w:iCs/>
                <w:sz w:val="20"/>
                <w:szCs w:val="20"/>
                <w:lang w:val="en-US" w:eastAsia="fr-FR"/>
              </w:rPr>
            </w:pPr>
          </w:p>
        </w:tc>
      </w:tr>
      <w:tr w:rsidR="00B10895" w:rsidRPr="000B2924" w14:paraId="657ADDCA" w14:textId="77777777" w:rsidTr="009C5023">
        <w:trPr>
          <w:jc w:val="center"/>
        </w:trPr>
        <w:tc>
          <w:tcPr>
            <w:tcW w:w="713" w:type="pct"/>
            <w:vMerge/>
          </w:tcPr>
          <w:p w14:paraId="1EDC982F" w14:textId="77777777" w:rsidR="00B10895" w:rsidRPr="00566985" w:rsidRDefault="00B10895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630" w:type="pct"/>
          </w:tcPr>
          <w:p w14:paraId="0FC70E61" w14:textId="77777777" w:rsidR="00B10895" w:rsidRPr="00566985" w:rsidRDefault="00B10895" w:rsidP="009C5023">
            <w:pPr>
              <w:spacing w:after="0" w:line="240" w:lineRule="auto"/>
              <w:rPr>
                <w:rFonts w:ascii="Times New Roman" w:hAnsi="Times New Roman" w:cs="Times New Roman"/>
                <w:bCs/>
                <w:sz w:val="20"/>
                <w:szCs w:val="20"/>
                <w:lang w:val="en-US" w:eastAsia="fr-FR"/>
              </w:rPr>
            </w:pPr>
            <w:r w:rsidRPr="00566985"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>3.4. Are the confounders accounted for in the design and analysis?</w:t>
            </w:r>
          </w:p>
        </w:tc>
        <w:tc>
          <w:tcPr>
            <w:tcW w:w="261" w:type="pct"/>
          </w:tcPr>
          <w:p w14:paraId="627F67C4" w14:textId="77777777" w:rsidR="00B10895" w:rsidRPr="00566985" w:rsidRDefault="00B10895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10" w:type="pct"/>
          </w:tcPr>
          <w:p w14:paraId="4CBCC3D0" w14:textId="77777777" w:rsidR="00B10895" w:rsidRPr="00566985" w:rsidRDefault="00B10895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313" w:type="pct"/>
          </w:tcPr>
          <w:p w14:paraId="00B0D4D7" w14:textId="77777777" w:rsidR="00B10895" w:rsidRPr="00566985" w:rsidRDefault="00B10895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873" w:type="pct"/>
          </w:tcPr>
          <w:p w14:paraId="1AE1DA28" w14:textId="77777777" w:rsidR="00B10895" w:rsidRPr="009676CD" w:rsidRDefault="00B10895" w:rsidP="009C5023">
            <w:pPr>
              <w:spacing w:after="0" w:line="240" w:lineRule="auto"/>
              <w:rPr>
                <w:rFonts w:ascii="Times New Roman" w:hAnsi="Times New Roman" w:cs="Times New Roman"/>
                <w:iCs/>
                <w:sz w:val="20"/>
                <w:szCs w:val="20"/>
                <w:lang w:val="en-US" w:eastAsia="fr-FR"/>
              </w:rPr>
            </w:pPr>
          </w:p>
        </w:tc>
      </w:tr>
      <w:tr w:rsidR="00B10895" w:rsidRPr="000B2924" w14:paraId="0770C81E" w14:textId="77777777" w:rsidTr="009C5023">
        <w:trPr>
          <w:jc w:val="center"/>
        </w:trPr>
        <w:tc>
          <w:tcPr>
            <w:tcW w:w="713" w:type="pct"/>
            <w:vMerge/>
            <w:tcBorders>
              <w:bottom w:val="single" w:sz="24" w:space="0" w:color="auto"/>
            </w:tcBorders>
          </w:tcPr>
          <w:p w14:paraId="359B68A3" w14:textId="77777777" w:rsidR="00B10895" w:rsidRPr="00566985" w:rsidRDefault="00B10895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630" w:type="pct"/>
            <w:tcBorders>
              <w:bottom w:val="single" w:sz="24" w:space="0" w:color="auto"/>
            </w:tcBorders>
          </w:tcPr>
          <w:p w14:paraId="2609F3B5" w14:textId="77777777" w:rsidR="00B10895" w:rsidRPr="00566985" w:rsidRDefault="00B10895" w:rsidP="009C5023">
            <w:pPr>
              <w:spacing w:after="0" w:line="240" w:lineRule="auto"/>
              <w:rPr>
                <w:rFonts w:ascii="Times New Roman" w:hAnsi="Times New Roman"/>
                <w:sz w:val="20"/>
                <w:szCs w:val="20"/>
                <w:lang w:val="en-US" w:eastAsia="fr-FR"/>
              </w:rPr>
            </w:pPr>
            <w:r w:rsidRPr="00566985">
              <w:rPr>
                <w:rFonts w:ascii="Times New Roman" w:hAnsi="Times New Roman"/>
                <w:sz w:val="20"/>
                <w:szCs w:val="20"/>
                <w:lang w:val="en-US" w:eastAsia="fr-FR"/>
              </w:rPr>
              <w:t>3.5. During the study period, is the intervention administered (or exposure occurred) as intended?</w:t>
            </w:r>
          </w:p>
        </w:tc>
        <w:tc>
          <w:tcPr>
            <w:tcW w:w="261" w:type="pct"/>
            <w:tcBorders>
              <w:bottom w:val="single" w:sz="24" w:space="0" w:color="auto"/>
            </w:tcBorders>
          </w:tcPr>
          <w:p w14:paraId="66D72CF6" w14:textId="77777777" w:rsidR="00B10895" w:rsidRPr="00566985" w:rsidRDefault="00B10895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10" w:type="pct"/>
            <w:tcBorders>
              <w:bottom w:val="single" w:sz="24" w:space="0" w:color="auto"/>
            </w:tcBorders>
          </w:tcPr>
          <w:p w14:paraId="67E4BAC6" w14:textId="77777777" w:rsidR="00B10895" w:rsidRPr="00566985" w:rsidRDefault="00B10895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313" w:type="pct"/>
            <w:tcBorders>
              <w:bottom w:val="single" w:sz="24" w:space="0" w:color="auto"/>
            </w:tcBorders>
          </w:tcPr>
          <w:p w14:paraId="4CDE1CDD" w14:textId="77777777" w:rsidR="00B10895" w:rsidRPr="00566985" w:rsidRDefault="00B10895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873" w:type="pct"/>
            <w:tcBorders>
              <w:bottom w:val="single" w:sz="24" w:space="0" w:color="auto"/>
            </w:tcBorders>
          </w:tcPr>
          <w:p w14:paraId="00062973" w14:textId="77777777" w:rsidR="00B10895" w:rsidRPr="009676CD" w:rsidRDefault="00B10895" w:rsidP="009C5023">
            <w:pPr>
              <w:spacing w:after="0" w:line="240" w:lineRule="auto"/>
              <w:rPr>
                <w:rFonts w:ascii="Times New Roman" w:hAnsi="Times New Roman" w:cs="Times New Roman"/>
                <w:iCs/>
                <w:sz w:val="20"/>
                <w:szCs w:val="20"/>
                <w:lang w:val="en-US" w:eastAsia="fr-FR"/>
              </w:rPr>
            </w:pPr>
          </w:p>
        </w:tc>
      </w:tr>
      <w:tr w:rsidR="00B10895" w:rsidRPr="00E718A9" w14:paraId="7B4045D7" w14:textId="77777777" w:rsidTr="009C5023">
        <w:trPr>
          <w:cantSplit/>
          <w:jc w:val="center"/>
        </w:trPr>
        <w:tc>
          <w:tcPr>
            <w:tcW w:w="713" w:type="pct"/>
            <w:vMerge w:val="restart"/>
            <w:tcBorders>
              <w:top w:val="single" w:sz="24" w:space="0" w:color="auto"/>
            </w:tcBorders>
          </w:tcPr>
          <w:p w14:paraId="0CB9E83E" w14:textId="77777777" w:rsidR="00B10895" w:rsidRPr="00566985" w:rsidRDefault="00B10895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eastAsia="fr-FR"/>
              </w:rPr>
            </w:pPr>
            <w:r w:rsidRPr="00566985">
              <w:rPr>
                <w:rFonts w:ascii="Times New Roman" w:hAnsi="Times New Roman" w:cs="Times New Roman"/>
                <w:sz w:val="20"/>
                <w:szCs w:val="20"/>
                <w:lang w:eastAsia="fr-FR"/>
              </w:rPr>
              <w:t>4. Quantitative descriptive</w:t>
            </w:r>
          </w:p>
        </w:tc>
        <w:tc>
          <w:tcPr>
            <w:tcW w:w="2630" w:type="pct"/>
            <w:tcBorders>
              <w:top w:val="single" w:sz="24" w:space="0" w:color="auto"/>
            </w:tcBorders>
          </w:tcPr>
          <w:p w14:paraId="530F3C47" w14:textId="77777777" w:rsidR="00B10895" w:rsidRPr="00566985" w:rsidRDefault="00B10895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  <w:r w:rsidRPr="00566985"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>4.1. Is the sampling strategy relevant to address the research question?</w:t>
            </w:r>
          </w:p>
        </w:tc>
        <w:tc>
          <w:tcPr>
            <w:tcW w:w="261" w:type="pct"/>
            <w:tcBorders>
              <w:top w:val="single" w:sz="24" w:space="0" w:color="auto"/>
            </w:tcBorders>
          </w:tcPr>
          <w:p w14:paraId="0A884875" w14:textId="77777777" w:rsidR="00B10895" w:rsidRPr="00566985" w:rsidRDefault="00B10895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10" w:type="pct"/>
            <w:tcBorders>
              <w:top w:val="single" w:sz="24" w:space="0" w:color="auto"/>
            </w:tcBorders>
          </w:tcPr>
          <w:p w14:paraId="2950578B" w14:textId="77777777" w:rsidR="00B10895" w:rsidRPr="00566985" w:rsidRDefault="00B10895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313" w:type="pct"/>
            <w:tcBorders>
              <w:top w:val="single" w:sz="24" w:space="0" w:color="auto"/>
            </w:tcBorders>
          </w:tcPr>
          <w:p w14:paraId="0A3B3B54" w14:textId="518C4DFC" w:rsidR="00B10895" w:rsidRPr="00566985" w:rsidRDefault="00D43BE4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>X</w:t>
            </w:r>
          </w:p>
        </w:tc>
        <w:tc>
          <w:tcPr>
            <w:tcW w:w="873" w:type="pct"/>
            <w:tcBorders>
              <w:top w:val="single" w:sz="24" w:space="0" w:color="auto"/>
            </w:tcBorders>
          </w:tcPr>
          <w:p w14:paraId="1D5FB21A" w14:textId="18141853" w:rsidR="00B10895" w:rsidRPr="009676CD" w:rsidRDefault="00D43BE4" w:rsidP="009C5023">
            <w:pPr>
              <w:spacing w:after="0" w:line="240" w:lineRule="auto"/>
              <w:rPr>
                <w:rFonts w:ascii="Times New Roman" w:hAnsi="Times New Roman" w:cs="Times New Roman"/>
                <w:iCs/>
                <w:sz w:val="20"/>
                <w:szCs w:val="20"/>
                <w:lang w:val="en-US" w:eastAsia="fr-FR"/>
              </w:rPr>
            </w:pPr>
            <w:r>
              <w:rPr>
                <w:rFonts w:ascii="Times New Roman" w:hAnsi="Times New Roman" w:cs="Times New Roman"/>
                <w:iCs/>
                <w:sz w:val="20"/>
                <w:szCs w:val="20"/>
                <w:lang w:val="en-US" w:eastAsia="fr-FR"/>
              </w:rPr>
              <w:t xml:space="preserve">109 questionnaires were distributed after cs, </w:t>
            </w:r>
            <w:r w:rsidR="00F7709A">
              <w:rPr>
                <w:rFonts w:ascii="Times New Roman" w:hAnsi="Times New Roman" w:cs="Times New Roman"/>
                <w:iCs/>
                <w:sz w:val="20"/>
                <w:szCs w:val="20"/>
                <w:lang w:val="en-US" w:eastAsia="fr-FR"/>
              </w:rPr>
              <w:t>elective and emergency. Not stated how this sample was defined.</w:t>
            </w:r>
          </w:p>
        </w:tc>
      </w:tr>
      <w:tr w:rsidR="00B10895" w:rsidRPr="000B2924" w14:paraId="4B49D0E9" w14:textId="77777777" w:rsidTr="009C5023">
        <w:trPr>
          <w:jc w:val="center"/>
        </w:trPr>
        <w:tc>
          <w:tcPr>
            <w:tcW w:w="713" w:type="pct"/>
            <w:vMerge/>
          </w:tcPr>
          <w:p w14:paraId="6BC4445C" w14:textId="77777777" w:rsidR="00B10895" w:rsidRPr="00566985" w:rsidRDefault="00B10895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630" w:type="pct"/>
          </w:tcPr>
          <w:p w14:paraId="637F75FB" w14:textId="77777777" w:rsidR="00B10895" w:rsidRPr="00566985" w:rsidRDefault="00B10895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566985"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>4.2. Is the sample representative of the target population?</w:t>
            </w:r>
          </w:p>
        </w:tc>
        <w:tc>
          <w:tcPr>
            <w:tcW w:w="261" w:type="pct"/>
          </w:tcPr>
          <w:p w14:paraId="2BDE0211" w14:textId="77777777" w:rsidR="00B10895" w:rsidRPr="00566985" w:rsidRDefault="00B10895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10" w:type="pct"/>
          </w:tcPr>
          <w:p w14:paraId="7F01FE85" w14:textId="77777777" w:rsidR="00B10895" w:rsidRPr="00566985" w:rsidRDefault="00B10895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313" w:type="pct"/>
          </w:tcPr>
          <w:p w14:paraId="0A8E24F0" w14:textId="55F5F421" w:rsidR="00B10895" w:rsidRPr="00566985" w:rsidRDefault="00F7709A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>X</w:t>
            </w:r>
          </w:p>
        </w:tc>
        <w:tc>
          <w:tcPr>
            <w:tcW w:w="873" w:type="pct"/>
          </w:tcPr>
          <w:p w14:paraId="4C2E448D" w14:textId="77777777" w:rsidR="00B10895" w:rsidRDefault="00F7709A" w:rsidP="009C5023">
            <w:pPr>
              <w:spacing w:after="0" w:line="240" w:lineRule="auto"/>
              <w:rPr>
                <w:rFonts w:ascii="Times New Roman" w:hAnsi="Times New Roman" w:cs="Times New Roman"/>
                <w:iCs/>
                <w:sz w:val="20"/>
                <w:szCs w:val="20"/>
                <w:lang w:val="en-US" w:eastAsia="fr-FR"/>
              </w:rPr>
            </w:pPr>
            <w:r>
              <w:rPr>
                <w:rFonts w:ascii="Times New Roman" w:hAnsi="Times New Roman" w:cs="Times New Roman"/>
                <w:iCs/>
                <w:sz w:val="20"/>
                <w:szCs w:val="20"/>
                <w:lang w:val="en-US" w:eastAsia="fr-FR"/>
              </w:rPr>
              <w:t xml:space="preserve">109 </w:t>
            </w:r>
            <w:r w:rsidR="0067679B">
              <w:rPr>
                <w:rFonts w:ascii="Times New Roman" w:hAnsi="Times New Roman" w:cs="Times New Roman"/>
                <w:iCs/>
                <w:sz w:val="20"/>
                <w:szCs w:val="20"/>
                <w:lang w:val="en-US" w:eastAsia="fr-FR"/>
              </w:rPr>
              <w:t>questionnaires were completed. It seems unlikely that 100% participated, but it is not stated if anyone declined</w:t>
            </w:r>
            <w:r w:rsidR="00BB1CD2">
              <w:rPr>
                <w:rFonts w:ascii="Times New Roman" w:hAnsi="Times New Roman" w:cs="Times New Roman"/>
                <w:iCs/>
                <w:sz w:val="20"/>
                <w:szCs w:val="20"/>
                <w:lang w:val="en-US" w:eastAsia="fr-FR"/>
              </w:rPr>
              <w:t xml:space="preserve">. </w:t>
            </w:r>
          </w:p>
          <w:p w14:paraId="0A2BBEF7" w14:textId="4A045470" w:rsidR="00BB1CD2" w:rsidRPr="009676CD" w:rsidRDefault="00BB1CD2" w:rsidP="009C5023">
            <w:pPr>
              <w:spacing w:after="0" w:line="240" w:lineRule="auto"/>
              <w:rPr>
                <w:rFonts w:ascii="Times New Roman" w:hAnsi="Times New Roman" w:cs="Times New Roman"/>
                <w:iCs/>
                <w:sz w:val="20"/>
                <w:szCs w:val="20"/>
                <w:lang w:val="en-US" w:eastAsia="fr-FR"/>
              </w:rPr>
            </w:pPr>
            <w:r>
              <w:rPr>
                <w:rFonts w:ascii="Times New Roman" w:hAnsi="Times New Roman" w:cs="Times New Roman"/>
                <w:iCs/>
                <w:sz w:val="20"/>
                <w:szCs w:val="20"/>
                <w:lang w:val="en-US" w:eastAsia="fr-FR"/>
              </w:rPr>
              <w:t>Not stated of there were any in- or exclusion criteria.</w:t>
            </w:r>
          </w:p>
        </w:tc>
      </w:tr>
      <w:tr w:rsidR="00B10895" w:rsidRPr="000B2924" w14:paraId="7CFAB487" w14:textId="77777777" w:rsidTr="009C5023">
        <w:trPr>
          <w:jc w:val="center"/>
        </w:trPr>
        <w:tc>
          <w:tcPr>
            <w:tcW w:w="713" w:type="pct"/>
            <w:vMerge/>
          </w:tcPr>
          <w:p w14:paraId="69E069E9" w14:textId="77777777" w:rsidR="00B10895" w:rsidRPr="00566985" w:rsidRDefault="00B10895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630" w:type="pct"/>
          </w:tcPr>
          <w:p w14:paraId="614C05BB" w14:textId="77777777" w:rsidR="00B10895" w:rsidRPr="00566985" w:rsidRDefault="00B10895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eastAsia="fr-FR"/>
              </w:rPr>
            </w:pPr>
            <w:r w:rsidRPr="00566985">
              <w:rPr>
                <w:rFonts w:ascii="Times New Roman" w:hAnsi="Times New Roman" w:cs="Times New Roman"/>
                <w:sz w:val="20"/>
                <w:szCs w:val="20"/>
                <w:lang w:eastAsia="fr-FR"/>
              </w:rPr>
              <w:t xml:space="preserve">4.3. Are the </w:t>
            </w:r>
            <w:r w:rsidRPr="00566985">
              <w:rPr>
                <w:rFonts w:ascii="Times New Roman" w:hAnsi="Times New Roman" w:cs="Times New Roman"/>
                <w:sz w:val="20"/>
                <w:szCs w:val="20"/>
              </w:rPr>
              <w:t>measurements appropriate?</w:t>
            </w:r>
          </w:p>
        </w:tc>
        <w:tc>
          <w:tcPr>
            <w:tcW w:w="261" w:type="pct"/>
          </w:tcPr>
          <w:p w14:paraId="3C84BAF7" w14:textId="23281DD6" w:rsidR="00B10895" w:rsidRPr="00566985" w:rsidRDefault="00BB1CD2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eastAsia="fr-FR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eastAsia="fr-FR"/>
              </w:rPr>
              <w:t>X</w:t>
            </w:r>
          </w:p>
        </w:tc>
        <w:tc>
          <w:tcPr>
            <w:tcW w:w="210" w:type="pct"/>
          </w:tcPr>
          <w:p w14:paraId="4B055C03" w14:textId="77777777" w:rsidR="00B10895" w:rsidRPr="00566985" w:rsidRDefault="00B10895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eastAsia="fr-FR"/>
              </w:rPr>
            </w:pPr>
          </w:p>
        </w:tc>
        <w:tc>
          <w:tcPr>
            <w:tcW w:w="313" w:type="pct"/>
          </w:tcPr>
          <w:p w14:paraId="27A7C777" w14:textId="77777777" w:rsidR="00B10895" w:rsidRPr="00566985" w:rsidRDefault="00B10895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eastAsia="fr-FR"/>
              </w:rPr>
            </w:pPr>
          </w:p>
        </w:tc>
        <w:tc>
          <w:tcPr>
            <w:tcW w:w="873" w:type="pct"/>
          </w:tcPr>
          <w:p w14:paraId="6A9BFB0B" w14:textId="4A41D266" w:rsidR="00B10895" w:rsidRPr="00BF371A" w:rsidRDefault="00BF371A" w:rsidP="009C5023">
            <w:pPr>
              <w:spacing w:after="0" w:line="240" w:lineRule="auto"/>
              <w:rPr>
                <w:rFonts w:ascii="Times New Roman" w:hAnsi="Times New Roman" w:cs="Times New Roman"/>
                <w:iCs/>
                <w:sz w:val="20"/>
                <w:szCs w:val="20"/>
                <w:lang w:val="en-US" w:eastAsia="fr-FR"/>
              </w:rPr>
            </w:pPr>
            <w:r w:rsidRPr="00BF371A">
              <w:rPr>
                <w:rFonts w:ascii="Times New Roman" w:hAnsi="Times New Roman" w:cs="Times New Roman"/>
                <w:iCs/>
                <w:sz w:val="20"/>
                <w:szCs w:val="20"/>
                <w:lang w:val="en-US" w:eastAsia="fr-FR"/>
              </w:rPr>
              <w:t>Parents were asked about t</w:t>
            </w:r>
            <w:r>
              <w:rPr>
                <w:rFonts w:ascii="Times New Roman" w:hAnsi="Times New Roman" w:cs="Times New Roman"/>
                <w:iCs/>
                <w:sz w:val="20"/>
                <w:szCs w:val="20"/>
                <w:lang w:val="en-US" w:eastAsia="fr-FR"/>
              </w:rPr>
              <w:t xml:space="preserve">heir experience with the recent cs. </w:t>
            </w:r>
          </w:p>
        </w:tc>
      </w:tr>
      <w:tr w:rsidR="00B10895" w:rsidRPr="000B2924" w14:paraId="00E86AEF" w14:textId="77777777" w:rsidTr="009C5023">
        <w:trPr>
          <w:jc w:val="center"/>
        </w:trPr>
        <w:tc>
          <w:tcPr>
            <w:tcW w:w="713" w:type="pct"/>
            <w:vMerge/>
          </w:tcPr>
          <w:p w14:paraId="38EC8F96" w14:textId="77777777" w:rsidR="00B10895" w:rsidRPr="00BF371A" w:rsidRDefault="00B10895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630" w:type="pct"/>
          </w:tcPr>
          <w:p w14:paraId="664D40BC" w14:textId="77777777" w:rsidR="00B10895" w:rsidRPr="00566985" w:rsidRDefault="00B10895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  <w:r w:rsidRPr="00566985"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>4.4. Is the risk of nonresponse bias low?</w:t>
            </w:r>
          </w:p>
        </w:tc>
        <w:tc>
          <w:tcPr>
            <w:tcW w:w="261" w:type="pct"/>
          </w:tcPr>
          <w:p w14:paraId="3CB964EF" w14:textId="77777777" w:rsidR="00B10895" w:rsidRPr="00566985" w:rsidRDefault="00B10895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10" w:type="pct"/>
          </w:tcPr>
          <w:p w14:paraId="2F61E93C" w14:textId="77777777" w:rsidR="00B10895" w:rsidRPr="00566985" w:rsidRDefault="00B10895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313" w:type="pct"/>
          </w:tcPr>
          <w:p w14:paraId="5A3D766A" w14:textId="5A318000" w:rsidR="00B10895" w:rsidRPr="00566985" w:rsidRDefault="00BF371A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>X</w:t>
            </w:r>
          </w:p>
        </w:tc>
        <w:tc>
          <w:tcPr>
            <w:tcW w:w="873" w:type="pct"/>
          </w:tcPr>
          <w:p w14:paraId="02F4B5A0" w14:textId="6AB34D58" w:rsidR="00B10895" w:rsidRPr="009676CD" w:rsidRDefault="00BF371A" w:rsidP="009C5023">
            <w:pPr>
              <w:spacing w:after="0" w:line="240" w:lineRule="auto"/>
              <w:rPr>
                <w:rFonts w:ascii="Times New Roman" w:hAnsi="Times New Roman" w:cs="Times New Roman"/>
                <w:iCs/>
                <w:sz w:val="20"/>
                <w:szCs w:val="20"/>
                <w:lang w:val="en-US" w:eastAsia="fr-FR"/>
              </w:rPr>
            </w:pPr>
            <w:r>
              <w:rPr>
                <w:rFonts w:ascii="Times New Roman" w:hAnsi="Times New Roman" w:cs="Times New Roman"/>
                <w:iCs/>
                <w:sz w:val="20"/>
                <w:szCs w:val="20"/>
                <w:lang w:val="en-US" w:eastAsia="fr-FR"/>
              </w:rPr>
              <w:t>Not enough information available to evaluate.</w:t>
            </w:r>
          </w:p>
        </w:tc>
      </w:tr>
      <w:tr w:rsidR="00B10895" w:rsidRPr="00E718A9" w14:paraId="36DFA511" w14:textId="77777777" w:rsidTr="009C5023">
        <w:trPr>
          <w:jc w:val="center"/>
        </w:trPr>
        <w:tc>
          <w:tcPr>
            <w:tcW w:w="713" w:type="pct"/>
            <w:vMerge/>
            <w:tcBorders>
              <w:bottom w:val="single" w:sz="24" w:space="0" w:color="auto"/>
            </w:tcBorders>
          </w:tcPr>
          <w:p w14:paraId="6F5B01F4" w14:textId="77777777" w:rsidR="00B10895" w:rsidRPr="00566985" w:rsidRDefault="00B10895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630" w:type="pct"/>
            <w:tcBorders>
              <w:bottom w:val="single" w:sz="24" w:space="0" w:color="auto"/>
            </w:tcBorders>
          </w:tcPr>
          <w:p w14:paraId="1166E825" w14:textId="77777777" w:rsidR="00B10895" w:rsidRPr="00566985" w:rsidRDefault="00B10895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  <w:r w:rsidRPr="00566985"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>4.5. Is the statistical analysis appropriate to answer the research question?</w:t>
            </w:r>
          </w:p>
        </w:tc>
        <w:tc>
          <w:tcPr>
            <w:tcW w:w="261" w:type="pct"/>
            <w:tcBorders>
              <w:bottom w:val="single" w:sz="24" w:space="0" w:color="auto"/>
            </w:tcBorders>
          </w:tcPr>
          <w:p w14:paraId="33E49980" w14:textId="110F7DF8" w:rsidR="00B10895" w:rsidRPr="00566985" w:rsidRDefault="00642884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>X</w:t>
            </w:r>
          </w:p>
        </w:tc>
        <w:tc>
          <w:tcPr>
            <w:tcW w:w="210" w:type="pct"/>
            <w:tcBorders>
              <w:bottom w:val="single" w:sz="24" w:space="0" w:color="auto"/>
            </w:tcBorders>
          </w:tcPr>
          <w:p w14:paraId="63E196F8" w14:textId="77777777" w:rsidR="00B10895" w:rsidRPr="00566985" w:rsidRDefault="00B10895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313" w:type="pct"/>
            <w:tcBorders>
              <w:bottom w:val="single" w:sz="24" w:space="0" w:color="auto"/>
            </w:tcBorders>
          </w:tcPr>
          <w:p w14:paraId="60698F45" w14:textId="77777777" w:rsidR="00B10895" w:rsidRPr="00566985" w:rsidRDefault="00B10895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873" w:type="pct"/>
            <w:tcBorders>
              <w:bottom w:val="single" w:sz="24" w:space="0" w:color="auto"/>
            </w:tcBorders>
          </w:tcPr>
          <w:p w14:paraId="4CAA287A" w14:textId="0B7D5A87" w:rsidR="00B10895" w:rsidRPr="009676CD" w:rsidRDefault="00642884" w:rsidP="009C5023">
            <w:pPr>
              <w:spacing w:after="0" w:line="240" w:lineRule="auto"/>
              <w:rPr>
                <w:rFonts w:ascii="Times New Roman" w:hAnsi="Times New Roman" w:cs="Times New Roman"/>
                <w:iCs/>
                <w:sz w:val="20"/>
                <w:szCs w:val="20"/>
                <w:lang w:val="en-US" w:eastAsia="fr-FR"/>
              </w:rPr>
            </w:pPr>
            <w:r>
              <w:rPr>
                <w:rFonts w:ascii="Times New Roman" w:hAnsi="Times New Roman" w:cs="Times New Roman"/>
                <w:iCs/>
                <w:sz w:val="20"/>
                <w:szCs w:val="20"/>
                <w:lang w:val="en-US" w:eastAsia="fr-FR"/>
              </w:rPr>
              <w:t>Basic descriptive.</w:t>
            </w:r>
          </w:p>
        </w:tc>
      </w:tr>
      <w:tr w:rsidR="00B10895" w:rsidRPr="000B2924" w14:paraId="5392D76E" w14:textId="77777777" w:rsidTr="009C5023">
        <w:trPr>
          <w:jc w:val="center"/>
        </w:trPr>
        <w:tc>
          <w:tcPr>
            <w:tcW w:w="713" w:type="pct"/>
            <w:vMerge w:val="restart"/>
            <w:tcBorders>
              <w:top w:val="single" w:sz="24" w:space="0" w:color="auto"/>
            </w:tcBorders>
          </w:tcPr>
          <w:p w14:paraId="3CCC415C" w14:textId="77777777" w:rsidR="00B10895" w:rsidRPr="00566985" w:rsidRDefault="00B10895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eastAsia="fr-FR"/>
              </w:rPr>
            </w:pPr>
            <w:r w:rsidRPr="00566985">
              <w:rPr>
                <w:rFonts w:ascii="Times New Roman" w:hAnsi="Times New Roman" w:cs="Times New Roman"/>
                <w:sz w:val="20"/>
                <w:szCs w:val="20"/>
                <w:lang w:eastAsia="fr-FR"/>
              </w:rPr>
              <w:t>5. Mixed methods</w:t>
            </w:r>
          </w:p>
        </w:tc>
        <w:tc>
          <w:tcPr>
            <w:tcW w:w="2630" w:type="pct"/>
            <w:tcBorders>
              <w:top w:val="single" w:sz="24" w:space="0" w:color="auto"/>
            </w:tcBorders>
          </w:tcPr>
          <w:p w14:paraId="02F44B81" w14:textId="77777777" w:rsidR="00B10895" w:rsidRPr="00566985" w:rsidRDefault="00B10895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566985"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>5.1. Is there an adequate rationale for using a mixed methods design to address the research question?</w:t>
            </w:r>
          </w:p>
        </w:tc>
        <w:tc>
          <w:tcPr>
            <w:tcW w:w="261" w:type="pct"/>
            <w:tcBorders>
              <w:top w:val="single" w:sz="24" w:space="0" w:color="auto"/>
            </w:tcBorders>
          </w:tcPr>
          <w:p w14:paraId="7101489C" w14:textId="77777777" w:rsidR="00B10895" w:rsidRPr="00566985" w:rsidRDefault="00B10895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10" w:type="pct"/>
            <w:tcBorders>
              <w:top w:val="single" w:sz="24" w:space="0" w:color="auto"/>
            </w:tcBorders>
          </w:tcPr>
          <w:p w14:paraId="594B8414" w14:textId="77777777" w:rsidR="00B10895" w:rsidRPr="00566985" w:rsidRDefault="00B10895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313" w:type="pct"/>
            <w:tcBorders>
              <w:top w:val="single" w:sz="24" w:space="0" w:color="auto"/>
            </w:tcBorders>
          </w:tcPr>
          <w:p w14:paraId="4116EA54" w14:textId="77777777" w:rsidR="00B10895" w:rsidRPr="00566985" w:rsidRDefault="00B10895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873" w:type="pct"/>
            <w:tcBorders>
              <w:top w:val="single" w:sz="24" w:space="0" w:color="auto"/>
            </w:tcBorders>
          </w:tcPr>
          <w:p w14:paraId="2728640C" w14:textId="77777777" w:rsidR="00B10895" w:rsidRPr="009676CD" w:rsidRDefault="00B10895" w:rsidP="009C5023">
            <w:pPr>
              <w:spacing w:after="0" w:line="240" w:lineRule="auto"/>
              <w:rPr>
                <w:rFonts w:ascii="Times New Roman" w:hAnsi="Times New Roman" w:cs="Times New Roman"/>
                <w:iCs/>
                <w:sz w:val="20"/>
                <w:szCs w:val="20"/>
                <w:lang w:val="en-US" w:eastAsia="fr-FR"/>
              </w:rPr>
            </w:pPr>
          </w:p>
        </w:tc>
      </w:tr>
      <w:tr w:rsidR="00B10895" w:rsidRPr="000B2924" w14:paraId="36916E50" w14:textId="77777777" w:rsidTr="009C5023">
        <w:trPr>
          <w:trHeight w:val="208"/>
          <w:jc w:val="center"/>
        </w:trPr>
        <w:tc>
          <w:tcPr>
            <w:tcW w:w="713" w:type="pct"/>
            <w:vMerge/>
          </w:tcPr>
          <w:p w14:paraId="435F8435" w14:textId="77777777" w:rsidR="00B10895" w:rsidRPr="00566985" w:rsidRDefault="00B10895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630" w:type="pct"/>
          </w:tcPr>
          <w:p w14:paraId="425FB8A6" w14:textId="77777777" w:rsidR="00B10895" w:rsidRPr="00566985" w:rsidRDefault="00B10895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  <w:r w:rsidRPr="00566985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5.2. Are the different components of the study effectively integrated to answer the research question?</w:t>
            </w:r>
          </w:p>
        </w:tc>
        <w:tc>
          <w:tcPr>
            <w:tcW w:w="261" w:type="pct"/>
          </w:tcPr>
          <w:p w14:paraId="6D3B9883" w14:textId="77777777" w:rsidR="00B10895" w:rsidRPr="00566985" w:rsidRDefault="00B10895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10" w:type="pct"/>
          </w:tcPr>
          <w:p w14:paraId="2256BC1F" w14:textId="77777777" w:rsidR="00B10895" w:rsidRPr="00566985" w:rsidRDefault="00B10895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313" w:type="pct"/>
          </w:tcPr>
          <w:p w14:paraId="747BC5B4" w14:textId="77777777" w:rsidR="00B10895" w:rsidRPr="00566985" w:rsidRDefault="00B10895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873" w:type="pct"/>
          </w:tcPr>
          <w:p w14:paraId="4B5C7F6E" w14:textId="77777777" w:rsidR="00B10895" w:rsidRPr="009676CD" w:rsidRDefault="00B10895" w:rsidP="009C5023">
            <w:pPr>
              <w:spacing w:after="0" w:line="240" w:lineRule="auto"/>
              <w:rPr>
                <w:rFonts w:ascii="Times New Roman" w:hAnsi="Times New Roman" w:cs="Times New Roman"/>
                <w:iCs/>
                <w:sz w:val="20"/>
                <w:szCs w:val="20"/>
                <w:lang w:val="en-US" w:eastAsia="fr-FR"/>
              </w:rPr>
            </w:pPr>
          </w:p>
        </w:tc>
      </w:tr>
      <w:tr w:rsidR="00B10895" w:rsidRPr="000B2924" w14:paraId="555A31E1" w14:textId="77777777" w:rsidTr="009C5023">
        <w:trPr>
          <w:jc w:val="center"/>
        </w:trPr>
        <w:tc>
          <w:tcPr>
            <w:tcW w:w="713" w:type="pct"/>
            <w:vMerge/>
          </w:tcPr>
          <w:p w14:paraId="0441B441" w14:textId="77777777" w:rsidR="00B10895" w:rsidRPr="00566985" w:rsidRDefault="00B10895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630" w:type="pct"/>
          </w:tcPr>
          <w:p w14:paraId="67ACD623" w14:textId="77777777" w:rsidR="00B10895" w:rsidRPr="00566985" w:rsidRDefault="00B10895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  <w:r w:rsidRPr="00566985"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>5.3. Are the outputs of the integration of qualitative and quantitative components adequately interpreted?</w:t>
            </w:r>
          </w:p>
        </w:tc>
        <w:tc>
          <w:tcPr>
            <w:tcW w:w="261" w:type="pct"/>
          </w:tcPr>
          <w:p w14:paraId="6C9FE337" w14:textId="77777777" w:rsidR="00B10895" w:rsidRPr="00566985" w:rsidRDefault="00B10895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10" w:type="pct"/>
          </w:tcPr>
          <w:p w14:paraId="4CDCA167" w14:textId="77777777" w:rsidR="00B10895" w:rsidRPr="00566985" w:rsidRDefault="00B10895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313" w:type="pct"/>
          </w:tcPr>
          <w:p w14:paraId="4728BFF7" w14:textId="77777777" w:rsidR="00B10895" w:rsidRPr="00566985" w:rsidRDefault="00B10895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873" w:type="pct"/>
          </w:tcPr>
          <w:p w14:paraId="01592E84" w14:textId="77777777" w:rsidR="00B10895" w:rsidRPr="009676CD" w:rsidRDefault="00B10895" w:rsidP="009C5023">
            <w:pPr>
              <w:spacing w:after="0" w:line="240" w:lineRule="auto"/>
              <w:rPr>
                <w:rFonts w:ascii="Times New Roman" w:hAnsi="Times New Roman" w:cs="Times New Roman"/>
                <w:iCs/>
                <w:sz w:val="20"/>
                <w:szCs w:val="20"/>
                <w:lang w:val="en-US" w:eastAsia="fr-FR"/>
              </w:rPr>
            </w:pPr>
          </w:p>
        </w:tc>
      </w:tr>
      <w:tr w:rsidR="00B10895" w:rsidRPr="000B2924" w14:paraId="681840A1" w14:textId="77777777" w:rsidTr="009C5023">
        <w:trPr>
          <w:jc w:val="center"/>
        </w:trPr>
        <w:tc>
          <w:tcPr>
            <w:tcW w:w="713" w:type="pct"/>
            <w:vMerge/>
          </w:tcPr>
          <w:p w14:paraId="003859DD" w14:textId="77777777" w:rsidR="00B10895" w:rsidRPr="00566985" w:rsidRDefault="00B10895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630" w:type="pct"/>
          </w:tcPr>
          <w:p w14:paraId="0CDC190D" w14:textId="77777777" w:rsidR="00B10895" w:rsidRPr="00566985" w:rsidRDefault="00B10895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  <w:r w:rsidRPr="00566985"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>5.4.</w:t>
            </w:r>
            <w:r w:rsidRPr="00566985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 Are d</w:t>
            </w:r>
            <w:r w:rsidRPr="00566985"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>ivergences and inconsistencies between quantitative and qualitative results adequately addressed?</w:t>
            </w:r>
          </w:p>
        </w:tc>
        <w:tc>
          <w:tcPr>
            <w:tcW w:w="261" w:type="pct"/>
          </w:tcPr>
          <w:p w14:paraId="72B9D02D" w14:textId="77777777" w:rsidR="00B10895" w:rsidRPr="00566985" w:rsidRDefault="00B10895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10" w:type="pct"/>
          </w:tcPr>
          <w:p w14:paraId="5D744F5D" w14:textId="77777777" w:rsidR="00B10895" w:rsidRPr="00566985" w:rsidRDefault="00B10895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313" w:type="pct"/>
          </w:tcPr>
          <w:p w14:paraId="52158B9C" w14:textId="77777777" w:rsidR="00B10895" w:rsidRPr="00566985" w:rsidRDefault="00B10895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873" w:type="pct"/>
          </w:tcPr>
          <w:p w14:paraId="1F99BDEF" w14:textId="77777777" w:rsidR="00B10895" w:rsidRPr="00566985" w:rsidRDefault="00B10895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i/>
                <w:sz w:val="20"/>
                <w:szCs w:val="20"/>
                <w:lang w:val="en-US" w:eastAsia="fr-FR"/>
              </w:rPr>
            </w:pPr>
          </w:p>
        </w:tc>
      </w:tr>
      <w:tr w:rsidR="00B10895" w:rsidRPr="000B2924" w14:paraId="7B32EDE1" w14:textId="77777777" w:rsidTr="009C5023">
        <w:trPr>
          <w:jc w:val="center"/>
        </w:trPr>
        <w:tc>
          <w:tcPr>
            <w:tcW w:w="713" w:type="pct"/>
            <w:vMerge/>
          </w:tcPr>
          <w:p w14:paraId="05745348" w14:textId="77777777" w:rsidR="00B10895" w:rsidRPr="00566985" w:rsidRDefault="00B10895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630" w:type="pct"/>
          </w:tcPr>
          <w:p w14:paraId="5AABAF1F" w14:textId="77777777" w:rsidR="00B10895" w:rsidRPr="00566985" w:rsidRDefault="00B10895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i/>
                <w:sz w:val="20"/>
                <w:szCs w:val="20"/>
                <w:lang w:val="en-US" w:eastAsia="fr-FR"/>
              </w:rPr>
            </w:pPr>
            <w:r w:rsidRPr="00566985"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>5.5. Do the different components of the study adhere to the quality criteria of each tradition of the methods involved?</w:t>
            </w:r>
            <w:r w:rsidRPr="00566985">
              <w:rPr>
                <w:rFonts w:ascii="Times New Roman" w:hAnsi="Times New Roman" w:cs="Times New Roman"/>
                <w:i/>
                <w:sz w:val="20"/>
                <w:szCs w:val="20"/>
                <w:lang w:val="en-US" w:eastAsia="fr-FR"/>
              </w:rPr>
              <w:t xml:space="preserve"> </w:t>
            </w:r>
          </w:p>
        </w:tc>
        <w:tc>
          <w:tcPr>
            <w:tcW w:w="261" w:type="pct"/>
          </w:tcPr>
          <w:p w14:paraId="076A1A6C" w14:textId="77777777" w:rsidR="00B10895" w:rsidRPr="00566985" w:rsidRDefault="00B10895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10" w:type="pct"/>
          </w:tcPr>
          <w:p w14:paraId="0C8452C4" w14:textId="77777777" w:rsidR="00B10895" w:rsidRPr="00566985" w:rsidRDefault="00B10895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313" w:type="pct"/>
          </w:tcPr>
          <w:p w14:paraId="4B67DF27" w14:textId="77777777" w:rsidR="00B10895" w:rsidRPr="00566985" w:rsidRDefault="00B10895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873" w:type="pct"/>
          </w:tcPr>
          <w:p w14:paraId="6AE8AC9D" w14:textId="77777777" w:rsidR="00B10895" w:rsidRPr="00566985" w:rsidRDefault="00B10895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i/>
                <w:sz w:val="20"/>
                <w:szCs w:val="20"/>
                <w:lang w:val="en-US" w:eastAsia="fr-FR"/>
              </w:rPr>
            </w:pPr>
          </w:p>
        </w:tc>
      </w:tr>
    </w:tbl>
    <w:p w14:paraId="6BDCD1D6" w14:textId="77777777" w:rsidR="00B10895" w:rsidRPr="006D4EA8" w:rsidRDefault="00B10895" w:rsidP="00B10895">
      <w:pPr>
        <w:rPr>
          <w:lang w:val="en-US"/>
        </w:rPr>
      </w:pPr>
    </w:p>
    <w:p w14:paraId="65AA3B6D" w14:textId="116AFDC0" w:rsidR="00B10895" w:rsidRDefault="00B10895">
      <w:pPr>
        <w:rPr>
          <w:lang w:val="en-US"/>
        </w:rPr>
      </w:pPr>
      <w:r>
        <w:rPr>
          <w:lang w:val="en-US"/>
        </w:rPr>
        <w:br w:type="page"/>
      </w:r>
    </w:p>
    <w:tbl>
      <w:tblPr>
        <w:tblW w:w="5050" w:type="pct"/>
        <w:jc w:val="center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ayout w:type="fixed"/>
        <w:tblLook w:val="01E0" w:firstRow="1" w:lastRow="1" w:firstColumn="1" w:lastColumn="1" w:noHBand="0" w:noVBand="0"/>
      </w:tblPr>
      <w:tblGrid>
        <w:gridCol w:w="1933"/>
        <w:gridCol w:w="7132"/>
        <w:gridCol w:w="708"/>
        <w:gridCol w:w="570"/>
        <w:gridCol w:w="849"/>
        <w:gridCol w:w="2368"/>
      </w:tblGrid>
      <w:tr w:rsidR="00B10895" w:rsidRPr="00566985" w14:paraId="313ECE51" w14:textId="77777777" w:rsidTr="009C5023">
        <w:trPr>
          <w:jc w:val="center"/>
        </w:trPr>
        <w:tc>
          <w:tcPr>
            <w:tcW w:w="713" w:type="pct"/>
            <w:vMerge w:val="restart"/>
            <w:vAlign w:val="center"/>
          </w:tcPr>
          <w:p w14:paraId="0D39A481" w14:textId="77777777" w:rsidR="00B10895" w:rsidRDefault="00B10895" w:rsidP="009C5023">
            <w:pPr>
              <w:spacing w:after="0" w:line="240" w:lineRule="auto"/>
              <w:rPr>
                <w:rFonts w:ascii="Times New Roman" w:hAnsi="Times New Roman" w:cs="Times New Roman"/>
                <w:b/>
                <w:sz w:val="20"/>
                <w:szCs w:val="20"/>
                <w:lang w:eastAsia="fr-FR"/>
              </w:rPr>
            </w:pPr>
            <w:r w:rsidRPr="00566985">
              <w:rPr>
                <w:rFonts w:ascii="Times New Roman" w:hAnsi="Times New Roman" w:cs="Times New Roman"/>
                <w:b/>
                <w:sz w:val="20"/>
                <w:szCs w:val="20"/>
                <w:lang w:eastAsia="fr-FR"/>
              </w:rPr>
              <w:t xml:space="preserve">Study: </w:t>
            </w:r>
          </w:p>
          <w:p w14:paraId="7768ACF8" w14:textId="2CD1437F" w:rsidR="00B10895" w:rsidRPr="00566985" w:rsidRDefault="00E631BA" w:rsidP="009C5023">
            <w:pPr>
              <w:spacing w:after="0" w:line="240" w:lineRule="auto"/>
              <w:rPr>
                <w:rFonts w:ascii="Times New Roman" w:hAnsi="Times New Roman" w:cs="Times New Roman"/>
                <w:b/>
                <w:sz w:val="20"/>
                <w:szCs w:val="20"/>
                <w:lang w:eastAsia="fr-FR"/>
              </w:rPr>
            </w:pPr>
            <w:r>
              <w:rPr>
                <w:rFonts w:ascii="Times New Roman" w:hAnsi="Times New Roman" w:cs="Times New Roman"/>
                <w:b/>
                <w:sz w:val="20"/>
                <w:szCs w:val="20"/>
                <w:lang w:eastAsia="fr-FR"/>
              </w:rPr>
              <w:t>Lindberg</w:t>
            </w:r>
            <w:r w:rsidR="00A617B6" w:rsidRPr="00A617B6">
              <w:rPr>
                <w:rFonts w:ascii="Times New Roman" w:hAnsi="Times New Roman" w:cs="Times New Roman"/>
                <w:b/>
                <w:sz w:val="20"/>
                <w:szCs w:val="20"/>
                <w:vertAlign w:val="superscript"/>
                <w:lang w:eastAsia="fr-FR"/>
              </w:rPr>
              <w:t>28</w:t>
            </w:r>
            <w:r>
              <w:rPr>
                <w:rFonts w:ascii="Times New Roman" w:hAnsi="Times New Roman" w:cs="Times New Roman"/>
                <w:b/>
                <w:sz w:val="20"/>
                <w:szCs w:val="20"/>
                <w:lang w:eastAsia="fr-FR"/>
              </w:rPr>
              <w:t xml:space="preserve"> </w:t>
            </w:r>
            <w:r w:rsidR="00883DB1">
              <w:rPr>
                <w:rFonts w:ascii="Times New Roman" w:hAnsi="Times New Roman" w:cs="Times New Roman"/>
                <w:b/>
                <w:sz w:val="20"/>
                <w:szCs w:val="20"/>
                <w:lang w:eastAsia="fr-FR"/>
              </w:rPr>
              <w:t>2013</w:t>
            </w:r>
          </w:p>
        </w:tc>
        <w:tc>
          <w:tcPr>
            <w:tcW w:w="2630" w:type="pct"/>
            <w:vMerge w:val="restart"/>
            <w:vAlign w:val="center"/>
          </w:tcPr>
          <w:p w14:paraId="05C0AA92" w14:textId="77777777" w:rsidR="00B10895" w:rsidRPr="00566985" w:rsidRDefault="00B10895" w:rsidP="009C5023">
            <w:pPr>
              <w:spacing w:after="0" w:line="240" w:lineRule="auto"/>
              <w:rPr>
                <w:rFonts w:ascii="Times New Roman" w:hAnsi="Times New Roman" w:cs="Times New Roman"/>
                <w:b/>
                <w:sz w:val="20"/>
                <w:szCs w:val="20"/>
                <w:lang w:eastAsia="fr-FR"/>
              </w:rPr>
            </w:pPr>
            <w:r w:rsidRPr="00566985">
              <w:rPr>
                <w:rFonts w:ascii="Times New Roman" w:hAnsi="Times New Roman" w:cs="Times New Roman"/>
                <w:b/>
                <w:sz w:val="20"/>
                <w:szCs w:val="20"/>
                <w:lang w:eastAsia="fr-FR"/>
              </w:rPr>
              <w:t>Methodological quality criteria</w:t>
            </w:r>
          </w:p>
        </w:tc>
        <w:tc>
          <w:tcPr>
            <w:tcW w:w="1657" w:type="pct"/>
            <w:gridSpan w:val="4"/>
            <w:vAlign w:val="center"/>
          </w:tcPr>
          <w:p w14:paraId="4B5C5BE9" w14:textId="77777777" w:rsidR="00B10895" w:rsidRPr="00566985" w:rsidRDefault="00B10895" w:rsidP="009C5023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sz w:val="20"/>
                <w:szCs w:val="20"/>
                <w:lang w:eastAsia="fr-FR"/>
              </w:rPr>
            </w:pPr>
            <w:r w:rsidRPr="00566985">
              <w:rPr>
                <w:rFonts w:ascii="Times New Roman" w:hAnsi="Times New Roman" w:cs="Times New Roman"/>
                <w:b/>
                <w:sz w:val="20"/>
                <w:szCs w:val="20"/>
                <w:lang w:eastAsia="fr-FR"/>
              </w:rPr>
              <w:t>Responses</w:t>
            </w:r>
          </w:p>
        </w:tc>
      </w:tr>
      <w:tr w:rsidR="00B10895" w:rsidRPr="00566985" w14:paraId="26212EE3" w14:textId="77777777" w:rsidTr="009C5023">
        <w:trPr>
          <w:jc w:val="center"/>
        </w:trPr>
        <w:tc>
          <w:tcPr>
            <w:tcW w:w="713" w:type="pct"/>
            <w:vMerge/>
            <w:tcBorders>
              <w:bottom w:val="single" w:sz="24" w:space="0" w:color="auto"/>
            </w:tcBorders>
          </w:tcPr>
          <w:p w14:paraId="517DB6A4" w14:textId="77777777" w:rsidR="00B10895" w:rsidRPr="00566985" w:rsidRDefault="00B10895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eastAsia="fr-FR"/>
              </w:rPr>
            </w:pPr>
          </w:p>
        </w:tc>
        <w:tc>
          <w:tcPr>
            <w:tcW w:w="2630" w:type="pct"/>
            <w:vMerge/>
            <w:tcBorders>
              <w:bottom w:val="single" w:sz="24" w:space="0" w:color="auto"/>
            </w:tcBorders>
          </w:tcPr>
          <w:p w14:paraId="5ED49AC7" w14:textId="77777777" w:rsidR="00B10895" w:rsidRPr="00566985" w:rsidRDefault="00B10895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eastAsia="fr-FR"/>
              </w:rPr>
            </w:pPr>
          </w:p>
        </w:tc>
        <w:tc>
          <w:tcPr>
            <w:tcW w:w="261" w:type="pct"/>
            <w:tcBorders>
              <w:bottom w:val="single" w:sz="24" w:space="0" w:color="auto"/>
            </w:tcBorders>
            <w:vAlign w:val="center"/>
          </w:tcPr>
          <w:p w14:paraId="1D429F09" w14:textId="77777777" w:rsidR="00B10895" w:rsidRPr="00566985" w:rsidRDefault="00B10895" w:rsidP="009C5023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eastAsia="fr-FR"/>
              </w:rPr>
            </w:pPr>
            <w:r w:rsidRPr="00566985">
              <w:rPr>
                <w:rFonts w:ascii="Times New Roman" w:hAnsi="Times New Roman" w:cs="Times New Roman"/>
                <w:sz w:val="20"/>
                <w:szCs w:val="20"/>
                <w:lang w:eastAsia="fr-FR"/>
              </w:rPr>
              <w:t>Yes</w:t>
            </w:r>
          </w:p>
        </w:tc>
        <w:tc>
          <w:tcPr>
            <w:tcW w:w="210" w:type="pct"/>
            <w:tcBorders>
              <w:bottom w:val="single" w:sz="24" w:space="0" w:color="auto"/>
            </w:tcBorders>
            <w:vAlign w:val="center"/>
          </w:tcPr>
          <w:p w14:paraId="1FDBCE79" w14:textId="77777777" w:rsidR="00B10895" w:rsidRPr="00566985" w:rsidRDefault="00B10895" w:rsidP="009C5023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eastAsia="fr-FR"/>
              </w:rPr>
            </w:pPr>
            <w:r w:rsidRPr="00566985">
              <w:rPr>
                <w:rFonts w:ascii="Times New Roman" w:hAnsi="Times New Roman" w:cs="Times New Roman"/>
                <w:sz w:val="20"/>
                <w:szCs w:val="20"/>
                <w:lang w:eastAsia="fr-FR"/>
              </w:rPr>
              <w:t>No</w:t>
            </w:r>
          </w:p>
        </w:tc>
        <w:tc>
          <w:tcPr>
            <w:tcW w:w="313" w:type="pct"/>
            <w:tcBorders>
              <w:bottom w:val="single" w:sz="24" w:space="0" w:color="auto"/>
            </w:tcBorders>
            <w:vAlign w:val="center"/>
          </w:tcPr>
          <w:p w14:paraId="4E8CC642" w14:textId="77777777" w:rsidR="00B10895" w:rsidRPr="00566985" w:rsidRDefault="00B10895" w:rsidP="009C5023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eastAsia="fr-FR"/>
              </w:rPr>
            </w:pPr>
            <w:r w:rsidRPr="00566985">
              <w:rPr>
                <w:rFonts w:ascii="Times New Roman" w:hAnsi="Times New Roman" w:cs="Times New Roman"/>
                <w:sz w:val="20"/>
                <w:szCs w:val="20"/>
                <w:lang w:eastAsia="fr-FR"/>
              </w:rPr>
              <w:t>Can’t tell</w:t>
            </w:r>
          </w:p>
        </w:tc>
        <w:tc>
          <w:tcPr>
            <w:tcW w:w="873" w:type="pct"/>
            <w:tcBorders>
              <w:bottom w:val="single" w:sz="24" w:space="0" w:color="auto"/>
            </w:tcBorders>
            <w:vAlign w:val="center"/>
          </w:tcPr>
          <w:p w14:paraId="099EA4B3" w14:textId="77777777" w:rsidR="00B10895" w:rsidRPr="00566985" w:rsidRDefault="00B10895" w:rsidP="009C5023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eastAsia="fr-FR"/>
              </w:rPr>
            </w:pPr>
            <w:r w:rsidRPr="00566985">
              <w:rPr>
                <w:rFonts w:ascii="Times New Roman" w:hAnsi="Times New Roman" w:cs="Times New Roman"/>
                <w:sz w:val="20"/>
                <w:szCs w:val="20"/>
                <w:lang w:eastAsia="fr-FR"/>
              </w:rPr>
              <w:t>Comments</w:t>
            </w:r>
          </w:p>
        </w:tc>
      </w:tr>
      <w:tr w:rsidR="00B10895" w:rsidRPr="00E718A9" w14:paraId="0FC67091" w14:textId="77777777" w:rsidTr="009C5023">
        <w:trPr>
          <w:trHeight w:val="257"/>
          <w:jc w:val="center"/>
        </w:trPr>
        <w:tc>
          <w:tcPr>
            <w:tcW w:w="713" w:type="pct"/>
            <w:vMerge w:val="restart"/>
          </w:tcPr>
          <w:p w14:paraId="6210755B" w14:textId="77777777" w:rsidR="00B10895" w:rsidRPr="00566985" w:rsidRDefault="00B10895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  <w:r w:rsidRPr="00566985"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 xml:space="preserve">Screening questions </w:t>
            </w:r>
          </w:p>
          <w:p w14:paraId="2C731B6C" w14:textId="77777777" w:rsidR="00B10895" w:rsidRPr="00566985" w:rsidRDefault="00B10895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  <w:r w:rsidRPr="00566985"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>(for all types)</w:t>
            </w:r>
          </w:p>
        </w:tc>
        <w:tc>
          <w:tcPr>
            <w:tcW w:w="2630" w:type="pct"/>
            <w:tcBorders>
              <w:bottom w:val="single" w:sz="4" w:space="0" w:color="auto"/>
            </w:tcBorders>
          </w:tcPr>
          <w:p w14:paraId="56EFBF45" w14:textId="77777777" w:rsidR="00B10895" w:rsidRPr="00566985" w:rsidRDefault="00B10895" w:rsidP="009C5023">
            <w:pPr>
              <w:spacing w:after="0" w:line="240" w:lineRule="auto"/>
              <w:rPr>
                <w:rFonts w:ascii="Times New Roman" w:eastAsia="Calibri" w:hAnsi="Times New Roman" w:cs="Times New Roman"/>
                <w:i/>
                <w:sz w:val="20"/>
                <w:szCs w:val="20"/>
                <w:lang w:val="en-US"/>
              </w:rPr>
            </w:pPr>
            <w:r w:rsidRPr="00566985"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>S1. Are there clear research questions?</w:t>
            </w:r>
          </w:p>
        </w:tc>
        <w:tc>
          <w:tcPr>
            <w:tcW w:w="261" w:type="pct"/>
          </w:tcPr>
          <w:p w14:paraId="4689AD62" w14:textId="77777777" w:rsidR="00B10895" w:rsidRPr="00566985" w:rsidRDefault="00B10895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>X</w:t>
            </w:r>
          </w:p>
        </w:tc>
        <w:tc>
          <w:tcPr>
            <w:tcW w:w="210" w:type="pct"/>
          </w:tcPr>
          <w:p w14:paraId="2ACD50FC" w14:textId="77777777" w:rsidR="00B10895" w:rsidRPr="00566985" w:rsidRDefault="00B10895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313" w:type="pct"/>
          </w:tcPr>
          <w:p w14:paraId="21A898DC" w14:textId="77777777" w:rsidR="00B10895" w:rsidRPr="00566985" w:rsidRDefault="00B10895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873" w:type="pct"/>
          </w:tcPr>
          <w:p w14:paraId="5BFCE412" w14:textId="77777777" w:rsidR="00B10895" w:rsidRPr="00566985" w:rsidRDefault="00B10895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</w:tr>
      <w:tr w:rsidR="00B10895" w:rsidRPr="00E718A9" w14:paraId="6BADEBC0" w14:textId="77777777" w:rsidTr="009C5023">
        <w:trPr>
          <w:trHeight w:val="299"/>
          <w:jc w:val="center"/>
        </w:trPr>
        <w:tc>
          <w:tcPr>
            <w:tcW w:w="713" w:type="pct"/>
            <w:vMerge/>
          </w:tcPr>
          <w:p w14:paraId="4AD91EFA" w14:textId="77777777" w:rsidR="00B10895" w:rsidRPr="00566985" w:rsidRDefault="00B10895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630" w:type="pct"/>
            <w:tcBorders>
              <w:top w:val="single" w:sz="4" w:space="0" w:color="auto"/>
              <w:bottom w:val="single" w:sz="4" w:space="0" w:color="auto"/>
            </w:tcBorders>
          </w:tcPr>
          <w:p w14:paraId="06862E6C" w14:textId="77777777" w:rsidR="00B10895" w:rsidRPr="00566985" w:rsidRDefault="00B10895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  <w:r w:rsidRPr="00566985"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 xml:space="preserve">S2. Do the collected data allow to address the research questions? </w:t>
            </w:r>
          </w:p>
        </w:tc>
        <w:tc>
          <w:tcPr>
            <w:tcW w:w="261" w:type="pct"/>
          </w:tcPr>
          <w:p w14:paraId="64AF914A" w14:textId="77777777" w:rsidR="00B10895" w:rsidRPr="00566985" w:rsidRDefault="00B10895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>X</w:t>
            </w:r>
          </w:p>
        </w:tc>
        <w:tc>
          <w:tcPr>
            <w:tcW w:w="210" w:type="pct"/>
          </w:tcPr>
          <w:p w14:paraId="3E65BC98" w14:textId="77777777" w:rsidR="00B10895" w:rsidRPr="00566985" w:rsidRDefault="00B10895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313" w:type="pct"/>
          </w:tcPr>
          <w:p w14:paraId="6000DE98" w14:textId="77777777" w:rsidR="00B10895" w:rsidRPr="00566985" w:rsidRDefault="00B10895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873" w:type="pct"/>
          </w:tcPr>
          <w:p w14:paraId="1C686315" w14:textId="77777777" w:rsidR="00B10895" w:rsidRPr="00566985" w:rsidRDefault="00B10895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</w:tr>
      <w:tr w:rsidR="00B10895" w:rsidRPr="000B2924" w14:paraId="466ADED2" w14:textId="77777777" w:rsidTr="009C5023">
        <w:trPr>
          <w:trHeight w:val="233"/>
          <w:jc w:val="center"/>
        </w:trPr>
        <w:tc>
          <w:tcPr>
            <w:tcW w:w="713" w:type="pct"/>
            <w:vMerge/>
            <w:tcBorders>
              <w:bottom w:val="single" w:sz="24" w:space="0" w:color="auto"/>
            </w:tcBorders>
          </w:tcPr>
          <w:p w14:paraId="0A3A1DC3" w14:textId="77777777" w:rsidR="00B10895" w:rsidRPr="00566985" w:rsidRDefault="00B10895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4287" w:type="pct"/>
            <w:gridSpan w:val="5"/>
            <w:tcBorders>
              <w:top w:val="single" w:sz="4" w:space="0" w:color="auto"/>
              <w:bottom w:val="single" w:sz="24" w:space="0" w:color="auto"/>
            </w:tcBorders>
          </w:tcPr>
          <w:p w14:paraId="729482CD" w14:textId="77777777" w:rsidR="00B10895" w:rsidRPr="00566985" w:rsidRDefault="00B10895" w:rsidP="009C5023">
            <w:pPr>
              <w:spacing w:after="0" w:line="240" w:lineRule="auto"/>
              <w:rPr>
                <w:rFonts w:ascii="Times New Roman" w:hAnsi="Times New Roman" w:cs="Times New Roman"/>
                <w:color w:val="C00000"/>
                <w:sz w:val="20"/>
                <w:szCs w:val="20"/>
                <w:lang w:val="en-US" w:eastAsia="fr-FR"/>
              </w:rPr>
            </w:pPr>
            <w:r w:rsidRPr="00566985">
              <w:rPr>
                <w:rFonts w:ascii="Times New Roman" w:eastAsia="Calibri" w:hAnsi="Times New Roman" w:cs="Times New Roman"/>
                <w:i/>
                <w:color w:val="C00000"/>
                <w:sz w:val="20"/>
                <w:szCs w:val="20"/>
                <w:lang w:val="en-US"/>
              </w:rPr>
              <w:t>Further appraisal may not be feasible or appropriate when the answer is ‘No’ or ‘Can’t tell’ to one or both screening questions.</w:t>
            </w:r>
          </w:p>
        </w:tc>
      </w:tr>
      <w:tr w:rsidR="00B10895" w:rsidRPr="000B2924" w14:paraId="7008F848" w14:textId="77777777" w:rsidTr="009C5023">
        <w:trPr>
          <w:jc w:val="center"/>
        </w:trPr>
        <w:tc>
          <w:tcPr>
            <w:tcW w:w="713" w:type="pct"/>
            <w:vMerge w:val="restart"/>
            <w:tcBorders>
              <w:top w:val="single" w:sz="24" w:space="0" w:color="auto"/>
            </w:tcBorders>
          </w:tcPr>
          <w:p w14:paraId="0CF2EAF2" w14:textId="77777777" w:rsidR="00B10895" w:rsidRPr="00566985" w:rsidRDefault="00B10895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eastAsia="fr-FR"/>
              </w:rPr>
            </w:pPr>
            <w:r w:rsidRPr="00566985">
              <w:rPr>
                <w:rFonts w:ascii="Times New Roman" w:hAnsi="Times New Roman" w:cs="Times New Roman"/>
                <w:sz w:val="20"/>
                <w:szCs w:val="20"/>
                <w:lang w:eastAsia="fr-FR"/>
              </w:rPr>
              <w:t>1. Qualitative</w:t>
            </w:r>
          </w:p>
        </w:tc>
        <w:tc>
          <w:tcPr>
            <w:tcW w:w="2630" w:type="pct"/>
            <w:tcBorders>
              <w:top w:val="single" w:sz="24" w:space="0" w:color="auto"/>
            </w:tcBorders>
          </w:tcPr>
          <w:p w14:paraId="5E2BF26C" w14:textId="77777777" w:rsidR="00B10895" w:rsidRPr="00566985" w:rsidRDefault="00B10895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  <w:r w:rsidRPr="00566985"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>1.1. Is the qualitative approach appropriate to answer the research question?</w:t>
            </w:r>
          </w:p>
        </w:tc>
        <w:tc>
          <w:tcPr>
            <w:tcW w:w="261" w:type="pct"/>
            <w:tcBorders>
              <w:top w:val="single" w:sz="24" w:space="0" w:color="auto"/>
            </w:tcBorders>
          </w:tcPr>
          <w:p w14:paraId="56FFEF07" w14:textId="240AD8AA" w:rsidR="00B10895" w:rsidRPr="00566985" w:rsidRDefault="00F503A3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>X</w:t>
            </w:r>
          </w:p>
        </w:tc>
        <w:tc>
          <w:tcPr>
            <w:tcW w:w="210" w:type="pct"/>
            <w:tcBorders>
              <w:top w:val="single" w:sz="24" w:space="0" w:color="auto"/>
            </w:tcBorders>
          </w:tcPr>
          <w:p w14:paraId="3381B88F" w14:textId="77777777" w:rsidR="00B10895" w:rsidRPr="00566985" w:rsidRDefault="00B10895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313" w:type="pct"/>
            <w:tcBorders>
              <w:top w:val="single" w:sz="24" w:space="0" w:color="auto"/>
            </w:tcBorders>
          </w:tcPr>
          <w:p w14:paraId="129217B3" w14:textId="77777777" w:rsidR="00B10895" w:rsidRPr="00566985" w:rsidRDefault="00B10895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873" w:type="pct"/>
            <w:tcBorders>
              <w:top w:val="single" w:sz="24" w:space="0" w:color="auto"/>
            </w:tcBorders>
          </w:tcPr>
          <w:p w14:paraId="09A3E807" w14:textId="50549384" w:rsidR="00B10895" w:rsidRPr="00FC7BED" w:rsidRDefault="00F503A3" w:rsidP="00FC7BED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  <w:r w:rsidRPr="00FC7BED"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>The aim is to describe new fathers</w:t>
            </w:r>
            <w:r w:rsidR="00FC7BED" w:rsidRPr="00FC7BED"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>’ experiences of care in relation to complicated childbirth.</w:t>
            </w:r>
          </w:p>
        </w:tc>
      </w:tr>
      <w:tr w:rsidR="00B10895" w:rsidRPr="000B2924" w14:paraId="10CB86F8" w14:textId="77777777" w:rsidTr="009C5023">
        <w:trPr>
          <w:trHeight w:val="274"/>
          <w:jc w:val="center"/>
        </w:trPr>
        <w:tc>
          <w:tcPr>
            <w:tcW w:w="713" w:type="pct"/>
            <w:vMerge/>
          </w:tcPr>
          <w:p w14:paraId="2329D4A6" w14:textId="77777777" w:rsidR="00B10895" w:rsidRPr="00566985" w:rsidRDefault="00B10895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630" w:type="pct"/>
          </w:tcPr>
          <w:p w14:paraId="16CFACC3" w14:textId="77777777" w:rsidR="00B10895" w:rsidRPr="00566985" w:rsidRDefault="00B10895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  <w:r w:rsidRPr="00566985"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>1.2. Are the qualitative data collection methods adequate to address the research question?</w:t>
            </w:r>
          </w:p>
        </w:tc>
        <w:tc>
          <w:tcPr>
            <w:tcW w:w="261" w:type="pct"/>
          </w:tcPr>
          <w:p w14:paraId="3823811E" w14:textId="246A4CFF" w:rsidR="00B10895" w:rsidRPr="00566985" w:rsidRDefault="005C0C4D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>X</w:t>
            </w:r>
          </w:p>
        </w:tc>
        <w:tc>
          <w:tcPr>
            <w:tcW w:w="210" w:type="pct"/>
          </w:tcPr>
          <w:p w14:paraId="451D324A" w14:textId="77777777" w:rsidR="00B10895" w:rsidRPr="00566985" w:rsidRDefault="00B10895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313" w:type="pct"/>
          </w:tcPr>
          <w:p w14:paraId="0C1F2B49" w14:textId="77777777" w:rsidR="00B10895" w:rsidRPr="00566985" w:rsidRDefault="00B10895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873" w:type="pct"/>
          </w:tcPr>
          <w:p w14:paraId="22CC404D" w14:textId="152A1ED6" w:rsidR="00B10895" w:rsidRPr="00FC7BED" w:rsidRDefault="005C0C4D" w:rsidP="00FC7BED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 xml:space="preserve">Fourteen fathers were contacted, eight consented to participate. </w:t>
            </w:r>
            <w:r w:rsidR="00920765"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>Interviews 1,5-3 months after cs.</w:t>
            </w:r>
            <w:r w:rsidR="00994845"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 xml:space="preserve"> Interview guide was used and is described.</w:t>
            </w:r>
            <w:r w:rsidR="00FD1751"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 xml:space="preserve"> A pilot interview was held.</w:t>
            </w:r>
            <w:r w:rsidR="001A29D1"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 xml:space="preserve"> Interviews were recorded, transcribed verbatim and reviewed</w:t>
            </w:r>
            <w:r w:rsidR="0078005A"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>.</w:t>
            </w:r>
          </w:p>
        </w:tc>
      </w:tr>
      <w:tr w:rsidR="00B10895" w:rsidRPr="000B2924" w14:paraId="679EBE12" w14:textId="77777777" w:rsidTr="009C5023">
        <w:trPr>
          <w:jc w:val="center"/>
        </w:trPr>
        <w:tc>
          <w:tcPr>
            <w:tcW w:w="713" w:type="pct"/>
            <w:vMerge/>
          </w:tcPr>
          <w:p w14:paraId="6B058606" w14:textId="77777777" w:rsidR="00B10895" w:rsidRPr="00566985" w:rsidRDefault="00B10895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630" w:type="pct"/>
          </w:tcPr>
          <w:p w14:paraId="4DF37B48" w14:textId="77777777" w:rsidR="00B10895" w:rsidRPr="00566985" w:rsidRDefault="00B10895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  <w:r w:rsidRPr="00566985"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>1.3. Are the findings adequately derived from the data?</w:t>
            </w:r>
          </w:p>
        </w:tc>
        <w:tc>
          <w:tcPr>
            <w:tcW w:w="261" w:type="pct"/>
          </w:tcPr>
          <w:p w14:paraId="10CD509A" w14:textId="482C3A53" w:rsidR="00B10895" w:rsidRPr="00566985" w:rsidRDefault="0021233B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>X</w:t>
            </w:r>
          </w:p>
        </w:tc>
        <w:tc>
          <w:tcPr>
            <w:tcW w:w="210" w:type="pct"/>
          </w:tcPr>
          <w:p w14:paraId="2F99D673" w14:textId="77777777" w:rsidR="00B10895" w:rsidRPr="00566985" w:rsidRDefault="00B10895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313" w:type="pct"/>
          </w:tcPr>
          <w:p w14:paraId="3BC4BD97" w14:textId="77777777" w:rsidR="00B10895" w:rsidRPr="00566985" w:rsidRDefault="00B10895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873" w:type="pct"/>
          </w:tcPr>
          <w:p w14:paraId="05AA0C19" w14:textId="35EA976E" w:rsidR="00B10895" w:rsidRPr="00FC7BED" w:rsidRDefault="0078005A" w:rsidP="00FC7BED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>Interview</w:t>
            </w:r>
            <w:r w:rsidR="00497AC0"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>s were analyzed using content analysis.</w:t>
            </w:r>
            <w:r w:rsidR="00B66A04"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 xml:space="preserve"> Units, then categories, then themes were formed.</w:t>
            </w:r>
            <w:r w:rsidR="00845D95"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 xml:space="preserve"> </w:t>
            </w:r>
          </w:p>
        </w:tc>
      </w:tr>
      <w:tr w:rsidR="00B10895" w:rsidRPr="00E718A9" w14:paraId="08C264CC" w14:textId="77777777" w:rsidTr="009C5023">
        <w:trPr>
          <w:jc w:val="center"/>
        </w:trPr>
        <w:tc>
          <w:tcPr>
            <w:tcW w:w="713" w:type="pct"/>
            <w:vMerge/>
          </w:tcPr>
          <w:p w14:paraId="4FEEB212" w14:textId="77777777" w:rsidR="00B10895" w:rsidRPr="00566985" w:rsidRDefault="00B10895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630" w:type="pct"/>
          </w:tcPr>
          <w:p w14:paraId="13324E35" w14:textId="77777777" w:rsidR="00B10895" w:rsidRPr="00566985" w:rsidRDefault="00B10895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  <w:r w:rsidRPr="00566985"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 xml:space="preserve">1.4. Is the interpretation of results sufficiently substantiated by data? </w:t>
            </w:r>
          </w:p>
        </w:tc>
        <w:tc>
          <w:tcPr>
            <w:tcW w:w="261" w:type="pct"/>
          </w:tcPr>
          <w:p w14:paraId="0BEF0FCA" w14:textId="696A893E" w:rsidR="00B10895" w:rsidRPr="00566985" w:rsidRDefault="00845D95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>X</w:t>
            </w:r>
          </w:p>
        </w:tc>
        <w:tc>
          <w:tcPr>
            <w:tcW w:w="210" w:type="pct"/>
          </w:tcPr>
          <w:p w14:paraId="6D3D6543" w14:textId="77777777" w:rsidR="00B10895" w:rsidRPr="00566985" w:rsidRDefault="00B10895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313" w:type="pct"/>
          </w:tcPr>
          <w:p w14:paraId="6762B3F9" w14:textId="77777777" w:rsidR="00B10895" w:rsidRPr="00566985" w:rsidRDefault="00B10895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873" w:type="pct"/>
          </w:tcPr>
          <w:p w14:paraId="509F4261" w14:textId="03C02989" w:rsidR="00B10895" w:rsidRPr="00FC7BED" w:rsidRDefault="00845D95" w:rsidP="00FC7BED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>Many quotes available.</w:t>
            </w:r>
          </w:p>
        </w:tc>
      </w:tr>
      <w:tr w:rsidR="00B10895" w:rsidRPr="000B2924" w14:paraId="7DE98F1F" w14:textId="77777777" w:rsidTr="009C5023">
        <w:trPr>
          <w:trHeight w:val="283"/>
          <w:jc w:val="center"/>
        </w:trPr>
        <w:tc>
          <w:tcPr>
            <w:tcW w:w="713" w:type="pct"/>
            <w:vMerge/>
          </w:tcPr>
          <w:p w14:paraId="24A1AC9E" w14:textId="77777777" w:rsidR="00B10895" w:rsidRPr="00566985" w:rsidRDefault="00B10895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630" w:type="pct"/>
          </w:tcPr>
          <w:p w14:paraId="69680050" w14:textId="77777777" w:rsidR="00B10895" w:rsidRPr="00566985" w:rsidRDefault="00B10895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  <w:r w:rsidRPr="00566985"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>1.5. Is there coherence between qualitative data sources, collection, analysis and interpretation?</w:t>
            </w:r>
          </w:p>
        </w:tc>
        <w:tc>
          <w:tcPr>
            <w:tcW w:w="261" w:type="pct"/>
          </w:tcPr>
          <w:p w14:paraId="55E0F1E0" w14:textId="43B654DD" w:rsidR="00B10895" w:rsidRPr="00566985" w:rsidRDefault="001A390C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>X</w:t>
            </w:r>
          </w:p>
        </w:tc>
        <w:tc>
          <w:tcPr>
            <w:tcW w:w="210" w:type="pct"/>
          </w:tcPr>
          <w:p w14:paraId="31ABFF09" w14:textId="77777777" w:rsidR="00B10895" w:rsidRPr="00566985" w:rsidRDefault="00B10895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313" w:type="pct"/>
          </w:tcPr>
          <w:p w14:paraId="2E63BBE3" w14:textId="77777777" w:rsidR="00B10895" w:rsidRPr="00566985" w:rsidRDefault="00B10895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873" w:type="pct"/>
          </w:tcPr>
          <w:p w14:paraId="432BAF1C" w14:textId="14A5FF1F" w:rsidR="00B10895" w:rsidRPr="00FC7BED" w:rsidRDefault="001A390C" w:rsidP="00FC7BED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>Authors are aware of their limited material (</w:t>
            </w:r>
            <w:r w:rsidR="00267159"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>8 participants) and are not generalizing findings.</w:t>
            </w:r>
          </w:p>
        </w:tc>
      </w:tr>
      <w:tr w:rsidR="00B10895" w:rsidRPr="00566985" w14:paraId="2A7D77C5" w14:textId="77777777" w:rsidTr="009C5023">
        <w:trPr>
          <w:jc w:val="center"/>
        </w:trPr>
        <w:tc>
          <w:tcPr>
            <w:tcW w:w="713" w:type="pct"/>
            <w:vMerge w:val="restart"/>
            <w:tcBorders>
              <w:top w:val="single" w:sz="24" w:space="0" w:color="auto"/>
            </w:tcBorders>
          </w:tcPr>
          <w:p w14:paraId="0424A32F" w14:textId="77777777" w:rsidR="00B10895" w:rsidRPr="00566985" w:rsidRDefault="00B10895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eastAsia="fr-FR"/>
              </w:rPr>
            </w:pPr>
            <w:r w:rsidRPr="00566985">
              <w:rPr>
                <w:rFonts w:ascii="Times New Roman" w:hAnsi="Times New Roman" w:cs="Times New Roman"/>
                <w:sz w:val="20"/>
                <w:szCs w:val="20"/>
                <w:lang w:eastAsia="fr-FR"/>
              </w:rPr>
              <w:t>2. Quantitative randomized controlled trials</w:t>
            </w:r>
          </w:p>
        </w:tc>
        <w:tc>
          <w:tcPr>
            <w:tcW w:w="2630" w:type="pct"/>
            <w:tcBorders>
              <w:top w:val="single" w:sz="24" w:space="0" w:color="auto"/>
            </w:tcBorders>
          </w:tcPr>
          <w:p w14:paraId="0C94EC90" w14:textId="77777777" w:rsidR="00B10895" w:rsidRPr="00566985" w:rsidRDefault="00B10895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eastAsia="fr-FR"/>
              </w:rPr>
            </w:pPr>
            <w:r w:rsidRPr="00566985">
              <w:rPr>
                <w:rFonts w:ascii="Times New Roman" w:hAnsi="Times New Roman" w:cs="Times New Roman"/>
                <w:sz w:val="20"/>
                <w:szCs w:val="20"/>
                <w:lang w:eastAsia="fr-FR"/>
              </w:rPr>
              <w:t>2.1. Is randomization appropriately performed?</w:t>
            </w:r>
          </w:p>
        </w:tc>
        <w:tc>
          <w:tcPr>
            <w:tcW w:w="261" w:type="pct"/>
            <w:tcBorders>
              <w:top w:val="single" w:sz="24" w:space="0" w:color="auto"/>
            </w:tcBorders>
          </w:tcPr>
          <w:p w14:paraId="4844036A" w14:textId="77777777" w:rsidR="00B10895" w:rsidRPr="00566985" w:rsidRDefault="00B10895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eastAsia="fr-FR"/>
              </w:rPr>
            </w:pPr>
          </w:p>
        </w:tc>
        <w:tc>
          <w:tcPr>
            <w:tcW w:w="210" w:type="pct"/>
            <w:tcBorders>
              <w:top w:val="single" w:sz="24" w:space="0" w:color="auto"/>
            </w:tcBorders>
          </w:tcPr>
          <w:p w14:paraId="7443CEB3" w14:textId="77777777" w:rsidR="00B10895" w:rsidRPr="00566985" w:rsidRDefault="00B10895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eastAsia="fr-FR"/>
              </w:rPr>
            </w:pPr>
          </w:p>
        </w:tc>
        <w:tc>
          <w:tcPr>
            <w:tcW w:w="313" w:type="pct"/>
            <w:tcBorders>
              <w:top w:val="single" w:sz="24" w:space="0" w:color="auto"/>
            </w:tcBorders>
          </w:tcPr>
          <w:p w14:paraId="685D9705" w14:textId="77777777" w:rsidR="00B10895" w:rsidRPr="00566985" w:rsidRDefault="00B10895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eastAsia="fr-FR"/>
              </w:rPr>
            </w:pPr>
          </w:p>
        </w:tc>
        <w:tc>
          <w:tcPr>
            <w:tcW w:w="873" w:type="pct"/>
            <w:tcBorders>
              <w:top w:val="single" w:sz="24" w:space="0" w:color="auto"/>
            </w:tcBorders>
          </w:tcPr>
          <w:p w14:paraId="69778D88" w14:textId="77777777" w:rsidR="00B10895" w:rsidRPr="009676CD" w:rsidRDefault="00B10895" w:rsidP="009C5023">
            <w:pPr>
              <w:spacing w:after="0" w:line="240" w:lineRule="auto"/>
              <w:rPr>
                <w:rFonts w:ascii="Times New Roman" w:hAnsi="Times New Roman" w:cs="Times New Roman"/>
                <w:iCs/>
                <w:sz w:val="20"/>
                <w:szCs w:val="20"/>
                <w:lang w:eastAsia="fr-FR"/>
              </w:rPr>
            </w:pPr>
          </w:p>
        </w:tc>
      </w:tr>
      <w:tr w:rsidR="00B10895" w:rsidRPr="000B2924" w14:paraId="0B7AE6F7" w14:textId="77777777" w:rsidTr="009C5023">
        <w:trPr>
          <w:jc w:val="center"/>
        </w:trPr>
        <w:tc>
          <w:tcPr>
            <w:tcW w:w="713" w:type="pct"/>
            <w:vMerge/>
          </w:tcPr>
          <w:p w14:paraId="2A68807B" w14:textId="77777777" w:rsidR="00B10895" w:rsidRPr="00566985" w:rsidRDefault="00B10895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eastAsia="fr-FR"/>
              </w:rPr>
            </w:pPr>
          </w:p>
        </w:tc>
        <w:tc>
          <w:tcPr>
            <w:tcW w:w="2630" w:type="pct"/>
          </w:tcPr>
          <w:p w14:paraId="0615C634" w14:textId="77777777" w:rsidR="00B10895" w:rsidRPr="00566985" w:rsidRDefault="00B10895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  <w:r w:rsidRPr="00566985"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>2.2. Are the groups comparable at baseline?</w:t>
            </w:r>
          </w:p>
        </w:tc>
        <w:tc>
          <w:tcPr>
            <w:tcW w:w="261" w:type="pct"/>
          </w:tcPr>
          <w:p w14:paraId="0C61725D" w14:textId="77777777" w:rsidR="00B10895" w:rsidRPr="00566985" w:rsidRDefault="00B10895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10" w:type="pct"/>
          </w:tcPr>
          <w:p w14:paraId="116D197A" w14:textId="77777777" w:rsidR="00B10895" w:rsidRPr="00566985" w:rsidRDefault="00B10895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313" w:type="pct"/>
          </w:tcPr>
          <w:p w14:paraId="21771FEF" w14:textId="77777777" w:rsidR="00B10895" w:rsidRPr="00566985" w:rsidRDefault="00B10895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873" w:type="pct"/>
          </w:tcPr>
          <w:p w14:paraId="7210D9A8" w14:textId="77777777" w:rsidR="00B10895" w:rsidRPr="009676CD" w:rsidRDefault="00B10895" w:rsidP="009C5023">
            <w:pPr>
              <w:spacing w:after="0" w:line="240" w:lineRule="auto"/>
              <w:rPr>
                <w:rFonts w:ascii="Times New Roman" w:hAnsi="Times New Roman" w:cs="Times New Roman"/>
                <w:iCs/>
                <w:sz w:val="20"/>
                <w:szCs w:val="20"/>
                <w:lang w:val="en-US" w:eastAsia="fr-FR"/>
              </w:rPr>
            </w:pPr>
          </w:p>
        </w:tc>
      </w:tr>
      <w:tr w:rsidR="00B10895" w:rsidRPr="000B2924" w14:paraId="3B82C079" w14:textId="77777777" w:rsidTr="009C5023">
        <w:trPr>
          <w:jc w:val="center"/>
        </w:trPr>
        <w:tc>
          <w:tcPr>
            <w:tcW w:w="713" w:type="pct"/>
            <w:vMerge/>
          </w:tcPr>
          <w:p w14:paraId="04FB389F" w14:textId="77777777" w:rsidR="00B10895" w:rsidRPr="00566985" w:rsidRDefault="00B10895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630" w:type="pct"/>
          </w:tcPr>
          <w:p w14:paraId="34B7E9A7" w14:textId="77777777" w:rsidR="00B10895" w:rsidRPr="00566985" w:rsidRDefault="00B10895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  <w:r w:rsidRPr="00566985"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>2.3. Are there complete outcome data?</w:t>
            </w:r>
          </w:p>
        </w:tc>
        <w:tc>
          <w:tcPr>
            <w:tcW w:w="261" w:type="pct"/>
          </w:tcPr>
          <w:p w14:paraId="0E8B86DC" w14:textId="77777777" w:rsidR="00B10895" w:rsidRPr="00566985" w:rsidRDefault="00B10895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10" w:type="pct"/>
          </w:tcPr>
          <w:p w14:paraId="19C15B93" w14:textId="77777777" w:rsidR="00B10895" w:rsidRPr="00566985" w:rsidRDefault="00B10895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313" w:type="pct"/>
          </w:tcPr>
          <w:p w14:paraId="29E2CBFA" w14:textId="77777777" w:rsidR="00B10895" w:rsidRPr="00566985" w:rsidRDefault="00B10895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873" w:type="pct"/>
          </w:tcPr>
          <w:p w14:paraId="7CB80AC9" w14:textId="77777777" w:rsidR="00B10895" w:rsidRPr="009676CD" w:rsidRDefault="00B10895" w:rsidP="009C5023">
            <w:pPr>
              <w:spacing w:after="0" w:line="240" w:lineRule="auto"/>
              <w:rPr>
                <w:rFonts w:ascii="Times New Roman" w:hAnsi="Times New Roman" w:cs="Times New Roman"/>
                <w:iCs/>
                <w:sz w:val="20"/>
                <w:szCs w:val="20"/>
                <w:lang w:val="en-US" w:eastAsia="fr-FR"/>
              </w:rPr>
            </w:pPr>
          </w:p>
        </w:tc>
      </w:tr>
      <w:tr w:rsidR="00B10895" w:rsidRPr="000B2924" w14:paraId="5F429D01" w14:textId="77777777" w:rsidTr="009C5023">
        <w:trPr>
          <w:jc w:val="center"/>
        </w:trPr>
        <w:tc>
          <w:tcPr>
            <w:tcW w:w="713" w:type="pct"/>
            <w:vMerge/>
          </w:tcPr>
          <w:p w14:paraId="221EBAC0" w14:textId="77777777" w:rsidR="00B10895" w:rsidRPr="00566985" w:rsidRDefault="00B10895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630" w:type="pct"/>
          </w:tcPr>
          <w:p w14:paraId="0FEF1498" w14:textId="77777777" w:rsidR="00B10895" w:rsidRPr="00566985" w:rsidRDefault="00B10895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  <w:r w:rsidRPr="00566985"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>2.4. Are outcome assessors blinded to the intervention provided?</w:t>
            </w:r>
          </w:p>
        </w:tc>
        <w:tc>
          <w:tcPr>
            <w:tcW w:w="261" w:type="pct"/>
          </w:tcPr>
          <w:p w14:paraId="61F5D193" w14:textId="77777777" w:rsidR="00B10895" w:rsidRPr="00566985" w:rsidRDefault="00B10895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10" w:type="pct"/>
          </w:tcPr>
          <w:p w14:paraId="2E75E3BF" w14:textId="77777777" w:rsidR="00B10895" w:rsidRPr="00566985" w:rsidRDefault="00B10895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313" w:type="pct"/>
          </w:tcPr>
          <w:p w14:paraId="7BAEED13" w14:textId="77777777" w:rsidR="00B10895" w:rsidRPr="00566985" w:rsidRDefault="00B10895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873" w:type="pct"/>
          </w:tcPr>
          <w:p w14:paraId="00C9F82E" w14:textId="77777777" w:rsidR="00B10895" w:rsidRPr="009676CD" w:rsidRDefault="00B10895" w:rsidP="009C5023">
            <w:pPr>
              <w:spacing w:after="0" w:line="240" w:lineRule="auto"/>
              <w:rPr>
                <w:rFonts w:ascii="Times New Roman" w:hAnsi="Times New Roman" w:cs="Times New Roman"/>
                <w:iCs/>
                <w:sz w:val="20"/>
                <w:szCs w:val="20"/>
                <w:lang w:val="en-US" w:eastAsia="fr-FR"/>
              </w:rPr>
            </w:pPr>
          </w:p>
        </w:tc>
      </w:tr>
      <w:tr w:rsidR="00B10895" w:rsidRPr="000B2924" w14:paraId="2DCB3BCF" w14:textId="77777777" w:rsidTr="009C5023">
        <w:trPr>
          <w:jc w:val="center"/>
        </w:trPr>
        <w:tc>
          <w:tcPr>
            <w:tcW w:w="713" w:type="pct"/>
            <w:vMerge/>
            <w:tcBorders>
              <w:bottom w:val="single" w:sz="24" w:space="0" w:color="auto"/>
            </w:tcBorders>
          </w:tcPr>
          <w:p w14:paraId="198E1438" w14:textId="77777777" w:rsidR="00B10895" w:rsidRPr="00566985" w:rsidRDefault="00B10895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630" w:type="pct"/>
            <w:tcBorders>
              <w:bottom w:val="single" w:sz="24" w:space="0" w:color="auto"/>
            </w:tcBorders>
          </w:tcPr>
          <w:p w14:paraId="7AAA7A03" w14:textId="77777777" w:rsidR="00B10895" w:rsidRPr="00566985" w:rsidRDefault="00B10895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  <w:r w:rsidRPr="00566985"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>2.5 Did the participants adhere to the assigned intervention?</w:t>
            </w:r>
          </w:p>
        </w:tc>
        <w:tc>
          <w:tcPr>
            <w:tcW w:w="261" w:type="pct"/>
            <w:tcBorders>
              <w:bottom w:val="single" w:sz="24" w:space="0" w:color="auto"/>
            </w:tcBorders>
          </w:tcPr>
          <w:p w14:paraId="7917C4D7" w14:textId="77777777" w:rsidR="00B10895" w:rsidRPr="00566985" w:rsidRDefault="00B10895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10" w:type="pct"/>
            <w:tcBorders>
              <w:bottom w:val="single" w:sz="24" w:space="0" w:color="auto"/>
            </w:tcBorders>
          </w:tcPr>
          <w:p w14:paraId="1FE760C5" w14:textId="77777777" w:rsidR="00B10895" w:rsidRPr="00566985" w:rsidRDefault="00B10895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313" w:type="pct"/>
            <w:tcBorders>
              <w:bottom w:val="single" w:sz="24" w:space="0" w:color="auto"/>
            </w:tcBorders>
          </w:tcPr>
          <w:p w14:paraId="0A78385E" w14:textId="77777777" w:rsidR="00B10895" w:rsidRPr="00566985" w:rsidRDefault="00B10895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873" w:type="pct"/>
            <w:tcBorders>
              <w:bottom w:val="single" w:sz="24" w:space="0" w:color="auto"/>
            </w:tcBorders>
          </w:tcPr>
          <w:p w14:paraId="4117169C" w14:textId="77777777" w:rsidR="00B10895" w:rsidRPr="009676CD" w:rsidRDefault="00B10895" w:rsidP="009C5023">
            <w:pPr>
              <w:spacing w:after="0" w:line="240" w:lineRule="auto"/>
              <w:rPr>
                <w:rFonts w:ascii="Times New Roman" w:hAnsi="Times New Roman" w:cs="Times New Roman"/>
                <w:iCs/>
                <w:sz w:val="20"/>
                <w:szCs w:val="20"/>
                <w:lang w:val="en-US" w:eastAsia="fr-FR"/>
              </w:rPr>
            </w:pPr>
          </w:p>
        </w:tc>
      </w:tr>
      <w:tr w:rsidR="00B10895" w:rsidRPr="000B2924" w14:paraId="753DF5C4" w14:textId="77777777" w:rsidTr="009C5023">
        <w:trPr>
          <w:jc w:val="center"/>
        </w:trPr>
        <w:tc>
          <w:tcPr>
            <w:tcW w:w="713" w:type="pct"/>
            <w:vMerge w:val="restart"/>
            <w:tcBorders>
              <w:top w:val="single" w:sz="24" w:space="0" w:color="auto"/>
            </w:tcBorders>
          </w:tcPr>
          <w:p w14:paraId="68C24592" w14:textId="77777777" w:rsidR="00B10895" w:rsidRPr="00566985" w:rsidRDefault="00B10895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eastAsia="fr-FR"/>
              </w:rPr>
            </w:pPr>
            <w:r w:rsidRPr="00566985">
              <w:rPr>
                <w:rFonts w:ascii="Times New Roman" w:hAnsi="Times New Roman" w:cs="Times New Roman"/>
                <w:sz w:val="20"/>
                <w:szCs w:val="20"/>
                <w:lang w:eastAsia="fr-FR"/>
              </w:rPr>
              <w:t xml:space="preserve">3. Quantitative non-randomized </w:t>
            </w:r>
          </w:p>
        </w:tc>
        <w:tc>
          <w:tcPr>
            <w:tcW w:w="2630" w:type="pct"/>
            <w:tcBorders>
              <w:top w:val="single" w:sz="24" w:space="0" w:color="auto"/>
            </w:tcBorders>
          </w:tcPr>
          <w:p w14:paraId="7FF3D5EA" w14:textId="77777777" w:rsidR="00B10895" w:rsidRPr="00566985" w:rsidRDefault="00B10895" w:rsidP="009C5023">
            <w:pPr>
              <w:spacing w:after="0" w:line="240" w:lineRule="auto"/>
              <w:rPr>
                <w:rFonts w:ascii="Times New Roman" w:hAnsi="Times New Roman" w:cs="Times New Roman"/>
                <w:bCs/>
                <w:sz w:val="20"/>
                <w:szCs w:val="20"/>
                <w:lang w:val="en-US" w:eastAsia="fr-FR"/>
              </w:rPr>
            </w:pPr>
            <w:r w:rsidRPr="00566985">
              <w:rPr>
                <w:rFonts w:ascii="Times New Roman" w:hAnsi="Times New Roman" w:cs="Times New Roman"/>
                <w:bCs/>
                <w:sz w:val="20"/>
                <w:szCs w:val="20"/>
                <w:lang w:val="en-US" w:eastAsia="fr-FR"/>
              </w:rPr>
              <w:t>3.1. Are the participants representative of the target population?</w:t>
            </w:r>
          </w:p>
        </w:tc>
        <w:tc>
          <w:tcPr>
            <w:tcW w:w="261" w:type="pct"/>
            <w:tcBorders>
              <w:top w:val="single" w:sz="24" w:space="0" w:color="auto"/>
            </w:tcBorders>
          </w:tcPr>
          <w:p w14:paraId="48627715" w14:textId="77777777" w:rsidR="00B10895" w:rsidRPr="00566985" w:rsidRDefault="00B10895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10" w:type="pct"/>
            <w:tcBorders>
              <w:top w:val="single" w:sz="24" w:space="0" w:color="auto"/>
            </w:tcBorders>
          </w:tcPr>
          <w:p w14:paraId="047F2AE3" w14:textId="77777777" w:rsidR="00B10895" w:rsidRPr="00566985" w:rsidRDefault="00B10895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313" w:type="pct"/>
            <w:tcBorders>
              <w:top w:val="single" w:sz="24" w:space="0" w:color="auto"/>
            </w:tcBorders>
          </w:tcPr>
          <w:p w14:paraId="1D9CFA2B" w14:textId="77777777" w:rsidR="00B10895" w:rsidRPr="00566985" w:rsidRDefault="00B10895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873" w:type="pct"/>
            <w:tcBorders>
              <w:top w:val="single" w:sz="24" w:space="0" w:color="auto"/>
            </w:tcBorders>
          </w:tcPr>
          <w:p w14:paraId="2A3603D6" w14:textId="77777777" w:rsidR="00B10895" w:rsidRPr="009676CD" w:rsidRDefault="00B10895" w:rsidP="009C5023">
            <w:pPr>
              <w:spacing w:after="0" w:line="240" w:lineRule="auto"/>
              <w:rPr>
                <w:rFonts w:ascii="Times New Roman" w:hAnsi="Times New Roman" w:cs="Times New Roman"/>
                <w:iCs/>
                <w:sz w:val="20"/>
                <w:szCs w:val="20"/>
                <w:lang w:val="en-US" w:eastAsia="fr-FR"/>
              </w:rPr>
            </w:pPr>
          </w:p>
        </w:tc>
      </w:tr>
      <w:tr w:rsidR="00B10895" w:rsidRPr="000B2924" w14:paraId="55868993" w14:textId="77777777" w:rsidTr="009C5023">
        <w:trPr>
          <w:jc w:val="center"/>
        </w:trPr>
        <w:tc>
          <w:tcPr>
            <w:tcW w:w="713" w:type="pct"/>
            <w:vMerge/>
          </w:tcPr>
          <w:p w14:paraId="650A55EA" w14:textId="77777777" w:rsidR="00B10895" w:rsidRPr="00566985" w:rsidRDefault="00B10895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630" w:type="pct"/>
          </w:tcPr>
          <w:p w14:paraId="588ED9A2" w14:textId="77777777" w:rsidR="00B10895" w:rsidRPr="00566985" w:rsidRDefault="00B10895" w:rsidP="009C5023">
            <w:pPr>
              <w:spacing w:after="0" w:line="240" w:lineRule="auto"/>
              <w:rPr>
                <w:rFonts w:ascii="Times New Roman" w:hAnsi="Times New Roman" w:cs="Times New Roman"/>
                <w:bCs/>
                <w:sz w:val="20"/>
                <w:szCs w:val="20"/>
                <w:lang w:val="en-US" w:eastAsia="fr-FR"/>
              </w:rPr>
            </w:pPr>
            <w:r w:rsidRPr="00566985">
              <w:rPr>
                <w:rFonts w:ascii="Times New Roman" w:hAnsi="Times New Roman" w:cs="Times New Roman"/>
                <w:bCs/>
                <w:sz w:val="20"/>
                <w:szCs w:val="20"/>
                <w:lang w:val="en-US" w:eastAsia="fr-FR"/>
              </w:rPr>
              <w:t>3.2. Are measurements appropriate regarding both the outcome and intervention (or exposure)?</w:t>
            </w:r>
          </w:p>
        </w:tc>
        <w:tc>
          <w:tcPr>
            <w:tcW w:w="261" w:type="pct"/>
          </w:tcPr>
          <w:p w14:paraId="7B3FFDB4" w14:textId="77777777" w:rsidR="00B10895" w:rsidRPr="00566985" w:rsidRDefault="00B10895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10" w:type="pct"/>
          </w:tcPr>
          <w:p w14:paraId="60F4EB22" w14:textId="77777777" w:rsidR="00B10895" w:rsidRPr="00566985" w:rsidRDefault="00B10895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313" w:type="pct"/>
          </w:tcPr>
          <w:p w14:paraId="2EED6439" w14:textId="77777777" w:rsidR="00B10895" w:rsidRPr="00566985" w:rsidRDefault="00B10895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873" w:type="pct"/>
          </w:tcPr>
          <w:p w14:paraId="642AB59F" w14:textId="77777777" w:rsidR="00B10895" w:rsidRPr="009676CD" w:rsidRDefault="00B10895" w:rsidP="009C5023">
            <w:pPr>
              <w:spacing w:after="0" w:line="240" w:lineRule="auto"/>
              <w:rPr>
                <w:rFonts w:ascii="Times New Roman" w:hAnsi="Times New Roman" w:cs="Times New Roman"/>
                <w:iCs/>
                <w:sz w:val="20"/>
                <w:szCs w:val="20"/>
                <w:lang w:val="en-US" w:eastAsia="fr-FR"/>
              </w:rPr>
            </w:pPr>
          </w:p>
        </w:tc>
      </w:tr>
      <w:tr w:rsidR="00B10895" w:rsidRPr="000B2924" w14:paraId="5F29B218" w14:textId="77777777" w:rsidTr="009C5023">
        <w:trPr>
          <w:jc w:val="center"/>
        </w:trPr>
        <w:tc>
          <w:tcPr>
            <w:tcW w:w="713" w:type="pct"/>
            <w:vMerge/>
          </w:tcPr>
          <w:p w14:paraId="2558AD10" w14:textId="77777777" w:rsidR="00B10895" w:rsidRPr="00566985" w:rsidRDefault="00B10895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630" w:type="pct"/>
          </w:tcPr>
          <w:p w14:paraId="55F3FE6D" w14:textId="77777777" w:rsidR="00B10895" w:rsidRPr="00566985" w:rsidRDefault="00B10895" w:rsidP="009C5023">
            <w:pPr>
              <w:spacing w:after="0" w:line="240" w:lineRule="auto"/>
              <w:rPr>
                <w:rFonts w:ascii="Times New Roman" w:hAnsi="Times New Roman" w:cs="Times New Roman"/>
                <w:bCs/>
                <w:sz w:val="20"/>
                <w:szCs w:val="20"/>
                <w:lang w:val="en-US" w:eastAsia="fr-FR"/>
              </w:rPr>
            </w:pPr>
            <w:r w:rsidRPr="00566985">
              <w:rPr>
                <w:rFonts w:ascii="Times New Roman" w:hAnsi="Times New Roman" w:cs="Times New Roman"/>
                <w:bCs/>
                <w:sz w:val="20"/>
                <w:szCs w:val="20"/>
                <w:lang w:val="en-US" w:eastAsia="fr-FR"/>
              </w:rPr>
              <w:t xml:space="preserve">3.3. </w:t>
            </w:r>
            <w:r w:rsidRPr="00566985"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>Are there complete outcome data?</w:t>
            </w:r>
          </w:p>
        </w:tc>
        <w:tc>
          <w:tcPr>
            <w:tcW w:w="261" w:type="pct"/>
          </w:tcPr>
          <w:p w14:paraId="0C747D9B" w14:textId="77777777" w:rsidR="00B10895" w:rsidRPr="00566985" w:rsidRDefault="00B10895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10" w:type="pct"/>
          </w:tcPr>
          <w:p w14:paraId="6C036D43" w14:textId="77777777" w:rsidR="00B10895" w:rsidRPr="00566985" w:rsidRDefault="00B10895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313" w:type="pct"/>
          </w:tcPr>
          <w:p w14:paraId="5A8387E4" w14:textId="77777777" w:rsidR="00B10895" w:rsidRPr="00566985" w:rsidRDefault="00B10895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873" w:type="pct"/>
          </w:tcPr>
          <w:p w14:paraId="03012D0B" w14:textId="77777777" w:rsidR="00B10895" w:rsidRPr="009676CD" w:rsidRDefault="00B10895" w:rsidP="009C5023">
            <w:pPr>
              <w:spacing w:after="0" w:line="240" w:lineRule="auto"/>
              <w:rPr>
                <w:rFonts w:ascii="Times New Roman" w:hAnsi="Times New Roman" w:cs="Times New Roman"/>
                <w:iCs/>
                <w:sz w:val="20"/>
                <w:szCs w:val="20"/>
                <w:lang w:val="en-US" w:eastAsia="fr-FR"/>
              </w:rPr>
            </w:pPr>
          </w:p>
        </w:tc>
      </w:tr>
      <w:tr w:rsidR="00B10895" w:rsidRPr="000B2924" w14:paraId="6D896DE2" w14:textId="77777777" w:rsidTr="009C5023">
        <w:trPr>
          <w:jc w:val="center"/>
        </w:trPr>
        <w:tc>
          <w:tcPr>
            <w:tcW w:w="713" w:type="pct"/>
            <w:vMerge/>
          </w:tcPr>
          <w:p w14:paraId="5DA23E47" w14:textId="77777777" w:rsidR="00B10895" w:rsidRPr="00566985" w:rsidRDefault="00B10895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630" w:type="pct"/>
          </w:tcPr>
          <w:p w14:paraId="343C086E" w14:textId="77777777" w:rsidR="00B10895" w:rsidRPr="00566985" w:rsidRDefault="00B10895" w:rsidP="009C5023">
            <w:pPr>
              <w:spacing w:after="0" w:line="240" w:lineRule="auto"/>
              <w:rPr>
                <w:rFonts w:ascii="Times New Roman" w:hAnsi="Times New Roman" w:cs="Times New Roman"/>
                <w:bCs/>
                <w:sz w:val="20"/>
                <w:szCs w:val="20"/>
                <w:lang w:val="en-US" w:eastAsia="fr-FR"/>
              </w:rPr>
            </w:pPr>
            <w:r w:rsidRPr="00566985"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>3.4. Are the confounders accounted for in the design and analysis?</w:t>
            </w:r>
          </w:p>
        </w:tc>
        <w:tc>
          <w:tcPr>
            <w:tcW w:w="261" w:type="pct"/>
          </w:tcPr>
          <w:p w14:paraId="7E1C273E" w14:textId="77777777" w:rsidR="00B10895" w:rsidRPr="00566985" w:rsidRDefault="00B10895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10" w:type="pct"/>
          </w:tcPr>
          <w:p w14:paraId="191A7A13" w14:textId="77777777" w:rsidR="00B10895" w:rsidRPr="00566985" w:rsidRDefault="00B10895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313" w:type="pct"/>
          </w:tcPr>
          <w:p w14:paraId="27C9EAD1" w14:textId="77777777" w:rsidR="00B10895" w:rsidRPr="00566985" w:rsidRDefault="00B10895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873" w:type="pct"/>
          </w:tcPr>
          <w:p w14:paraId="08422B72" w14:textId="77777777" w:rsidR="00B10895" w:rsidRPr="009676CD" w:rsidRDefault="00B10895" w:rsidP="009C5023">
            <w:pPr>
              <w:spacing w:after="0" w:line="240" w:lineRule="auto"/>
              <w:rPr>
                <w:rFonts w:ascii="Times New Roman" w:hAnsi="Times New Roman" w:cs="Times New Roman"/>
                <w:iCs/>
                <w:sz w:val="20"/>
                <w:szCs w:val="20"/>
                <w:lang w:val="en-US" w:eastAsia="fr-FR"/>
              </w:rPr>
            </w:pPr>
          </w:p>
        </w:tc>
      </w:tr>
      <w:tr w:rsidR="00B10895" w:rsidRPr="000B2924" w14:paraId="38F79EC5" w14:textId="77777777" w:rsidTr="009C5023">
        <w:trPr>
          <w:jc w:val="center"/>
        </w:trPr>
        <w:tc>
          <w:tcPr>
            <w:tcW w:w="713" w:type="pct"/>
            <w:vMerge/>
            <w:tcBorders>
              <w:bottom w:val="single" w:sz="24" w:space="0" w:color="auto"/>
            </w:tcBorders>
          </w:tcPr>
          <w:p w14:paraId="4C495D27" w14:textId="77777777" w:rsidR="00B10895" w:rsidRPr="00566985" w:rsidRDefault="00B10895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630" w:type="pct"/>
            <w:tcBorders>
              <w:bottom w:val="single" w:sz="24" w:space="0" w:color="auto"/>
            </w:tcBorders>
          </w:tcPr>
          <w:p w14:paraId="35878A4B" w14:textId="77777777" w:rsidR="00B10895" w:rsidRPr="00566985" w:rsidRDefault="00B10895" w:rsidP="009C5023">
            <w:pPr>
              <w:spacing w:after="0" w:line="240" w:lineRule="auto"/>
              <w:rPr>
                <w:rFonts w:ascii="Times New Roman" w:hAnsi="Times New Roman"/>
                <w:sz w:val="20"/>
                <w:szCs w:val="20"/>
                <w:lang w:val="en-US" w:eastAsia="fr-FR"/>
              </w:rPr>
            </w:pPr>
            <w:r w:rsidRPr="00566985">
              <w:rPr>
                <w:rFonts w:ascii="Times New Roman" w:hAnsi="Times New Roman"/>
                <w:sz w:val="20"/>
                <w:szCs w:val="20"/>
                <w:lang w:val="en-US" w:eastAsia="fr-FR"/>
              </w:rPr>
              <w:t>3.5. During the study period, is the intervention administered (or exposure occurred) as intended?</w:t>
            </w:r>
          </w:p>
        </w:tc>
        <w:tc>
          <w:tcPr>
            <w:tcW w:w="261" w:type="pct"/>
            <w:tcBorders>
              <w:bottom w:val="single" w:sz="24" w:space="0" w:color="auto"/>
            </w:tcBorders>
          </w:tcPr>
          <w:p w14:paraId="2BD13304" w14:textId="77777777" w:rsidR="00B10895" w:rsidRPr="00566985" w:rsidRDefault="00B10895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10" w:type="pct"/>
            <w:tcBorders>
              <w:bottom w:val="single" w:sz="24" w:space="0" w:color="auto"/>
            </w:tcBorders>
          </w:tcPr>
          <w:p w14:paraId="139EFD24" w14:textId="77777777" w:rsidR="00B10895" w:rsidRPr="00566985" w:rsidRDefault="00B10895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313" w:type="pct"/>
            <w:tcBorders>
              <w:bottom w:val="single" w:sz="24" w:space="0" w:color="auto"/>
            </w:tcBorders>
          </w:tcPr>
          <w:p w14:paraId="55621C01" w14:textId="77777777" w:rsidR="00B10895" w:rsidRPr="00566985" w:rsidRDefault="00B10895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873" w:type="pct"/>
            <w:tcBorders>
              <w:bottom w:val="single" w:sz="24" w:space="0" w:color="auto"/>
            </w:tcBorders>
          </w:tcPr>
          <w:p w14:paraId="2FD9289B" w14:textId="77777777" w:rsidR="00B10895" w:rsidRPr="009676CD" w:rsidRDefault="00B10895" w:rsidP="009C5023">
            <w:pPr>
              <w:spacing w:after="0" w:line="240" w:lineRule="auto"/>
              <w:rPr>
                <w:rFonts w:ascii="Times New Roman" w:hAnsi="Times New Roman" w:cs="Times New Roman"/>
                <w:iCs/>
                <w:sz w:val="20"/>
                <w:szCs w:val="20"/>
                <w:lang w:val="en-US" w:eastAsia="fr-FR"/>
              </w:rPr>
            </w:pPr>
          </w:p>
        </w:tc>
      </w:tr>
      <w:tr w:rsidR="00B10895" w:rsidRPr="000B2924" w14:paraId="5B945AD5" w14:textId="77777777" w:rsidTr="009C5023">
        <w:trPr>
          <w:cantSplit/>
          <w:jc w:val="center"/>
        </w:trPr>
        <w:tc>
          <w:tcPr>
            <w:tcW w:w="713" w:type="pct"/>
            <w:vMerge w:val="restart"/>
            <w:tcBorders>
              <w:top w:val="single" w:sz="24" w:space="0" w:color="auto"/>
            </w:tcBorders>
          </w:tcPr>
          <w:p w14:paraId="0E92CAF4" w14:textId="77777777" w:rsidR="00B10895" w:rsidRPr="00566985" w:rsidRDefault="00B10895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eastAsia="fr-FR"/>
              </w:rPr>
            </w:pPr>
            <w:r w:rsidRPr="00566985">
              <w:rPr>
                <w:rFonts w:ascii="Times New Roman" w:hAnsi="Times New Roman" w:cs="Times New Roman"/>
                <w:sz w:val="20"/>
                <w:szCs w:val="20"/>
                <w:lang w:eastAsia="fr-FR"/>
              </w:rPr>
              <w:t>4. Quantitative descriptive</w:t>
            </w:r>
          </w:p>
        </w:tc>
        <w:tc>
          <w:tcPr>
            <w:tcW w:w="2630" w:type="pct"/>
            <w:tcBorders>
              <w:top w:val="single" w:sz="24" w:space="0" w:color="auto"/>
            </w:tcBorders>
          </w:tcPr>
          <w:p w14:paraId="3080AEE2" w14:textId="77777777" w:rsidR="00B10895" w:rsidRPr="00566985" w:rsidRDefault="00B10895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  <w:r w:rsidRPr="00566985"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>4.1. Is the sampling strategy relevant to address the research question?</w:t>
            </w:r>
          </w:p>
        </w:tc>
        <w:tc>
          <w:tcPr>
            <w:tcW w:w="261" w:type="pct"/>
            <w:tcBorders>
              <w:top w:val="single" w:sz="24" w:space="0" w:color="auto"/>
            </w:tcBorders>
          </w:tcPr>
          <w:p w14:paraId="53C1EF70" w14:textId="77777777" w:rsidR="00B10895" w:rsidRPr="00566985" w:rsidRDefault="00B10895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10" w:type="pct"/>
            <w:tcBorders>
              <w:top w:val="single" w:sz="24" w:space="0" w:color="auto"/>
            </w:tcBorders>
          </w:tcPr>
          <w:p w14:paraId="520B85A3" w14:textId="77777777" w:rsidR="00B10895" w:rsidRPr="00566985" w:rsidRDefault="00B10895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313" w:type="pct"/>
            <w:tcBorders>
              <w:top w:val="single" w:sz="24" w:space="0" w:color="auto"/>
            </w:tcBorders>
          </w:tcPr>
          <w:p w14:paraId="1F1291E9" w14:textId="77777777" w:rsidR="00B10895" w:rsidRPr="00566985" w:rsidRDefault="00B10895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873" w:type="pct"/>
            <w:tcBorders>
              <w:top w:val="single" w:sz="24" w:space="0" w:color="auto"/>
            </w:tcBorders>
          </w:tcPr>
          <w:p w14:paraId="26746D5D" w14:textId="77777777" w:rsidR="00B10895" w:rsidRPr="009676CD" w:rsidRDefault="00B10895" w:rsidP="009C5023">
            <w:pPr>
              <w:spacing w:after="0" w:line="240" w:lineRule="auto"/>
              <w:rPr>
                <w:rFonts w:ascii="Times New Roman" w:hAnsi="Times New Roman" w:cs="Times New Roman"/>
                <w:iCs/>
                <w:sz w:val="20"/>
                <w:szCs w:val="20"/>
                <w:lang w:val="en-US" w:eastAsia="fr-FR"/>
              </w:rPr>
            </w:pPr>
          </w:p>
        </w:tc>
      </w:tr>
      <w:tr w:rsidR="00B10895" w:rsidRPr="000B2924" w14:paraId="0773CE6C" w14:textId="77777777" w:rsidTr="009C5023">
        <w:trPr>
          <w:jc w:val="center"/>
        </w:trPr>
        <w:tc>
          <w:tcPr>
            <w:tcW w:w="713" w:type="pct"/>
            <w:vMerge/>
          </w:tcPr>
          <w:p w14:paraId="656D733F" w14:textId="77777777" w:rsidR="00B10895" w:rsidRPr="00566985" w:rsidRDefault="00B10895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630" w:type="pct"/>
          </w:tcPr>
          <w:p w14:paraId="32EB17DF" w14:textId="77777777" w:rsidR="00B10895" w:rsidRPr="00566985" w:rsidRDefault="00B10895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566985"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>4.2. Is the sample representative of the target population?</w:t>
            </w:r>
          </w:p>
        </w:tc>
        <w:tc>
          <w:tcPr>
            <w:tcW w:w="261" w:type="pct"/>
          </w:tcPr>
          <w:p w14:paraId="7FFF93A2" w14:textId="77777777" w:rsidR="00B10895" w:rsidRPr="00566985" w:rsidRDefault="00B10895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10" w:type="pct"/>
          </w:tcPr>
          <w:p w14:paraId="0ACFB4F3" w14:textId="77777777" w:rsidR="00B10895" w:rsidRPr="00566985" w:rsidRDefault="00B10895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313" w:type="pct"/>
          </w:tcPr>
          <w:p w14:paraId="5D5D94EF" w14:textId="77777777" w:rsidR="00B10895" w:rsidRPr="00566985" w:rsidRDefault="00B10895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873" w:type="pct"/>
          </w:tcPr>
          <w:p w14:paraId="6A2779AD" w14:textId="77777777" w:rsidR="00B10895" w:rsidRPr="009676CD" w:rsidRDefault="00B10895" w:rsidP="009C5023">
            <w:pPr>
              <w:spacing w:after="0" w:line="240" w:lineRule="auto"/>
              <w:rPr>
                <w:rFonts w:ascii="Times New Roman" w:hAnsi="Times New Roman" w:cs="Times New Roman"/>
                <w:iCs/>
                <w:sz w:val="20"/>
                <w:szCs w:val="20"/>
                <w:lang w:val="en-US" w:eastAsia="fr-FR"/>
              </w:rPr>
            </w:pPr>
          </w:p>
        </w:tc>
      </w:tr>
      <w:tr w:rsidR="00B10895" w:rsidRPr="00566985" w14:paraId="7B44B0A4" w14:textId="77777777" w:rsidTr="009C5023">
        <w:trPr>
          <w:jc w:val="center"/>
        </w:trPr>
        <w:tc>
          <w:tcPr>
            <w:tcW w:w="713" w:type="pct"/>
            <w:vMerge/>
          </w:tcPr>
          <w:p w14:paraId="00C2C048" w14:textId="77777777" w:rsidR="00B10895" w:rsidRPr="00566985" w:rsidRDefault="00B10895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630" w:type="pct"/>
          </w:tcPr>
          <w:p w14:paraId="4A5742BA" w14:textId="77777777" w:rsidR="00B10895" w:rsidRPr="00566985" w:rsidRDefault="00B10895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eastAsia="fr-FR"/>
              </w:rPr>
            </w:pPr>
            <w:r w:rsidRPr="00566985">
              <w:rPr>
                <w:rFonts w:ascii="Times New Roman" w:hAnsi="Times New Roman" w:cs="Times New Roman"/>
                <w:sz w:val="20"/>
                <w:szCs w:val="20"/>
                <w:lang w:eastAsia="fr-FR"/>
              </w:rPr>
              <w:t xml:space="preserve">4.3. Are the </w:t>
            </w:r>
            <w:r w:rsidRPr="00566985">
              <w:rPr>
                <w:rFonts w:ascii="Times New Roman" w:hAnsi="Times New Roman" w:cs="Times New Roman"/>
                <w:sz w:val="20"/>
                <w:szCs w:val="20"/>
              </w:rPr>
              <w:t>measurements appropriate?</w:t>
            </w:r>
          </w:p>
        </w:tc>
        <w:tc>
          <w:tcPr>
            <w:tcW w:w="261" w:type="pct"/>
          </w:tcPr>
          <w:p w14:paraId="10A7B8BC" w14:textId="77777777" w:rsidR="00B10895" w:rsidRPr="00566985" w:rsidRDefault="00B10895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eastAsia="fr-FR"/>
              </w:rPr>
            </w:pPr>
          </w:p>
        </w:tc>
        <w:tc>
          <w:tcPr>
            <w:tcW w:w="210" w:type="pct"/>
          </w:tcPr>
          <w:p w14:paraId="0D66B71A" w14:textId="77777777" w:rsidR="00B10895" w:rsidRPr="00566985" w:rsidRDefault="00B10895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eastAsia="fr-FR"/>
              </w:rPr>
            </w:pPr>
          </w:p>
        </w:tc>
        <w:tc>
          <w:tcPr>
            <w:tcW w:w="313" w:type="pct"/>
          </w:tcPr>
          <w:p w14:paraId="388B19C4" w14:textId="77777777" w:rsidR="00B10895" w:rsidRPr="00566985" w:rsidRDefault="00B10895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eastAsia="fr-FR"/>
              </w:rPr>
            </w:pPr>
          </w:p>
        </w:tc>
        <w:tc>
          <w:tcPr>
            <w:tcW w:w="873" w:type="pct"/>
          </w:tcPr>
          <w:p w14:paraId="4B684C52" w14:textId="77777777" w:rsidR="00B10895" w:rsidRPr="009676CD" w:rsidRDefault="00B10895" w:rsidP="009C5023">
            <w:pPr>
              <w:spacing w:after="0" w:line="240" w:lineRule="auto"/>
              <w:rPr>
                <w:rFonts w:ascii="Times New Roman" w:hAnsi="Times New Roman" w:cs="Times New Roman"/>
                <w:iCs/>
                <w:sz w:val="20"/>
                <w:szCs w:val="20"/>
                <w:lang w:eastAsia="fr-FR"/>
              </w:rPr>
            </w:pPr>
          </w:p>
        </w:tc>
      </w:tr>
      <w:tr w:rsidR="00B10895" w:rsidRPr="000B2924" w14:paraId="33C401CE" w14:textId="77777777" w:rsidTr="009C5023">
        <w:trPr>
          <w:jc w:val="center"/>
        </w:trPr>
        <w:tc>
          <w:tcPr>
            <w:tcW w:w="713" w:type="pct"/>
            <w:vMerge/>
          </w:tcPr>
          <w:p w14:paraId="15396F07" w14:textId="77777777" w:rsidR="00B10895" w:rsidRPr="00566985" w:rsidRDefault="00B10895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eastAsia="fr-FR"/>
              </w:rPr>
            </w:pPr>
          </w:p>
        </w:tc>
        <w:tc>
          <w:tcPr>
            <w:tcW w:w="2630" w:type="pct"/>
          </w:tcPr>
          <w:p w14:paraId="5765254D" w14:textId="77777777" w:rsidR="00B10895" w:rsidRPr="00566985" w:rsidRDefault="00B10895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  <w:r w:rsidRPr="00566985"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>4.4. Is the risk of nonresponse bias low?</w:t>
            </w:r>
          </w:p>
        </w:tc>
        <w:tc>
          <w:tcPr>
            <w:tcW w:w="261" w:type="pct"/>
          </w:tcPr>
          <w:p w14:paraId="5E54D8EE" w14:textId="77777777" w:rsidR="00B10895" w:rsidRPr="00566985" w:rsidRDefault="00B10895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10" w:type="pct"/>
          </w:tcPr>
          <w:p w14:paraId="78131A1E" w14:textId="77777777" w:rsidR="00B10895" w:rsidRPr="00566985" w:rsidRDefault="00B10895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313" w:type="pct"/>
          </w:tcPr>
          <w:p w14:paraId="0FDDF42D" w14:textId="77777777" w:rsidR="00B10895" w:rsidRPr="00566985" w:rsidRDefault="00B10895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873" w:type="pct"/>
          </w:tcPr>
          <w:p w14:paraId="50ED1ED0" w14:textId="77777777" w:rsidR="00B10895" w:rsidRPr="009676CD" w:rsidRDefault="00B10895" w:rsidP="009C5023">
            <w:pPr>
              <w:spacing w:after="0" w:line="240" w:lineRule="auto"/>
              <w:rPr>
                <w:rFonts w:ascii="Times New Roman" w:hAnsi="Times New Roman" w:cs="Times New Roman"/>
                <w:iCs/>
                <w:sz w:val="20"/>
                <w:szCs w:val="20"/>
                <w:lang w:val="en-US" w:eastAsia="fr-FR"/>
              </w:rPr>
            </w:pPr>
          </w:p>
        </w:tc>
      </w:tr>
      <w:tr w:rsidR="00B10895" w:rsidRPr="000B2924" w14:paraId="26B9C4ED" w14:textId="77777777" w:rsidTr="009C5023">
        <w:trPr>
          <w:jc w:val="center"/>
        </w:trPr>
        <w:tc>
          <w:tcPr>
            <w:tcW w:w="713" w:type="pct"/>
            <w:vMerge/>
            <w:tcBorders>
              <w:bottom w:val="single" w:sz="24" w:space="0" w:color="auto"/>
            </w:tcBorders>
          </w:tcPr>
          <w:p w14:paraId="0186196D" w14:textId="77777777" w:rsidR="00B10895" w:rsidRPr="00566985" w:rsidRDefault="00B10895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630" w:type="pct"/>
            <w:tcBorders>
              <w:bottom w:val="single" w:sz="24" w:space="0" w:color="auto"/>
            </w:tcBorders>
          </w:tcPr>
          <w:p w14:paraId="108A190E" w14:textId="77777777" w:rsidR="00B10895" w:rsidRPr="00566985" w:rsidRDefault="00B10895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  <w:r w:rsidRPr="00566985"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>4.5. Is the statistical analysis appropriate to answer the research question?</w:t>
            </w:r>
          </w:p>
        </w:tc>
        <w:tc>
          <w:tcPr>
            <w:tcW w:w="261" w:type="pct"/>
            <w:tcBorders>
              <w:bottom w:val="single" w:sz="24" w:space="0" w:color="auto"/>
            </w:tcBorders>
          </w:tcPr>
          <w:p w14:paraId="1CEFF93E" w14:textId="77777777" w:rsidR="00B10895" w:rsidRPr="00566985" w:rsidRDefault="00B10895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10" w:type="pct"/>
            <w:tcBorders>
              <w:bottom w:val="single" w:sz="24" w:space="0" w:color="auto"/>
            </w:tcBorders>
          </w:tcPr>
          <w:p w14:paraId="3D39859F" w14:textId="77777777" w:rsidR="00B10895" w:rsidRPr="00566985" w:rsidRDefault="00B10895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313" w:type="pct"/>
            <w:tcBorders>
              <w:bottom w:val="single" w:sz="24" w:space="0" w:color="auto"/>
            </w:tcBorders>
          </w:tcPr>
          <w:p w14:paraId="62C7E888" w14:textId="77777777" w:rsidR="00B10895" w:rsidRPr="00566985" w:rsidRDefault="00B10895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873" w:type="pct"/>
            <w:tcBorders>
              <w:bottom w:val="single" w:sz="24" w:space="0" w:color="auto"/>
            </w:tcBorders>
          </w:tcPr>
          <w:p w14:paraId="2A30A1BE" w14:textId="77777777" w:rsidR="00B10895" w:rsidRPr="009676CD" w:rsidRDefault="00B10895" w:rsidP="009C5023">
            <w:pPr>
              <w:spacing w:after="0" w:line="240" w:lineRule="auto"/>
              <w:rPr>
                <w:rFonts w:ascii="Times New Roman" w:hAnsi="Times New Roman" w:cs="Times New Roman"/>
                <w:iCs/>
                <w:sz w:val="20"/>
                <w:szCs w:val="20"/>
                <w:lang w:val="en-US" w:eastAsia="fr-FR"/>
              </w:rPr>
            </w:pPr>
          </w:p>
        </w:tc>
      </w:tr>
      <w:tr w:rsidR="00B10895" w:rsidRPr="000B2924" w14:paraId="697B6F2A" w14:textId="77777777" w:rsidTr="009C5023">
        <w:trPr>
          <w:jc w:val="center"/>
        </w:trPr>
        <w:tc>
          <w:tcPr>
            <w:tcW w:w="713" w:type="pct"/>
            <w:vMerge w:val="restart"/>
            <w:tcBorders>
              <w:top w:val="single" w:sz="24" w:space="0" w:color="auto"/>
            </w:tcBorders>
          </w:tcPr>
          <w:p w14:paraId="3FC475D7" w14:textId="77777777" w:rsidR="00B10895" w:rsidRPr="00566985" w:rsidRDefault="00B10895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eastAsia="fr-FR"/>
              </w:rPr>
            </w:pPr>
            <w:r w:rsidRPr="00566985">
              <w:rPr>
                <w:rFonts w:ascii="Times New Roman" w:hAnsi="Times New Roman" w:cs="Times New Roman"/>
                <w:sz w:val="20"/>
                <w:szCs w:val="20"/>
                <w:lang w:eastAsia="fr-FR"/>
              </w:rPr>
              <w:t>5. Mixed methods</w:t>
            </w:r>
          </w:p>
        </w:tc>
        <w:tc>
          <w:tcPr>
            <w:tcW w:w="2630" w:type="pct"/>
            <w:tcBorders>
              <w:top w:val="single" w:sz="24" w:space="0" w:color="auto"/>
            </w:tcBorders>
          </w:tcPr>
          <w:p w14:paraId="6EE9865B" w14:textId="77777777" w:rsidR="00B10895" w:rsidRPr="00566985" w:rsidRDefault="00B10895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566985"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>5.1. Is there an adequate rationale for using a mixed methods design to address the research question?</w:t>
            </w:r>
          </w:p>
        </w:tc>
        <w:tc>
          <w:tcPr>
            <w:tcW w:w="261" w:type="pct"/>
            <w:tcBorders>
              <w:top w:val="single" w:sz="24" w:space="0" w:color="auto"/>
            </w:tcBorders>
          </w:tcPr>
          <w:p w14:paraId="0FD43551" w14:textId="77777777" w:rsidR="00B10895" w:rsidRPr="00566985" w:rsidRDefault="00B10895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10" w:type="pct"/>
            <w:tcBorders>
              <w:top w:val="single" w:sz="24" w:space="0" w:color="auto"/>
            </w:tcBorders>
          </w:tcPr>
          <w:p w14:paraId="5B0E1966" w14:textId="77777777" w:rsidR="00B10895" w:rsidRPr="00566985" w:rsidRDefault="00B10895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313" w:type="pct"/>
            <w:tcBorders>
              <w:top w:val="single" w:sz="24" w:space="0" w:color="auto"/>
            </w:tcBorders>
          </w:tcPr>
          <w:p w14:paraId="46F14801" w14:textId="77777777" w:rsidR="00B10895" w:rsidRPr="00566985" w:rsidRDefault="00B10895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873" w:type="pct"/>
            <w:tcBorders>
              <w:top w:val="single" w:sz="24" w:space="0" w:color="auto"/>
            </w:tcBorders>
          </w:tcPr>
          <w:p w14:paraId="3164220F" w14:textId="77777777" w:rsidR="00B10895" w:rsidRPr="009676CD" w:rsidRDefault="00B10895" w:rsidP="009C5023">
            <w:pPr>
              <w:spacing w:after="0" w:line="240" w:lineRule="auto"/>
              <w:rPr>
                <w:rFonts w:ascii="Times New Roman" w:hAnsi="Times New Roman" w:cs="Times New Roman"/>
                <w:iCs/>
                <w:sz w:val="20"/>
                <w:szCs w:val="20"/>
                <w:lang w:val="en-US" w:eastAsia="fr-FR"/>
              </w:rPr>
            </w:pPr>
          </w:p>
        </w:tc>
      </w:tr>
      <w:tr w:rsidR="00B10895" w:rsidRPr="000B2924" w14:paraId="78493193" w14:textId="77777777" w:rsidTr="009C5023">
        <w:trPr>
          <w:trHeight w:val="208"/>
          <w:jc w:val="center"/>
        </w:trPr>
        <w:tc>
          <w:tcPr>
            <w:tcW w:w="713" w:type="pct"/>
            <w:vMerge/>
          </w:tcPr>
          <w:p w14:paraId="3F6496AB" w14:textId="77777777" w:rsidR="00B10895" w:rsidRPr="00566985" w:rsidRDefault="00B10895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630" w:type="pct"/>
          </w:tcPr>
          <w:p w14:paraId="10F4F3FE" w14:textId="77777777" w:rsidR="00B10895" w:rsidRPr="00566985" w:rsidRDefault="00B10895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  <w:r w:rsidRPr="00566985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5.2. Are the different components of the study effectively integrated to answer the research question?</w:t>
            </w:r>
          </w:p>
        </w:tc>
        <w:tc>
          <w:tcPr>
            <w:tcW w:w="261" w:type="pct"/>
          </w:tcPr>
          <w:p w14:paraId="204110E5" w14:textId="77777777" w:rsidR="00B10895" w:rsidRPr="00566985" w:rsidRDefault="00B10895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10" w:type="pct"/>
          </w:tcPr>
          <w:p w14:paraId="7B31EED0" w14:textId="77777777" w:rsidR="00B10895" w:rsidRPr="00566985" w:rsidRDefault="00B10895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313" w:type="pct"/>
          </w:tcPr>
          <w:p w14:paraId="45A3A8A8" w14:textId="77777777" w:rsidR="00B10895" w:rsidRPr="00566985" w:rsidRDefault="00B10895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873" w:type="pct"/>
          </w:tcPr>
          <w:p w14:paraId="328A220E" w14:textId="77777777" w:rsidR="00B10895" w:rsidRPr="009676CD" w:rsidRDefault="00B10895" w:rsidP="009C5023">
            <w:pPr>
              <w:spacing w:after="0" w:line="240" w:lineRule="auto"/>
              <w:rPr>
                <w:rFonts w:ascii="Times New Roman" w:hAnsi="Times New Roman" w:cs="Times New Roman"/>
                <w:iCs/>
                <w:sz w:val="20"/>
                <w:szCs w:val="20"/>
                <w:lang w:val="en-US" w:eastAsia="fr-FR"/>
              </w:rPr>
            </w:pPr>
          </w:p>
        </w:tc>
      </w:tr>
      <w:tr w:rsidR="00B10895" w:rsidRPr="000B2924" w14:paraId="053D55D3" w14:textId="77777777" w:rsidTr="009C5023">
        <w:trPr>
          <w:jc w:val="center"/>
        </w:trPr>
        <w:tc>
          <w:tcPr>
            <w:tcW w:w="713" w:type="pct"/>
            <w:vMerge/>
          </w:tcPr>
          <w:p w14:paraId="2AFFC0FA" w14:textId="77777777" w:rsidR="00B10895" w:rsidRPr="00566985" w:rsidRDefault="00B10895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630" w:type="pct"/>
          </w:tcPr>
          <w:p w14:paraId="309AF1F1" w14:textId="77777777" w:rsidR="00B10895" w:rsidRPr="00566985" w:rsidRDefault="00B10895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  <w:r w:rsidRPr="00566985"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>5.3. Are the outputs of the integration of qualitative and quantitative components adequately interpreted?</w:t>
            </w:r>
          </w:p>
        </w:tc>
        <w:tc>
          <w:tcPr>
            <w:tcW w:w="261" w:type="pct"/>
          </w:tcPr>
          <w:p w14:paraId="43406A17" w14:textId="77777777" w:rsidR="00B10895" w:rsidRPr="00566985" w:rsidRDefault="00B10895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10" w:type="pct"/>
          </w:tcPr>
          <w:p w14:paraId="1932CF65" w14:textId="77777777" w:rsidR="00B10895" w:rsidRPr="00566985" w:rsidRDefault="00B10895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313" w:type="pct"/>
          </w:tcPr>
          <w:p w14:paraId="4D4B23C4" w14:textId="77777777" w:rsidR="00B10895" w:rsidRPr="00566985" w:rsidRDefault="00B10895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873" w:type="pct"/>
          </w:tcPr>
          <w:p w14:paraId="56A7FA62" w14:textId="77777777" w:rsidR="00B10895" w:rsidRPr="009676CD" w:rsidRDefault="00B10895" w:rsidP="009C5023">
            <w:pPr>
              <w:spacing w:after="0" w:line="240" w:lineRule="auto"/>
              <w:rPr>
                <w:rFonts w:ascii="Times New Roman" w:hAnsi="Times New Roman" w:cs="Times New Roman"/>
                <w:iCs/>
                <w:sz w:val="20"/>
                <w:szCs w:val="20"/>
                <w:lang w:val="en-US" w:eastAsia="fr-FR"/>
              </w:rPr>
            </w:pPr>
          </w:p>
        </w:tc>
      </w:tr>
      <w:tr w:rsidR="00B10895" w:rsidRPr="000B2924" w14:paraId="0B18E372" w14:textId="77777777" w:rsidTr="009C5023">
        <w:trPr>
          <w:jc w:val="center"/>
        </w:trPr>
        <w:tc>
          <w:tcPr>
            <w:tcW w:w="713" w:type="pct"/>
            <w:vMerge/>
          </w:tcPr>
          <w:p w14:paraId="1D12396D" w14:textId="77777777" w:rsidR="00B10895" w:rsidRPr="00566985" w:rsidRDefault="00B10895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630" w:type="pct"/>
          </w:tcPr>
          <w:p w14:paraId="5F31BFCC" w14:textId="77777777" w:rsidR="00B10895" w:rsidRPr="00566985" w:rsidRDefault="00B10895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  <w:r w:rsidRPr="00566985"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>5.4.</w:t>
            </w:r>
            <w:r w:rsidRPr="00566985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 Are d</w:t>
            </w:r>
            <w:r w:rsidRPr="00566985"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>ivergences and inconsistencies between quantitative and qualitative results adequately addressed?</w:t>
            </w:r>
          </w:p>
        </w:tc>
        <w:tc>
          <w:tcPr>
            <w:tcW w:w="261" w:type="pct"/>
          </w:tcPr>
          <w:p w14:paraId="1297CD9A" w14:textId="77777777" w:rsidR="00B10895" w:rsidRPr="00566985" w:rsidRDefault="00B10895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10" w:type="pct"/>
          </w:tcPr>
          <w:p w14:paraId="64B75446" w14:textId="77777777" w:rsidR="00B10895" w:rsidRPr="00566985" w:rsidRDefault="00B10895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313" w:type="pct"/>
          </w:tcPr>
          <w:p w14:paraId="6828FEA2" w14:textId="77777777" w:rsidR="00B10895" w:rsidRPr="00566985" w:rsidRDefault="00B10895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873" w:type="pct"/>
          </w:tcPr>
          <w:p w14:paraId="07BD7AB3" w14:textId="77777777" w:rsidR="00B10895" w:rsidRPr="00566985" w:rsidRDefault="00B10895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i/>
                <w:sz w:val="20"/>
                <w:szCs w:val="20"/>
                <w:lang w:val="en-US" w:eastAsia="fr-FR"/>
              </w:rPr>
            </w:pPr>
          </w:p>
        </w:tc>
      </w:tr>
      <w:tr w:rsidR="00B10895" w:rsidRPr="000B2924" w14:paraId="263A5DC3" w14:textId="77777777" w:rsidTr="009C5023">
        <w:trPr>
          <w:jc w:val="center"/>
        </w:trPr>
        <w:tc>
          <w:tcPr>
            <w:tcW w:w="713" w:type="pct"/>
            <w:vMerge/>
          </w:tcPr>
          <w:p w14:paraId="54DA4BA7" w14:textId="77777777" w:rsidR="00B10895" w:rsidRPr="00566985" w:rsidRDefault="00B10895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630" w:type="pct"/>
          </w:tcPr>
          <w:p w14:paraId="55952B32" w14:textId="77777777" w:rsidR="00B10895" w:rsidRPr="00566985" w:rsidRDefault="00B10895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i/>
                <w:sz w:val="20"/>
                <w:szCs w:val="20"/>
                <w:lang w:val="en-US" w:eastAsia="fr-FR"/>
              </w:rPr>
            </w:pPr>
            <w:r w:rsidRPr="00566985"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>5.5. Do the different components of the study adhere to the quality criteria of each tradition of the methods involved?</w:t>
            </w:r>
            <w:r w:rsidRPr="00566985">
              <w:rPr>
                <w:rFonts w:ascii="Times New Roman" w:hAnsi="Times New Roman" w:cs="Times New Roman"/>
                <w:i/>
                <w:sz w:val="20"/>
                <w:szCs w:val="20"/>
                <w:lang w:val="en-US" w:eastAsia="fr-FR"/>
              </w:rPr>
              <w:t xml:space="preserve"> </w:t>
            </w:r>
          </w:p>
        </w:tc>
        <w:tc>
          <w:tcPr>
            <w:tcW w:w="261" w:type="pct"/>
          </w:tcPr>
          <w:p w14:paraId="56A6FBB9" w14:textId="77777777" w:rsidR="00B10895" w:rsidRPr="00566985" w:rsidRDefault="00B10895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10" w:type="pct"/>
          </w:tcPr>
          <w:p w14:paraId="5F13CAE3" w14:textId="77777777" w:rsidR="00B10895" w:rsidRPr="00566985" w:rsidRDefault="00B10895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313" w:type="pct"/>
          </w:tcPr>
          <w:p w14:paraId="155B48C6" w14:textId="77777777" w:rsidR="00B10895" w:rsidRPr="00566985" w:rsidRDefault="00B10895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873" w:type="pct"/>
          </w:tcPr>
          <w:p w14:paraId="6A039364" w14:textId="77777777" w:rsidR="00B10895" w:rsidRPr="00566985" w:rsidRDefault="00B10895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i/>
                <w:sz w:val="20"/>
                <w:szCs w:val="20"/>
                <w:lang w:val="en-US" w:eastAsia="fr-FR"/>
              </w:rPr>
            </w:pPr>
          </w:p>
        </w:tc>
      </w:tr>
    </w:tbl>
    <w:p w14:paraId="282BD40A" w14:textId="77777777" w:rsidR="00B10895" w:rsidRPr="006D4EA8" w:rsidRDefault="00B10895" w:rsidP="00B10895">
      <w:pPr>
        <w:rPr>
          <w:lang w:val="en-US"/>
        </w:rPr>
      </w:pPr>
    </w:p>
    <w:p w14:paraId="50955DBB" w14:textId="34724113" w:rsidR="00B10895" w:rsidRDefault="00B10895">
      <w:pPr>
        <w:rPr>
          <w:lang w:val="en-US"/>
        </w:rPr>
      </w:pPr>
      <w:r>
        <w:rPr>
          <w:lang w:val="en-US"/>
        </w:rPr>
        <w:br w:type="page"/>
      </w:r>
    </w:p>
    <w:tbl>
      <w:tblPr>
        <w:tblW w:w="5050" w:type="pct"/>
        <w:jc w:val="center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ayout w:type="fixed"/>
        <w:tblLook w:val="01E0" w:firstRow="1" w:lastRow="1" w:firstColumn="1" w:lastColumn="1" w:noHBand="0" w:noVBand="0"/>
      </w:tblPr>
      <w:tblGrid>
        <w:gridCol w:w="1933"/>
        <w:gridCol w:w="7132"/>
        <w:gridCol w:w="708"/>
        <w:gridCol w:w="570"/>
        <w:gridCol w:w="849"/>
        <w:gridCol w:w="2368"/>
      </w:tblGrid>
      <w:tr w:rsidR="00B10895" w:rsidRPr="00566985" w14:paraId="7B14FE85" w14:textId="77777777" w:rsidTr="009C5023">
        <w:trPr>
          <w:jc w:val="center"/>
        </w:trPr>
        <w:tc>
          <w:tcPr>
            <w:tcW w:w="713" w:type="pct"/>
            <w:vMerge w:val="restart"/>
            <w:vAlign w:val="center"/>
          </w:tcPr>
          <w:p w14:paraId="4AAA8151" w14:textId="77777777" w:rsidR="00B10895" w:rsidRDefault="00B10895" w:rsidP="009C5023">
            <w:pPr>
              <w:spacing w:after="0" w:line="240" w:lineRule="auto"/>
              <w:rPr>
                <w:rFonts w:ascii="Times New Roman" w:hAnsi="Times New Roman" w:cs="Times New Roman"/>
                <w:b/>
                <w:sz w:val="20"/>
                <w:szCs w:val="20"/>
                <w:lang w:eastAsia="fr-FR"/>
              </w:rPr>
            </w:pPr>
            <w:r w:rsidRPr="00566985">
              <w:rPr>
                <w:rFonts w:ascii="Times New Roman" w:hAnsi="Times New Roman" w:cs="Times New Roman"/>
                <w:b/>
                <w:sz w:val="20"/>
                <w:szCs w:val="20"/>
                <w:lang w:eastAsia="fr-FR"/>
              </w:rPr>
              <w:t xml:space="preserve">Study: </w:t>
            </w:r>
          </w:p>
          <w:p w14:paraId="0A2FDA1E" w14:textId="39C8144D" w:rsidR="00B10895" w:rsidRPr="00566985" w:rsidRDefault="007B068D" w:rsidP="009C5023">
            <w:pPr>
              <w:spacing w:after="0" w:line="240" w:lineRule="auto"/>
              <w:rPr>
                <w:rFonts w:ascii="Times New Roman" w:hAnsi="Times New Roman" w:cs="Times New Roman"/>
                <w:b/>
                <w:sz w:val="20"/>
                <w:szCs w:val="20"/>
                <w:lang w:eastAsia="fr-FR"/>
              </w:rPr>
            </w:pPr>
            <w:r>
              <w:rPr>
                <w:rFonts w:ascii="Times New Roman" w:hAnsi="Times New Roman" w:cs="Times New Roman"/>
                <w:b/>
                <w:sz w:val="20"/>
                <w:szCs w:val="20"/>
                <w:lang w:eastAsia="fr-FR"/>
              </w:rPr>
              <w:t>Brüggeman</w:t>
            </w:r>
            <w:r w:rsidR="008C2A36">
              <w:rPr>
                <w:rFonts w:ascii="Times New Roman" w:hAnsi="Times New Roman" w:cs="Times New Roman"/>
                <w:b/>
                <w:sz w:val="20"/>
                <w:szCs w:val="20"/>
                <w:lang w:eastAsia="fr-FR"/>
              </w:rPr>
              <w:t>n</w:t>
            </w:r>
            <w:r w:rsidR="00917385" w:rsidRPr="00917385">
              <w:rPr>
                <w:rFonts w:ascii="Times New Roman" w:hAnsi="Times New Roman" w:cs="Times New Roman"/>
                <w:b/>
                <w:sz w:val="20"/>
                <w:szCs w:val="20"/>
                <w:vertAlign w:val="superscript"/>
                <w:lang w:eastAsia="fr-FR"/>
              </w:rPr>
              <w:t>29</w:t>
            </w:r>
            <w:r w:rsidR="008C2A36">
              <w:rPr>
                <w:rFonts w:ascii="Times New Roman" w:hAnsi="Times New Roman" w:cs="Times New Roman"/>
                <w:b/>
                <w:sz w:val="20"/>
                <w:szCs w:val="20"/>
                <w:lang w:eastAsia="fr-FR"/>
              </w:rPr>
              <w:t xml:space="preserve"> 2015</w:t>
            </w:r>
          </w:p>
        </w:tc>
        <w:tc>
          <w:tcPr>
            <w:tcW w:w="2630" w:type="pct"/>
            <w:vMerge w:val="restart"/>
            <w:vAlign w:val="center"/>
          </w:tcPr>
          <w:p w14:paraId="68CF74A2" w14:textId="77777777" w:rsidR="00B10895" w:rsidRPr="00566985" w:rsidRDefault="00B10895" w:rsidP="009C5023">
            <w:pPr>
              <w:spacing w:after="0" w:line="240" w:lineRule="auto"/>
              <w:rPr>
                <w:rFonts w:ascii="Times New Roman" w:hAnsi="Times New Roman" w:cs="Times New Roman"/>
                <w:b/>
                <w:sz w:val="20"/>
                <w:szCs w:val="20"/>
                <w:lang w:eastAsia="fr-FR"/>
              </w:rPr>
            </w:pPr>
            <w:r w:rsidRPr="00566985">
              <w:rPr>
                <w:rFonts w:ascii="Times New Roman" w:hAnsi="Times New Roman" w:cs="Times New Roman"/>
                <w:b/>
                <w:sz w:val="20"/>
                <w:szCs w:val="20"/>
                <w:lang w:eastAsia="fr-FR"/>
              </w:rPr>
              <w:t>Methodological quality criteria</w:t>
            </w:r>
          </w:p>
        </w:tc>
        <w:tc>
          <w:tcPr>
            <w:tcW w:w="1657" w:type="pct"/>
            <w:gridSpan w:val="4"/>
            <w:vAlign w:val="center"/>
          </w:tcPr>
          <w:p w14:paraId="79BA4C7B" w14:textId="77777777" w:rsidR="00B10895" w:rsidRPr="00566985" w:rsidRDefault="00B10895" w:rsidP="009C5023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sz w:val="20"/>
                <w:szCs w:val="20"/>
                <w:lang w:eastAsia="fr-FR"/>
              </w:rPr>
            </w:pPr>
            <w:r w:rsidRPr="00566985">
              <w:rPr>
                <w:rFonts w:ascii="Times New Roman" w:hAnsi="Times New Roman" w:cs="Times New Roman"/>
                <w:b/>
                <w:sz w:val="20"/>
                <w:szCs w:val="20"/>
                <w:lang w:eastAsia="fr-FR"/>
              </w:rPr>
              <w:t>Responses</w:t>
            </w:r>
          </w:p>
        </w:tc>
      </w:tr>
      <w:tr w:rsidR="00B10895" w:rsidRPr="00566985" w14:paraId="24E89581" w14:textId="77777777" w:rsidTr="009C5023">
        <w:trPr>
          <w:jc w:val="center"/>
        </w:trPr>
        <w:tc>
          <w:tcPr>
            <w:tcW w:w="713" w:type="pct"/>
            <w:vMerge/>
            <w:tcBorders>
              <w:bottom w:val="single" w:sz="24" w:space="0" w:color="auto"/>
            </w:tcBorders>
          </w:tcPr>
          <w:p w14:paraId="6F752D9F" w14:textId="77777777" w:rsidR="00B10895" w:rsidRPr="00566985" w:rsidRDefault="00B10895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eastAsia="fr-FR"/>
              </w:rPr>
            </w:pPr>
          </w:p>
        </w:tc>
        <w:tc>
          <w:tcPr>
            <w:tcW w:w="2630" w:type="pct"/>
            <w:vMerge/>
            <w:tcBorders>
              <w:bottom w:val="single" w:sz="24" w:space="0" w:color="auto"/>
            </w:tcBorders>
          </w:tcPr>
          <w:p w14:paraId="7D642FF5" w14:textId="77777777" w:rsidR="00B10895" w:rsidRPr="00566985" w:rsidRDefault="00B10895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eastAsia="fr-FR"/>
              </w:rPr>
            </w:pPr>
          </w:p>
        </w:tc>
        <w:tc>
          <w:tcPr>
            <w:tcW w:w="261" w:type="pct"/>
            <w:tcBorders>
              <w:bottom w:val="single" w:sz="24" w:space="0" w:color="auto"/>
            </w:tcBorders>
            <w:vAlign w:val="center"/>
          </w:tcPr>
          <w:p w14:paraId="0790CC4F" w14:textId="77777777" w:rsidR="00B10895" w:rsidRPr="00566985" w:rsidRDefault="00B10895" w:rsidP="009C5023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eastAsia="fr-FR"/>
              </w:rPr>
            </w:pPr>
            <w:r w:rsidRPr="00566985">
              <w:rPr>
                <w:rFonts w:ascii="Times New Roman" w:hAnsi="Times New Roman" w:cs="Times New Roman"/>
                <w:sz w:val="20"/>
                <w:szCs w:val="20"/>
                <w:lang w:eastAsia="fr-FR"/>
              </w:rPr>
              <w:t>Yes</w:t>
            </w:r>
          </w:p>
        </w:tc>
        <w:tc>
          <w:tcPr>
            <w:tcW w:w="210" w:type="pct"/>
            <w:tcBorders>
              <w:bottom w:val="single" w:sz="24" w:space="0" w:color="auto"/>
            </w:tcBorders>
            <w:vAlign w:val="center"/>
          </w:tcPr>
          <w:p w14:paraId="58FAA161" w14:textId="77777777" w:rsidR="00B10895" w:rsidRPr="00566985" w:rsidRDefault="00B10895" w:rsidP="009C5023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eastAsia="fr-FR"/>
              </w:rPr>
            </w:pPr>
            <w:r w:rsidRPr="00566985">
              <w:rPr>
                <w:rFonts w:ascii="Times New Roman" w:hAnsi="Times New Roman" w:cs="Times New Roman"/>
                <w:sz w:val="20"/>
                <w:szCs w:val="20"/>
                <w:lang w:eastAsia="fr-FR"/>
              </w:rPr>
              <w:t>No</w:t>
            </w:r>
          </w:p>
        </w:tc>
        <w:tc>
          <w:tcPr>
            <w:tcW w:w="313" w:type="pct"/>
            <w:tcBorders>
              <w:bottom w:val="single" w:sz="24" w:space="0" w:color="auto"/>
            </w:tcBorders>
            <w:vAlign w:val="center"/>
          </w:tcPr>
          <w:p w14:paraId="220DE64C" w14:textId="77777777" w:rsidR="00B10895" w:rsidRPr="00566985" w:rsidRDefault="00B10895" w:rsidP="009C5023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eastAsia="fr-FR"/>
              </w:rPr>
            </w:pPr>
            <w:r w:rsidRPr="00566985">
              <w:rPr>
                <w:rFonts w:ascii="Times New Roman" w:hAnsi="Times New Roman" w:cs="Times New Roman"/>
                <w:sz w:val="20"/>
                <w:szCs w:val="20"/>
                <w:lang w:eastAsia="fr-FR"/>
              </w:rPr>
              <w:t>Can’t tell</w:t>
            </w:r>
          </w:p>
        </w:tc>
        <w:tc>
          <w:tcPr>
            <w:tcW w:w="873" w:type="pct"/>
            <w:tcBorders>
              <w:bottom w:val="single" w:sz="24" w:space="0" w:color="auto"/>
            </w:tcBorders>
            <w:vAlign w:val="center"/>
          </w:tcPr>
          <w:p w14:paraId="0A48C635" w14:textId="77777777" w:rsidR="00B10895" w:rsidRPr="00566985" w:rsidRDefault="00B10895" w:rsidP="009C5023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eastAsia="fr-FR"/>
              </w:rPr>
            </w:pPr>
            <w:r w:rsidRPr="00566985">
              <w:rPr>
                <w:rFonts w:ascii="Times New Roman" w:hAnsi="Times New Roman" w:cs="Times New Roman"/>
                <w:sz w:val="20"/>
                <w:szCs w:val="20"/>
                <w:lang w:eastAsia="fr-FR"/>
              </w:rPr>
              <w:t>Comments</w:t>
            </w:r>
          </w:p>
        </w:tc>
      </w:tr>
      <w:tr w:rsidR="00B10895" w:rsidRPr="00E718A9" w14:paraId="0D8D1604" w14:textId="77777777" w:rsidTr="009C5023">
        <w:trPr>
          <w:trHeight w:val="257"/>
          <w:jc w:val="center"/>
        </w:trPr>
        <w:tc>
          <w:tcPr>
            <w:tcW w:w="713" w:type="pct"/>
            <w:vMerge w:val="restart"/>
          </w:tcPr>
          <w:p w14:paraId="09BC3CD3" w14:textId="77777777" w:rsidR="00B10895" w:rsidRPr="00566985" w:rsidRDefault="00B10895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  <w:r w:rsidRPr="00566985"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 xml:space="preserve">Screening questions </w:t>
            </w:r>
          </w:p>
          <w:p w14:paraId="15761EA8" w14:textId="77777777" w:rsidR="00B10895" w:rsidRPr="00566985" w:rsidRDefault="00B10895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  <w:r w:rsidRPr="00566985"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>(for all types)</w:t>
            </w:r>
          </w:p>
        </w:tc>
        <w:tc>
          <w:tcPr>
            <w:tcW w:w="2630" w:type="pct"/>
            <w:tcBorders>
              <w:bottom w:val="single" w:sz="4" w:space="0" w:color="auto"/>
            </w:tcBorders>
          </w:tcPr>
          <w:p w14:paraId="6F82C8C1" w14:textId="77777777" w:rsidR="00B10895" w:rsidRPr="00566985" w:rsidRDefault="00B10895" w:rsidP="009C5023">
            <w:pPr>
              <w:spacing w:after="0" w:line="240" w:lineRule="auto"/>
              <w:rPr>
                <w:rFonts w:ascii="Times New Roman" w:eastAsia="Calibri" w:hAnsi="Times New Roman" w:cs="Times New Roman"/>
                <w:i/>
                <w:sz w:val="20"/>
                <w:szCs w:val="20"/>
                <w:lang w:val="en-US"/>
              </w:rPr>
            </w:pPr>
            <w:r w:rsidRPr="00566985"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>S1. Are there clear research questions?</w:t>
            </w:r>
          </w:p>
        </w:tc>
        <w:tc>
          <w:tcPr>
            <w:tcW w:w="261" w:type="pct"/>
          </w:tcPr>
          <w:p w14:paraId="075C7706" w14:textId="77777777" w:rsidR="00B10895" w:rsidRPr="00566985" w:rsidRDefault="00B10895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>X</w:t>
            </w:r>
          </w:p>
        </w:tc>
        <w:tc>
          <w:tcPr>
            <w:tcW w:w="210" w:type="pct"/>
          </w:tcPr>
          <w:p w14:paraId="014ECBAB" w14:textId="77777777" w:rsidR="00B10895" w:rsidRPr="00566985" w:rsidRDefault="00B10895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313" w:type="pct"/>
          </w:tcPr>
          <w:p w14:paraId="46E81239" w14:textId="77777777" w:rsidR="00B10895" w:rsidRPr="00566985" w:rsidRDefault="00B10895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873" w:type="pct"/>
          </w:tcPr>
          <w:p w14:paraId="500FE9E7" w14:textId="77777777" w:rsidR="00B10895" w:rsidRPr="00566985" w:rsidRDefault="00B10895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</w:tr>
      <w:tr w:rsidR="00B10895" w:rsidRPr="00E718A9" w14:paraId="750E4763" w14:textId="77777777" w:rsidTr="009C5023">
        <w:trPr>
          <w:trHeight w:val="299"/>
          <w:jc w:val="center"/>
        </w:trPr>
        <w:tc>
          <w:tcPr>
            <w:tcW w:w="713" w:type="pct"/>
            <w:vMerge/>
          </w:tcPr>
          <w:p w14:paraId="78925BC9" w14:textId="77777777" w:rsidR="00B10895" w:rsidRPr="00566985" w:rsidRDefault="00B10895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630" w:type="pct"/>
            <w:tcBorders>
              <w:top w:val="single" w:sz="4" w:space="0" w:color="auto"/>
              <w:bottom w:val="single" w:sz="4" w:space="0" w:color="auto"/>
            </w:tcBorders>
          </w:tcPr>
          <w:p w14:paraId="21D82109" w14:textId="77777777" w:rsidR="00B10895" w:rsidRPr="00566985" w:rsidRDefault="00B10895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  <w:r w:rsidRPr="00566985"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 xml:space="preserve">S2. Do the collected data allow to address the research questions? </w:t>
            </w:r>
          </w:p>
        </w:tc>
        <w:tc>
          <w:tcPr>
            <w:tcW w:w="261" w:type="pct"/>
          </w:tcPr>
          <w:p w14:paraId="7B782936" w14:textId="77777777" w:rsidR="00B10895" w:rsidRPr="00566985" w:rsidRDefault="00B10895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>X</w:t>
            </w:r>
          </w:p>
        </w:tc>
        <w:tc>
          <w:tcPr>
            <w:tcW w:w="210" w:type="pct"/>
          </w:tcPr>
          <w:p w14:paraId="4BD1FFBE" w14:textId="77777777" w:rsidR="00B10895" w:rsidRPr="00566985" w:rsidRDefault="00B10895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313" w:type="pct"/>
          </w:tcPr>
          <w:p w14:paraId="524CF111" w14:textId="77777777" w:rsidR="00B10895" w:rsidRPr="00566985" w:rsidRDefault="00B10895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873" w:type="pct"/>
          </w:tcPr>
          <w:p w14:paraId="6CC8F93B" w14:textId="77777777" w:rsidR="00B10895" w:rsidRPr="00566985" w:rsidRDefault="00B10895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</w:tr>
      <w:tr w:rsidR="00B10895" w:rsidRPr="000B2924" w14:paraId="21186E5B" w14:textId="77777777" w:rsidTr="009C5023">
        <w:trPr>
          <w:trHeight w:val="233"/>
          <w:jc w:val="center"/>
        </w:trPr>
        <w:tc>
          <w:tcPr>
            <w:tcW w:w="713" w:type="pct"/>
            <w:vMerge/>
            <w:tcBorders>
              <w:bottom w:val="single" w:sz="24" w:space="0" w:color="auto"/>
            </w:tcBorders>
          </w:tcPr>
          <w:p w14:paraId="3FD5A404" w14:textId="77777777" w:rsidR="00B10895" w:rsidRPr="00566985" w:rsidRDefault="00B10895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4287" w:type="pct"/>
            <w:gridSpan w:val="5"/>
            <w:tcBorders>
              <w:top w:val="single" w:sz="4" w:space="0" w:color="auto"/>
              <w:bottom w:val="single" w:sz="24" w:space="0" w:color="auto"/>
            </w:tcBorders>
          </w:tcPr>
          <w:p w14:paraId="0201FB75" w14:textId="77777777" w:rsidR="00B10895" w:rsidRPr="00566985" w:rsidRDefault="00B10895" w:rsidP="009C5023">
            <w:pPr>
              <w:spacing w:after="0" w:line="240" w:lineRule="auto"/>
              <w:rPr>
                <w:rFonts w:ascii="Times New Roman" w:hAnsi="Times New Roman" w:cs="Times New Roman"/>
                <w:color w:val="C00000"/>
                <w:sz w:val="20"/>
                <w:szCs w:val="20"/>
                <w:lang w:val="en-US" w:eastAsia="fr-FR"/>
              </w:rPr>
            </w:pPr>
            <w:r w:rsidRPr="00566985">
              <w:rPr>
                <w:rFonts w:ascii="Times New Roman" w:eastAsia="Calibri" w:hAnsi="Times New Roman" w:cs="Times New Roman"/>
                <w:i/>
                <w:color w:val="C00000"/>
                <w:sz w:val="20"/>
                <w:szCs w:val="20"/>
                <w:lang w:val="en-US"/>
              </w:rPr>
              <w:t>Further appraisal may not be feasible or appropriate when the answer is ‘No’ or ‘Can’t tell’ to one or both screening questions.</w:t>
            </w:r>
          </w:p>
        </w:tc>
      </w:tr>
      <w:tr w:rsidR="00B10895" w:rsidRPr="000B2924" w14:paraId="4ED80AD0" w14:textId="77777777" w:rsidTr="009C5023">
        <w:trPr>
          <w:jc w:val="center"/>
        </w:trPr>
        <w:tc>
          <w:tcPr>
            <w:tcW w:w="713" w:type="pct"/>
            <w:vMerge w:val="restart"/>
            <w:tcBorders>
              <w:top w:val="single" w:sz="24" w:space="0" w:color="auto"/>
            </w:tcBorders>
          </w:tcPr>
          <w:p w14:paraId="414E4B0A" w14:textId="77777777" w:rsidR="00B10895" w:rsidRPr="00566985" w:rsidRDefault="00B10895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eastAsia="fr-FR"/>
              </w:rPr>
            </w:pPr>
            <w:r w:rsidRPr="00566985">
              <w:rPr>
                <w:rFonts w:ascii="Times New Roman" w:hAnsi="Times New Roman" w:cs="Times New Roman"/>
                <w:sz w:val="20"/>
                <w:szCs w:val="20"/>
                <w:lang w:eastAsia="fr-FR"/>
              </w:rPr>
              <w:t>1. Qualitative</w:t>
            </w:r>
          </w:p>
        </w:tc>
        <w:tc>
          <w:tcPr>
            <w:tcW w:w="2630" w:type="pct"/>
            <w:tcBorders>
              <w:top w:val="single" w:sz="24" w:space="0" w:color="auto"/>
            </w:tcBorders>
          </w:tcPr>
          <w:p w14:paraId="73A18F07" w14:textId="77777777" w:rsidR="00B10895" w:rsidRPr="00566985" w:rsidRDefault="00B10895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  <w:r w:rsidRPr="00566985"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>1.1. Is the qualitative approach appropriate to answer the research question?</w:t>
            </w:r>
          </w:p>
        </w:tc>
        <w:tc>
          <w:tcPr>
            <w:tcW w:w="261" w:type="pct"/>
            <w:tcBorders>
              <w:top w:val="single" w:sz="24" w:space="0" w:color="auto"/>
            </w:tcBorders>
          </w:tcPr>
          <w:p w14:paraId="17F8FBED" w14:textId="66B7362D" w:rsidR="00B10895" w:rsidRPr="00566985" w:rsidRDefault="00B10895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10" w:type="pct"/>
            <w:tcBorders>
              <w:top w:val="single" w:sz="24" w:space="0" w:color="auto"/>
            </w:tcBorders>
          </w:tcPr>
          <w:p w14:paraId="45E57AA7" w14:textId="77777777" w:rsidR="00B10895" w:rsidRPr="00566985" w:rsidRDefault="00B10895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313" w:type="pct"/>
            <w:tcBorders>
              <w:top w:val="single" w:sz="24" w:space="0" w:color="auto"/>
            </w:tcBorders>
          </w:tcPr>
          <w:p w14:paraId="0F9F446B" w14:textId="1DA63A9C" w:rsidR="00B10895" w:rsidRPr="00566985" w:rsidRDefault="003E18DC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>X</w:t>
            </w:r>
          </w:p>
        </w:tc>
        <w:tc>
          <w:tcPr>
            <w:tcW w:w="873" w:type="pct"/>
            <w:tcBorders>
              <w:top w:val="single" w:sz="24" w:space="0" w:color="auto"/>
            </w:tcBorders>
          </w:tcPr>
          <w:p w14:paraId="6C1077FD" w14:textId="394A0F96" w:rsidR="00B10895" w:rsidRPr="00566985" w:rsidRDefault="00454496" w:rsidP="00454496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  <w:r>
              <w:rPr>
                <w:rFonts w:ascii="Times New Roman" w:hAnsi="Times New Roman" w:cs="Times New Roman"/>
                <w:iCs/>
                <w:sz w:val="20"/>
                <w:szCs w:val="20"/>
                <w:lang w:val="en-US" w:eastAsia="fr-FR"/>
              </w:rPr>
              <w:t xml:space="preserve">The aim is to understand why hospitals in a Brazilian province prevents the presence of a companion during birth and cs. </w:t>
            </w:r>
            <w:r w:rsidR="003E18DC">
              <w:rPr>
                <w:rFonts w:ascii="Times New Roman" w:hAnsi="Times New Roman" w:cs="Times New Roman"/>
                <w:iCs/>
                <w:sz w:val="20"/>
                <w:szCs w:val="20"/>
                <w:lang w:val="en-US" w:eastAsia="fr-FR"/>
              </w:rPr>
              <w:t xml:space="preserve">One or two persons per hospital is interviewed. </w:t>
            </w:r>
            <w:r w:rsidR="009B765F">
              <w:rPr>
                <w:rFonts w:ascii="Times New Roman" w:hAnsi="Times New Roman" w:cs="Times New Roman"/>
                <w:iCs/>
                <w:sz w:val="20"/>
                <w:szCs w:val="20"/>
                <w:lang w:val="en-US" w:eastAsia="fr-FR"/>
              </w:rPr>
              <w:t xml:space="preserve">Uncertain whether this </w:t>
            </w:r>
            <w:r w:rsidR="00402EE0">
              <w:rPr>
                <w:rFonts w:ascii="Times New Roman" w:hAnsi="Times New Roman" w:cs="Times New Roman"/>
                <w:iCs/>
                <w:sz w:val="20"/>
                <w:szCs w:val="20"/>
                <w:lang w:val="en-US" w:eastAsia="fr-FR"/>
              </w:rPr>
              <w:t>number</w:t>
            </w:r>
            <w:r w:rsidR="009B765F">
              <w:rPr>
                <w:rFonts w:ascii="Times New Roman" w:hAnsi="Times New Roman" w:cs="Times New Roman"/>
                <w:iCs/>
                <w:sz w:val="20"/>
                <w:szCs w:val="20"/>
                <w:lang w:val="en-US" w:eastAsia="fr-FR"/>
              </w:rPr>
              <w:t xml:space="preserve"> of participants will adequately answer the aim, to “understand”, but it </w:t>
            </w:r>
            <w:r w:rsidR="00E809D3">
              <w:rPr>
                <w:rFonts w:ascii="Times New Roman" w:hAnsi="Times New Roman" w:cs="Times New Roman"/>
                <w:iCs/>
                <w:sz w:val="20"/>
                <w:szCs w:val="20"/>
                <w:lang w:val="en-US" w:eastAsia="fr-FR"/>
              </w:rPr>
              <w:t>is likely to contribute with relevant information.</w:t>
            </w:r>
          </w:p>
        </w:tc>
      </w:tr>
      <w:tr w:rsidR="00B10895" w:rsidRPr="000B2924" w14:paraId="4E2113C6" w14:textId="77777777" w:rsidTr="009C5023">
        <w:trPr>
          <w:trHeight w:val="274"/>
          <w:jc w:val="center"/>
        </w:trPr>
        <w:tc>
          <w:tcPr>
            <w:tcW w:w="713" w:type="pct"/>
            <w:vMerge/>
          </w:tcPr>
          <w:p w14:paraId="5123A89A" w14:textId="77777777" w:rsidR="00B10895" w:rsidRPr="00566985" w:rsidRDefault="00B10895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630" w:type="pct"/>
          </w:tcPr>
          <w:p w14:paraId="6007EA05" w14:textId="77777777" w:rsidR="00B10895" w:rsidRPr="00566985" w:rsidRDefault="00B10895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  <w:r w:rsidRPr="00566985"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>1.2. Are the qualitative data collection methods adequate to address the research question?</w:t>
            </w:r>
          </w:p>
        </w:tc>
        <w:tc>
          <w:tcPr>
            <w:tcW w:w="261" w:type="pct"/>
          </w:tcPr>
          <w:p w14:paraId="2AA9A5FF" w14:textId="27C13E98" w:rsidR="00B10895" w:rsidRPr="00566985" w:rsidRDefault="000B43EB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>X</w:t>
            </w:r>
          </w:p>
        </w:tc>
        <w:tc>
          <w:tcPr>
            <w:tcW w:w="210" w:type="pct"/>
          </w:tcPr>
          <w:p w14:paraId="4951FBDB" w14:textId="77777777" w:rsidR="00B10895" w:rsidRPr="00566985" w:rsidRDefault="00B10895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313" w:type="pct"/>
          </w:tcPr>
          <w:p w14:paraId="6937E0B0" w14:textId="77777777" w:rsidR="00B10895" w:rsidRPr="00566985" w:rsidRDefault="00B10895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873" w:type="pct"/>
          </w:tcPr>
          <w:p w14:paraId="63DB77A4" w14:textId="77777777" w:rsidR="00B10895" w:rsidRDefault="000B43EB" w:rsidP="00454496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 xml:space="preserve">One nurse </w:t>
            </w:r>
            <w:r w:rsidR="00B34B49"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 xml:space="preserve">in charge of the childcare section </w:t>
            </w:r>
            <w:r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 xml:space="preserve">per hospital (12) </w:t>
            </w:r>
            <w:r w:rsidR="00B34B49"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 xml:space="preserve">was </w:t>
            </w:r>
            <w:r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 xml:space="preserve">interviewed, as well as </w:t>
            </w:r>
            <w:r w:rsidR="00167B7E"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 xml:space="preserve">five technical directors. </w:t>
            </w:r>
            <w:r w:rsidR="006A6A6F"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>The number of participants were sat through the theoretical saturation of data</w:t>
            </w:r>
            <w:r w:rsidR="000022D7"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 xml:space="preserve">, unknown if the number was determined before collecting data. </w:t>
            </w:r>
          </w:p>
          <w:p w14:paraId="1FB3C1DE" w14:textId="73B2782F" w:rsidR="002C2CA6" w:rsidRPr="00566985" w:rsidRDefault="00F24759" w:rsidP="00454496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 xml:space="preserve">Data were collected by telephone. Semi-structured interviews. </w:t>
            </w:r>
            <w:r w:rsidR="00A020A0"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 xml:space="preserve">Interviews were transcribed and </w:t>
            </w:r>
            <w:r w:rsidR="007E67B8"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>reviewed.</w:t>
            </w:r>
          </w:p>
        </w:tc>
      </w:tr>
      <w:tr w:rsidR="00B10895" w:rsidRPr="00E718A9" w14:paraId="6111A06A" w14:textId="77777777" w:rsidTr="009C5023">
        <w:trPr>
          <w:jc w:val="center"/>
        </w:trPr>
        <w:tc>
          <w:tcPr>
            <w:tcW w:w="713" w:type="pct"/>
            <w:vMerge/>
          </w:tcPr>
          <w:p w14:paraId="6600809F" w14:textId="77777777" w:rsidR="00B10895" w:rsidRPr="00566985" w:rsidRDefault="00B10895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630" w:type="pct"/>
          </w:tcPr>
          <w:p w14:paraId="3C5350F8" w14:textId="77777777" w:rsidR="00B10895" w:rsidRPr="00566985" w:rsidRDefault="00B10895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  <w:r w:rsidRPr="00566985"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>1.3. Are the findings adequately derived from the data?</w:t>
            </w:r>
          </w:p>
        </w:tc>
        <w:tc>
          <w:tcPr>
            <w:tcW w:w="261" w:type="pct"/>
          </w:tcPr>
          <w:p w14:paraId="63560193" w14:textId="3105BB9E" w:rsidR="00B10895" w:rsidRPr="00566985" w:rsidRDefault="00B10895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10" w:type="pct"/>
          </w:tcPr>
          <w:p w14:paraId="7587492E" w14:textId="77777777" w:rsidR="00B10895" w:rsidRPr="00566985" w:rsidRDefault="00B10895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313" w:type="pct"/>
          </w:tcPr>
          <w:p w14:paraId="620F4F50" w14:textId="11EFA125" w:rsidR="00B10895" w:rsidRPr="00566985" w:rsidRDefault="005868F1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>X</w:t>
            </w:r>
          </w:p>
        </w:tc>
        <w:tc>
          <w:tcPr>
            <w:tcW w:w="873" w:type="pct"/>
          </w:tcPr>
          <w:p w14:paraId="00629598" w14:textId="5891CC92" w:rsidR="00B10895" w:rsidRPr="00DB0EC0" w:rsidRDefault="00DB0EC0" w:rsidP="00454496">
            <w:pPr>
              <w:spacing w:after="0" w:line="240" w:lineRule="auto"/>
              <w:rPr>
                <w:rFonts w:ascii="Times New Roman" w:hAnsi="Times New Roman" w:cs="Times New Roman"/>
                <w:iCs/>
                <w:sz w:val="20"/>
                <w:szCs w:val="20"/>
                <w:lang w:val="en-US" w:eastAsia="fr-FR"/>
              </w:rPr>
            </w:pPr>
            <w:r>
              <w:rPr>
                <w:rFonts w:ascii="Times New Roman" w:hAnsi="Times New Roman" w:cs="Times New Roman"/>
                <w:iCs/>
                <w:sz w:val="20"/>
                <w:szCs w:val="20"/>
                <w:lang w:val="en-US" w:eastAsia="fr-FR"/>
              </w:rPr>
              <w:t xml:space="preserve">Key Expressions, then </w:t>
            </w:r>
            <w:r w:rsidR="007B7C99">
              <w:rPr>
                <w:rFonts w:ascii="Times New Roman" w:hAnsi="Times New Roman" w:cs="Times New Roman"/>
                <w:iCs/>
                <w:sz w:val="20"/>
                <w:szCs w:val="20"/>
                <w:lang w:val="en-US" w:eastAsia="fr-FR"/>
              </w:rPr>
              <w:t xml:space="preserve">Central Ideas were extracted from data. </w:t>
            </w:r>
            <w:r w:rsidR="00D10A8D">
              <w:rPr>
                <w:rFonts w:ascii="Times New Roman" w:hAnsi="Times New Roman" w:cs="Times New Roman"/>
                <w:iCs/>
                <w:sz w:val="20"/>
                <w:szCs w:val="20"/>
                <w:lang w:val="en-US" w:eastAsia="fr-FR"/>
              </w:rPr>
              <w:t xml:space="preserve">One quote per </w:t>
            </w:r>
            <w:r w:rsidR="005868F1">
              <w:rPr>
                <w:rFonts w:ascii="Times New Roman" w:hAnsi="Times New Roman" w:cs="Times New Roman"/>
                <w:iCs/>
                <w:sz w:val="20"/>
                <w:szCs w:val="20"/>
                <w:lang w:val="en-US" w:eastAsia="fr-FR"/>
              </w:rPr>
              <w:t>Central Idea is available (five).</w:t>
            </w:r>
            <w:r w:rsidR="009854FA">
              <w:rPr>
                <w:rFonts w:ascii="Times New Roman" w:hAnsi="Times New Roman" w:cs="Times New Roman"/>
                <w:iCs/>
                <w:sz w:val="20"/>
                <w:szCs w:val="20"/>
                <w:lang w:val="en-US" w:eastAsia="fr-FR"/>
              </w:rPr>
              <w:t xml:space="preserve"> No additional material available. </w:t>
            </w:r>
          </w:p>
        </w:tc>
      </w:tr>
      <w:tr w:rsidR="00B10895" w:rsidRPr="00E718A9" w14:paraId="3C887122" w14:textId="77777777" w:rsidTr="009C5023">
        <w:trPr>
          <w:jc w:val="center"/>
        </w:trPr>
        <w:tc>
          <w:tcPr>
            <w:tcW w:w="713" w:type="pct"/>
            <w:vMerge/>
          </w:tcPr>
          <w:p w14:paraId="7C43E530" w14:textId="77777777" w:rsidR="00B10895" w:rsidRPr="00566985" w:rsidRDefault="00B10895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630" w:type="pct"/>
          </w:tcPr>
          <w:p w14:paraId="53BC5321" w14:textId="77777777" w:rsidR="00B10895" w:rsidRPr="00566985" w:rsidRDefault="00B10895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  <w:r w:rsidRPr="00566985"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 xml:space="preserve">1.4. Is the interpretation of results sufficiently substantiated by data? </w:t>
            </w:r>
          </w:p>
        </w:tc>
        <w:tc>
          <w:tcPr>
            <w:tcW w:w="261" w:type="pct"/>
          </w:tcPr>
          <w:p w14:paraId="7ACDFA04" w14:textId="77777777" w:rsidR="00B10895" w:rsidRPr="00566985" w:rsidRDefault="00B10895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10" w:type="pct"/>
          </w:tcPr>
          <w:p w14:paraId="4AFD7446" w14:textId="77777777" w:rsidR="00B10895" w:rsidRPr="00566985" w:rsidRDefault="00B10895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313" w:type="pct"/>
          </w:tcPr>
          <w:p w14:paraId="78626EFA" w14:textId="6C61E5DD" w:rsidR="00B10895" w:rsidRPr="00566985" w:rsidRDefault="009854FA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>X</w:t>
            </w:r>
          </w:p>
        </w:tc>
        <w:tc>
          <w:tcPr>
            <w:tcW w:w="873" w:type="pct"/>
          </w:tcPr>
          <w:p w14:paraId="73486CF2" w14:textId="117F5834" w:rsidR="00B10895" w:rsidRPr="009854FA" w:rsidRDefault="009854FA" w:rsidP="00454496">
            <w:pPr>
              <w:spacing w:after="0" w:line="240" w:lineRule="auto"/>
              <w:rPr>
                <w:rFonts w:ascii="Times New Roman" w:hAnsi="Times New Roman" w:cs="Times New Roman"/>
                <w:iCs/>
                <w:sz w:val="20"/>
                <w:szCs w:val="20"/>
                <w:lang w:val="en-US" w:eastAsia="fr-FR"/>
              </w:rPr>
            </w:pPr>
            <w:r>
              <w:rPr>
                <w:rFonts w:ascii="Times New Roman" w:hAnsi="Times New Roman" w:cs="Times New Roman"/>
                <w:iCs/>
                <w:sz w:val="20"/>
                <w:szCs w:val="20"/>
                <w:lang w:val="en-US" w:eastAsia="fr-FR"/>
              </w:rPr>
              <w:t>As above.</w:t>
            </w:r>
          </w:p>
        </w:tc>
      </w:tr>
      <w:tr w:rsidR="00B10895" w:rsidRPr="000B2924" w14:paraId="24819967" w14:textId="77777777" w:rsidTr="009C5023">
        <w:trPr>
          <w:trHeight w:val="283"/>
          <w:jc w:val="center"/>
        </w:trPr>
        <w:tc>
          <w:tcPr>
            <w:tcW w:w="713" w:type="pct"/>
            <w:vMerge/>
          </w:tcPr>
          <w:p w14:paraId="5968EA82" w14:textId="77777777" w:rsidR="00B10895" w:rsidRPr="00566985" w:rsidRDefault="00B10895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630" w:type="pct"/>
          </w:tcPr>
          <w:p w14:paraId="28F9702B" w14:textId="77777777" w:rsidR="00B10895" w:rsidRPr="00566985" w:rsidRDefault="00B10895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  <w:r w:rsidRPr="00566985"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>1.5. Is there coherence between qualitative data sources, collection, analysis and interpretation?</w:t>
            </w:r>
          </w:p>
        </w:tc>
        <w:tc>
          <w:tcPr>
            <w:tcW w:w="261" w:type="pct"/>
          </w:tcPr>
          <w:p w14:paraId="0450ED87" w14:textId="0E6F859B" w:rsidR="00B10895" w:rsidRPr="00566985" w:rsidRDefault="00B10895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10" w:type="pct"/>
          </w:tcPr>
          <w:p w14:paraId="2FB50798" w14:textId="77777777" w:rsidR="00B10895" w:rsidRPr="00566985" w:rsidRDefault="00B10895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313" w:type="pct"/>
          </w:tcPr>
          <w:p w14:paraId="4EF12ADC" w14:textId="676547C6" w:rsidR="00B10895" w:rsidRPr="00566985" w:rsidRDefault="005F3F9C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>X</w:t>
            </w:r>
          </w:p>
        </w:tc>
        <w:tc>
          <w:tcPr>
            <w:tcW w:w="873" w:type="pct"/>
          </w:tcPr>
          <w:p w14:paraId="15060F31" w14:textId="0630D195" w:rsidR="00B10895" w:rsidRPr="009854FA" w:rsidRDefault="00C01728" w:rsidP="00454496">
            <w:pPr>
              <w:spacing w:after="0" w:line="240" w:lineRule="auto"/>
              <w:rPr>
                <w:rFonts w:ascii="Times New Roman" w:hAnsi="Times New Roman" w:cs="Times New Roman"/>
                <w:iCs/>
                <w:sz w:val="20"/>
                <w:szCs w:val="20"/>
                <w:lang w:val="en-US" w:eastAsia="fr-FR"/>
              </w:rPr>
            </w:pPr>
            <w:r>
              <w:rPr>
                <w:rFonts w:ascii="Times New Roman" w:hAnsi="Times New Roman" w:cs="Times New Roman"/>
                <w:iCs/>
                <w:sz w:val="20"/>
                <w:szCs w:val="20"/>
                <w:lang w:val="en-US" w:eastAsia="fr-FR"/>
              </w:rPr>
              <w:t xml:space="preserve">A risk of bias exists as authors </w:t>
            </w:r>
            <w:r w:rsidR="00F62298">
              <w:rPr>
                <w:rFonts w:ascii="Times New Roman" w:hAnsi="Times New Roman" w:cs="Times New Roman"/>
                <w:iCs/>
                <w:sz w:val="20"/>
                <w:szCs w:val="20"/>
                <w:lang w:val="en-US" w:eastAsia="fr-FR"/>
              </w:rPr>
              <w:t xml:space="preserve">clearly state that </w:t>
            </w:r>
            <w:r w:rsidR="00A062B2">
              <w:rPr>
                <w:rFonts w:ascii="Times New Roman" w:hAnsi="Times New Roman" w:cs="Times New Roman"/>
                <w:iCs/>
                <w:sz w:val="20"/>
                <w:szCs w:val="20"/>
                <w:lang w:val="en-US" w:eastAsia="fr-FR"/>
              </w:rPr>
              <w:t>a companion ought to be present.</w:t>
            </w:r>
          </w:p>
        </w:tc>
      </w:tr>
      <w:tr w:rsidR="00B10895" w:rsidRPr="00566985" w14:paraId="7531F877" w14:textId="77777777" w:rsidTr="009C5023">
        <w:trPr>
          <w:jc w:val="center"/>
        </w:trPr>
        <w:tc>
          <w:tcPr>
            <w:tcW w:w="713" w:type="pct"/>
            <w:vMerge w:val="restart"/>
            <w:tcBorders>
              <w:top w:val="single" w:sz="24" w:space="0" w:color="auto"/>
            </w:tcBorders>
          </w:tcPr>
          <w:p w14:paraId="1AE6CCA7" w14:textId="77777777" w:rsidR="00B10895" w:rsidRPr="00566985" w:rsidRDefault="00B10895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eastAsia="fr-FR"/>
              </w:rPr>
            </w:pPr>
            <w:r w:rsidRPr="00566985">
              <w:rPr>
                <w:rFonts w:ascii="Times New Roman" w:hAnsi="Times New Roman" w:cs="Times New Roman"/>
                <w:sz w:val="20"/>
                <w:szCs w:val="20"/>
                <w:lang w:eastAsia="fr-FR"/>
              </w:rPr>
              <w:t>2. Quantitative randomized controlled trials</w:t>
            </w:r>
          </w:p>
        </w:tc>
        <w:tc>
          <w:tcPr>
            <w:tcW w:w="2630" w:type="pct"/>
            <w:tcBorders>
              <w:top w:val="single" w:sz="24" w:space="0" w:color="auto"/>
            </w:tcBorders>
          </w:tcPr>
          <w:p w14:paraId="2345DA0B" w14:textId="77777777" w:rsidR="00B10895" w:rsidRPr="00566985" w:rsidRDefault="00B10895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eastAsia="fr-FR"/>
              </w:rPr>
            </w:pPr>
            <w:r w:rsidRPr="00566985">
              <w:rPr>
                <w:rFonts w:ascii="Times New Roman" w:hAnsi="Times New Roman" w:cs="Times New Roman"/>
                <w:sz w:val="20"/>
                <w:szCs w:val="20"/>
                <w:lang w:eastAsia="fr-FR"/>
              </w:rPr>
              <w:t>2.1. Is randomization appropriately performed?</w:t>
            </w:r>
          </w:p>
        </w:tc>
        <w:tc>
          <w:tcPr>
            <w:tcW w:w="261" w:type="pct"/>
            <w:tcBorders>
              <w:top w:val="single" w:sz="24" w:space="0" w:color="auto"/>
            </w:tcBorders>
          </w:tcPr>
          <w:p w14:paraId="49CA9463" w14:textId="77777777" w:rsidR="00B10895" w:rsidRPr="00566985" w:rsidRDefault="00B10895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eastAsia="fr-FR"/>
              </w:rPr>
            </w:pPr>
          </w:p>
        </w:tc>
        <w:tc>
          <w:tcPr>
            <w:tcW w:w="210" w:type="pct"/>
            <w:tcBorders>
              <w:top w:val="single" w:sz="24" w:space="0" w:color="auto"/>
            </w:tcBorders>
          </w:tcPr>
          <w:p w14:paraId="7BAB833C" w14:textId="77777777" w:rsidR="00B10895" w:rsidRPr="00566985" w:rsidRDefault="00B10895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eastAsia="fr-FR"/>
              </w:rPr>
            </w:pPr>
          </w:p>
        </w:tc>
        <w:tc>
          <w:tcPr>
            <w:tcW w:w="313" w:type="pct"/>
            <w:tcBorders>
              <w:top w:val="single" w:sz="24" w:space="0" w:color="auto"/>
            </w:tcBorders>
          </w:tcPr>
          <w:p w14:paraId="7DD69CDD" w14:textId="77777777" w:rsidR="00B10895" w:rsidRPr="00566985" w:rsidRDefault="00B10895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eastAsia="fr-FR"/>
              </w:rPr>
            </w:pPr>
          </w:p>
        </w:tc>
        <w:tc>
          <w:tcPr>
            <w:tcW w:w="873" w:type="pct"/>
            <w:tcBorders>
              <w:top w:val="single" w:sz="24" w:space="0" w:color="auto"/>
            </w:tcBorders>
          </w:tcPr>
          <w:p w14:paraId="2D4CC518" w14:textId="77777777" w:rsidR="00B10895" w:rsidRPr="009676CD" w:rsidRDefault="00B10895" w:rsidP="009C5023">
            <w:pPr>
              <w:spacing w:after="0" w:line="240" w:lineRule="auto"/>
              <w:rPr>
                <w:rFonts w:ascii="Times New Roman" w:hAnsi="Times New Roman" w:cs="Times New Roman"/>
                <w:iCs/>
                <w:sz w:val="20"/>
                <w:szCs w:val="20"/>
                <w:lang w:eastAsia="fr-FR"/>
              </w:rPr>
            </w:pPr>
          </w:p>
        </w:tc>
      </w:tr>
      <w:tr w:rsidR="00B10895" w:rsidRPr="000B2924" w14:paraId="353F30C7" w14:textId="77777777" w:rsidTr="009C5023">
        <w:trPr>
          <w:jc w:val="center"/>
        </w:trPr>
        <w:tc>
          <w:tcPr>
            <w:tcW w:w="713" w:type="pct"/>
            <w:vMerge/>
          </w:tcPr>
          <w:p w14:paraId="1915E9C4" w14:textId="77777777" w:rsidR="00B10895" w:rsidRPr="00566985" w:rsidRDefault="00B10895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eastAsia="fr-FR"/>
              </w:rPr>
            </w:pPr>
          </w:p>
        </w:tc>
        <w:tc>
          <w:tcPr>
            <w:tcW w:w="2630" w:type="pct"/>
          </w:tcPr>
          <w:p w14:paraId="78B5B37B" w14:textId="77777777" w:rsidR="00B10895" w:rsidRPr="00566985" w:rsidRDefault="00B10895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  <w:r w:rsidRPr="00566985"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>2.2. Are the groups comparable at baseline?</w:t>
            </w:r>
          </w:p>
        </w:tc>
        <w:tc>
          <w:tcPr>
            <w:tcW w:w="261" w:type="pct"/>
          </w:tcPr>
          <w:p w14:paraId="6DB3671F" w14:textId="77777777" w:rsidR="00B10895" w:rsidRPr="00566985" w:rsidRDefault="00B10895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10" w:type="pct"/>
          </w:tcPr>
          <w:p w14:paraId="168810C4" w14:textId="77777777" w:rsidR="00B10895" w:rsidRPr="00566985" w:rsidRDefault="00B10895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313" w:type="pct"/>
          </w:tcPr>
          <w:p w14:paraId="7CF7F675" w14:textId="77777777" w:rsidR="00B10895" w:rsidRPr="00566985" w:rsidRDefault="00B10895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873" w:type="pct"/>
          </w:tcPr>
          <w:p w14:paraId="4FB6DCBD" w14:textId="77777777" w:rsidR="00B10895" w:rsidRPr="009676CD" w:rsidRDefault="00B10895" w:rsidP="009C5023">
            <w:pPr>
              <w:spacing w:after="0" w:line="240" w:lineRule="auto"/>
              <w:rPr>
                <w:rFonts w:ascii="Times New Roman" w:hAnsi="Times New Roman" w:cs="Times New Roman"/>
                <w:iCs/>
                <w:sz w:val="20"/>
                <w:szCs w:val="20"/>
                <w:lang w:val="en-US" w:eastAsia="fr-FR"/>
              </w:rPr>
            </w:pPr>
          </w:p>
        </w:tc>
      </w:tr>
      <w:tr w:rsidR="00B10895" w:rsidRPr="000B2924" w14:paraId="70838AFD" w14:textId="77777777" w:rsidTr="009C5023">
        <w:trPr>
          <w:jc w:val="center"/>
        </w:trPr>
        <w:tc>
          <w:tcPr>
            <w:tcW w:w="713" w:type="pct"/>
            <w:vMerge/>
          </w:tcPr>
          <w:p w14:paraId="543F0E45" w14:textId="77777777" w:rsidR="00B10895" w:rsidRPr="00566985" w:rsidRDefault="00B10895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630" w:type="pct"/>
          </w:tcPr>
          <w:p w14:paraId="12134DF4" w14:textId="77777777" w:rsidR="00B10895" w:rsidRPr="00566985" w:rsidRDefault="00B10895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  <w:r w:rsidRPr="00566985"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>2.3. Are there complete outcome data?</w:t>
            </w:r>
          </w:p>
        </w:tc>
        <w:tc>
          <w:tcPr>
            <w:tcW w:w="261" w:type="pct"/>
          </w:tcPr>
          <w:p w14:paraId="09A237CD" w14:textId="77777777" w:rsidR="00B10895" w:rsidRPr="00566985" w:rsidRDefault="00B10895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10" w:type="pct"/>
          </w:tcPr>
          <w:p w14:paraId="2F4362C1" w14:textId="77777777" w:rsidR="00B10895" w:rsidRPr="00566985" w:rsidRDefault="00B10895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313" w:type="pct"/>
          </w:tcPr>
          <w:p w14:paraId="47305131" w14:textId="77777777" w:rsidR="00B10895" w:rsidRPr="00566985" w:rsidRDefault="00B10895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873" w:type="pct"/>
          </w:tcPr>
          <w:p w14:paraId="23A79ECB" w14:textId="77777777" w:rsidR="00B10895" w:rsidRPr="009676CD" w:rsidRDefault="00B10895" w:rsidP="009C5023">
            <w:pPr>
              <w:spacing w:after="0" w:line="240" w:lineRule="auto"/>
              <w:rPr>
                <w:rFonts w:ascii="Times New Roman" w:hAnsi="Times New Roman" w:cs="Times New Roman"/>
                <w:iCs/>
                <w:sz w:val="20"/>
                <w:szCs w:val="20"/>
                <w:lang w:val="en-US" w:eastAsia="fr-FR"/>
              </w:rPr>
            </w:pPr>
          </w:p>
        </w:tc>
      </w:tr>
      <w:tr w:rsidR="00B10895" w:rsidRPr="000B2924" w14:paraId="4061F71C" w14:textId="77777777" w:rsidTr="009C5023">
        <w:trPr>
          <w:jc w:val="center"/>
        </w:trPr>
        <w:tc>
          <w:tcPr>
            <w:tcW w:w="713" w:type="pct"/>
            <w:vMerge/>
          </w:tcPr>
          <w:p w14:paraId="0178036D" w14:textId="77777777" w:rsidR="00B10895" w:rsidRPr="00566985" w:rsidRDefault="00B10895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630" w:type="pct"/>
          </w:tcPr>
          <w:p w14:paraId="74281548" w14:textId="77777777" w:rsidR="00B10895" w:rsidRPr="00566985" w:rsidRDefault="00B10895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  <w:r w:rsidRPr="00566985"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>2.4. Are outcome assessors blinded to the intervention provided?</w:t>
            </w:r>
          </w:p>
        </w:tc>
        <w:tc>
          <w:tcPr>
            <w:tcW w:w="261" w:type="pct"/>
          </w:tcPr>
          <w:p w14:paraId="40C55D33" w14:textId="77777777" w:rsidR="00B10895" w:rsidRPr="00566985" w:rsidRDefault="00B10895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10" w:type="pct"/>
          </w:tcPr>
          <w:p w14:paraId="6E953E13" w14:textId="77777777" w:rsidR="00B10895" w:rsidRPr="00566985" w:rsidRDefault="00B10895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313" w:type="pct"/>
          </w:tcPr>
          <w:p w14:paraId="6E7B42DB" w14:textId="77777777" w:rsidR="00B10895" w:rsidRPr="00566985" w:rsidRDefault="00B10895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873" w:type="pct"/>
          </w:tcPr>
          <w:p w14:paraId="09C0B164" w14:textId="77777777" w:rsidR="00B10895" w:rsidRPr="009676CD" w:rsidRDefault="00B10895" w:rsidP="009C5023">
            <w:pPr>
              <w:spacing w:after="0" w:line="240" w:lineRule="auto"/>
              <w:rPr>
                <w:rFonts w:ascii="Times New Roman" w:hAnsi="Times New Roman" w:cs="Times New Roman"/>
                <w:iCs/>
                <w:sz w:val="20"/>
                <w:szCs w:val="20"/>
                <w:lang w:val="en-US" w:eastAsia="fr-FR"/>
              </w:rPr>
            </w:pPr>
          </w:p>
        </w:tc>
      </w:tr>
      <w:tr w:rsidR="00B10895" w:rsidRPr="000B2924" w14:paraId="7B5BE5E3" w14:textId="77777777" w:rsidTr="009C5023">
        <w:trPr>
          <w:jc w:val="center"/>
        </w:trPr>
        <w:tc>
          <w:tcPr>
            <w:tcW w:w="713" w:type="pct"/>
            <w:vMerge/>
            <w:tcBorders>
              <w:bottom w:val="single" w:sz="24" w:space="0" w:color="auto"/>
            </w:tcBorders>
          </w:tcPr>
          <w:p w14:paraId="0951C657" w14:textId="77777777" w:rsidR="00B10895" w:rsidRPr="00566985" w:rsidRDefault="00B10895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630" w:type="pct"/>
            <w:tcBorders>
              <w:bottom w:val="single" w:sz="24" w:space="0" w:color="auto"/>
            </w:tcBorders>
          </w:tcPr>
          <w:p w14:paraId="2132B0EE" w14:textId="77777777" w:rsidR="00B10895" w:rsidRPr="00566985" w:rsidRDefault="00B10895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  <w:r w:rsidRPr="00566985"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>2.5 Did the participants adhere to the assigned intervention?</w:t>
            </w:r>
          </w:p>
        </w:tc>
        <w:tc>
          <w:tcPr>
            <w:tcW w:w="261" w:type="pct"/>
            <w:tcBorders>
              <w:bottom w:val="single" w:sz="24" w:space="0" w:color="auto"/>
            </w:tcBorders>
          </w:tcPr>
          <w:p w14:paraId="30BA4C37" w14:textId="77777777" w:rsidR="00B10895" w:rsidRPr="00566985" w:rsidRDefault="00B10895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10" w:type="pct"/>
            <w:tcBorders>
              <w:bottom w:val="single" w:sz="24" w:space="0" w:color="auto"/>
            </w:tcBorders>
          </w:tcPr>
          <w:p w14:paraId="760AA4D5" w14:textId="77777777" w:rsidR="00B10895" w:rsidRPr="00566985" w:rsidRDefault="00B10895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313" w:type="pct"/>
            <w:tcBorders>
              <w:bottom w:val="single" w:sz="24" w:space="0" w:color="auto"/>
            </w:tcBorders>
          </w:tcPr>
          <w:p w14:paraId="11626AD4" w14:textId="77777777" w:rsidR="00B10895" w:rsidRPr="00566985" w:rsidRDefault="00B10895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873" w:type="pct"/>
            <w:tcBorders>
              <w:bottom w:val="single" w:sz="24" w:space="0" w:color="auto"/>
            </w:tcBorders>
          </w:tcPr>
          <w:p w14:paraId="07A90CC7" w14:textId="77777777" w:rsidR="00B10895" w:rsidRPr="009676CD" w:rsidRDefault="00B10895" w:rsidP="009C5023">
            <w:pPr>
              <w:spacing w:after="0" w:line="240" w:lineRule="auto"/>
              <w:rPr>
                <w:rFonts w:ascii="Times New Roman" w:hAnsi="Times New Roman" w:cs="Times New Roman"/>
                <w:iCs/>
                <w:sz w:val="20"/>
                <w:szCs w:val="20"/>
                <w:lang w:val="en-US" w:eastAsia="fr-FR"/>
              </w:rPr>
            </w:pPr>
          </w:p>
        </w:tc>
      </w:tr>
      <w:tr w:rsidR="00B10895" w:rsidRPr="000B2924" w14:paraId="69DAE3AD" w14:textId="77777777" w:rsidTr="009C5023">
        <w:trPr>
          <w:jc w:val="center"/>
        </w:trPr>
        <w:tc>
          <w:tcPr>
            <w:tcW w:w="713" w:type="pct"/>
            <w:vMerge w:val="restart"/>
            <w:tcBorders>
              <w:top w:val="single" w:sz="24" w:space="0" w:color="auto"/>
            </w:tcBorders>
          </w:tcPr>
          <w:p w14:paraId="0F8F2D21" w14:textId="77777777" w:rsidR="00B10895" w:rsidRPr="00566985" w:rsidRDefault="00B10895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eastAsia="fr-FR"/>
              </w:rPr>
            </w:pPr>
            <w:r w:rsidRPr="00566985">
              <w:rPr>
                <w:rFonts w:ascii="Times New Roman" w:hAnsi="Times New Roman" w:cs="Times New Roman"/>
                <w:sz w:val="20"/>
                <w:szCs w:val="20"/>
                <w:lang w:eastAsia="fr-FR"/>
              </w:rPr>
              <w:t xml:space="preserve">3. Quantitative non-randomized </w:t>
            </w:r>
          </w:p>
        </w:tc>
        <w:tc>
          <w:tcPr>
            <w:tcW w:w="2630" w:type="pct"/>
            <w:tcBorders>
              <w:top w:val="single" w:sz="24" w:space="0" w:color="auto"/>
            </w:tcBorders>
          </w:tcPr>
          <w:p w14:paraId="02C3019D" w14:textId="77777777" w:rsidR="00B10895" w:rsidRPr="00566985" w:rsidRDefault="00B10895" w:rsidP="009C5023">
            <w:pPr>
              <w:spacing w:after="0" w:line="240" w:lineRule="auto"/>
              <w:rPr>
                <w:rFonts w:ascii="Times New Roman" w:hAnsi="Times New Roman" w:cs="Times New Roman"/>
                <w:bCs/>
                <w:sz w:val="20"/>
                <w:szCs w:val="20"/>
                <w:lang w:val="en-US" w:eastAsia="fr-FR"/>
              </w:rPr>
            </w:pPr>
            <w:r w:rsidRPr="00566985">
              <w:rPr>
                <w:rFonts w:ascii="Times New Roman" w:hAnsi="Times New Roman" w:cs="Times New Roman"/>
                <w:bCs/>
                <w:sz w:val="20"/>
                <w:szCs w:val="20"/>
                <w:lang w:val="en-US" w:eastAsia="fr-FR"/>
              </w:rPr>
              <w:t>3.1. Are the participants representative of the target population?</w:t>
            </w:r>
          </w:p>
        </w:tc>
        <w:tc>
          <w:tcPr>
            <w:tcW w:w="261" w:type="pct"/>
            <w:tcBorders>
              <w:top w:val="single" w:sz="24" w:space="0" w:color="auto"/>
            </w:tcBorders>
          </w:tcPr>
          <w:p w14:paraId="0E21A779" w14:textId="77777777" w:rsidR="00B10895" w:rsidRPr="00566985" w:rsidRDefault="00B10895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10" w:type="pct"/>
            <w:tcBorders>
              <w:top w:val="single" w:sz="24" w:space="0" w:color="auto"/>
            </w:tcBorders>
          </w:tcPr>
          <w:p w14:paraId="3C2292B8" w14:textId="77777777" w:rsidR="00B10895" w:rsidRPr="00566985" w:rsidRDefault="00B10895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313" w:type="pct"/>
            <w:tcBorders>
              <w:top w:val="single" w:sz="24" w:space="0" w:color="auto"/>
            </w:tcBorders>
          </w:tcPr>
          <w:p w14:paraId="15636B72" w14:textId="77777777" w:rsidR="00B10895" w:rsidRPr="00566985" w:rsidRDefault="00B10895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873" w:type="pct"/>
            <w:tcBorders>
              <w:top w:val="single" w:sz="24" w:space="0" w:color="auto"/>
            </w:tcBorders>
          </w:tcPr>
          <w:p w14:paraId="221DBCA6" w14:textId="77777777" w:rsidR="00B10895" w:rsidRPr="009676CD" w:rsidRDefault="00B10895" w:rsidP="009C5023">
            <w:pPr>
              <w:spacing w:after="0" w:line="240" w:lineRule="auto"/>
              <w:rPr>
                <w:rFonts w:ascii="Times New Roman" w:hAnsi="Times New Roman" w:cs="Times New Roman"/>
                <w:iCs/>
                <w:sz w:val="20"/>
                <w:szCs w:val="20"/>
                <w:lang w:val="en-US" w:eastAsia="fr-FR"/>
              </w:rPr>
            </w:pPr>
          </w:p>
        </w:tc>
      </w:tr>
      <w:tr w:rsidR="00B10895" w:rsidRPr="000B2924" w14:paraId="3F2260D0" w14:textId="77777777" w:rsidTr="009C5023">
        <w:trPr>
          <w:jc w:val="center"/>
        </w:trPr>
        <w:tc>
          <w:tcPr>
            <w:tcW w:w="713" w:type="pct"/>
            <w:vMerge/>
          </w:tcPr>
          <w:p w14:paraId="0D5D469B" w14:textId="77777777" w:rsidR="00B10895" w:rsidRPr="00566985" w:rsidRDefault="00B10895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630" w:type="pct"/>
          </w:tcPr>
          <w:p w14:paraId="4E6A6B38" w14:textId="77777777" w:rsidR="00B10895" w:rsidRPr="00566985" w:rsidRDefault="00B10895" w:rsidP="009C5023">
            <w:pPr>
              <w:spacing w:after="0" w:line="240" w:lineRule="auto"/>
              <w:rPr>
                <w:rFonts w:ascii="Times New Roman" w:hAnsi="Times New Roman" w:cs="Times New Roman"/>
                <w:bCs/>
                <w:sz w:val="20"/>
                <w:szCs w:val="20"/>
                <w:lang w:val="en-US" w:eastAsia="fr-FR"/>
              </w:rPr>
            </w:pPr>
            <w:r w:rsidRPr="00566985">
              <w:rPr>
                <w:rFonts w:ascii="Times New Roman" w:hAnsi="Times New Roman" w:cs="Times New Roman"/>
                <w:bCs/>
                <w:sz w:val="20"/>
                <w:szCs w:val="20"/>
                <w:lang w:val="en-US" w:eastAsia="fr-FR"/>
              </w:rPr>
              <w:t>3.2. Are measurements appropriate regarding both the outcome and intervention (or exposure)?</w:t>
            </w:r>
          </w:p>
        </w:tc>
        <w:tc>
          <w:tcPr>
            <w:tcW w:w="261" w:type="pct"/>
          </w:tcPr>
          <w:p w14:paraId="63A0250C" w14:textId="77777777" w:rsidR="00B10895" w:rsidRPr="00566985" w:rsidRDefault="00B10895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10" w:type="pct"/>
          </w:tcPr>
          <w:p w14:paraId="11BA382C" w14:textId="77777777" w:rsidR="00B10895" w:rsidRPr="00566985" w:rsidRDefault="00B10895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313" w:type="pct"/>
          </w:tcPr>
          <w:p w14:paraId="3009984C" w14:textId="77777777" w:rsidR="00B10895" w:rsidRPr="00566985" w:rsidRDefault="00B10895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873" w:type="pct"/>
          </w:tcPr>
          <w:p w14:paraId="7B246ACE" w14:textId="77777777" w:rsidR="00B10895" w:rsidRPr="009676CD" w:rsidRDefault="00B10895" w:rsidP="009C5023">
            <w:pPr>
              <w:spacing w:after="0" w:line="240" w:lineRule="auto"/>
              <w:rPr>
                <w:rFonts w:ascii="Times New Roman" w:hAnsi="Times New Roman" w:cs="Times New Roman"/>
                <w:iCs/>
                <w:sz w:val="20"/>
                <w:szCs w:val="20"/>
                <w:lang w:val="en-US" w:eastAsia="fr-FR"/>
              </w:rPr>
            </w:pPr>
          </w:p>
        </w:tc>
      </w:tr>
      <w:tr w:rsidR="00B10895" w:rsidRPr="000B2924" w14:paraId="61854975" w14:textId="77777777" w:rsidTr="009C5023">
        <w:trPr>
          <w:jc w:val="center"/>
        </w:trPr>
        <w:tc>
          <w:tcPr>
            <w:tcW w:w="713" w:type="pct"/>
            <w:vMerge/>
          </w:tcPr>
          <w:p w14:paraId="24E8EEB2" w14:textId="77777777" w:rsidR="00B10895" w:rsidRPr="00566985" w:rsidRDefault="00B10895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630" w:type="pct"/>
          </w:tcPr>
          <w:p w14:paraId="1719E20E" w14:textId="77777777" w:rsidR="00B10895" w:rsidRPr="00566985" w:rsidRDefault="00B10895" w:rsidP="009C5023">
            <w:pPr>
              <w:spacing w:after="0" w:line="240" w:lineRule="auto"/>
              <w:rPr>
                <w:rFonts w:ascii="Times New Roman" w:hAnsi="Times New Roman" w:cs="Times New Roman"/>
                <w:bCs/>
                <w:sz w:val="20"/>
                <w:szCs w:val="20"/>
                <w:lang w:val="en-US" w:eastAsia="fr-FR"/>
              </w:rPr>
            </w:pPr>
            <w:r w:rsidRPr="00566985">
              <w:rPr>
                <w:rFonts w:ascii="Times New Roman" w:hAnsi="Times New Roman" w:cs="Times New Roman"/>
                <w:bCs/>
                <w:sz w:val="20"/>
                <w:szCs w:val="20"/>
                <w:lang w:val="en-US" w:eastAsia="fr-FR"/>
              </w:rPr>
              <w:t xml:space="preserve">3.3. </w:t>
            </w:r>
            <w:r w:rsidRPr="00566985"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>Are there complete outcome data?</w:t>
            </w:r>
          </w:p>
        </w:tc>
        <w:tc>
          <w:tcPr>
            <w:tcW w:w="261" w:type="pct"/>
          </w:tcPr>
          <w:p w14:paraId="57020030" w14:textId="77777777" w:rsidR="00B10895" w:rsidRPr="00566985" w:rsidRDefault="00B10895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10" w:type="pct"/>
          </w:tcPr>
          <w:p w14:paraId="02CE07C2" w14:textId="77777777" w:rsidR="00B10895" w:rsidRPr="00566985" w:rsidRDefault="00B10895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313" w:type="pct"/>
          </w:tcPr>
          <w:p w14:paraId="350C5A8B" w14:textId="77777777" w:rsidR="00B10895" w:rsidRPr="00566985" w:rsidRDefault="00B10895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873" w:type="pct"/>
          </w:tcPr>
          <w:p w14:paraId="35FA61C3" w14:textId="77777777" w:rsidR="00B10895" w:rsidRPr="009676CD" w:rsidRDefault="00B10895" w:rsidP="009C5023">
            <w:pPr>
              <w:spacing w:after="0" w:line="240" w:lineRule="auto"/>
              <w:rPr>
                <w:rFonts w:ascii="Times New Roman" w:hAnsi="Times New Roman" w:cs="Times New Roman"/>
                <w:iCs/>
                <w:sz w:val="20"/>
                <w:szCs w:val="20"/>
                <w:lang w:val="en-US" w:eastAsia="fr-FR"/>
              </w:rPr>
            </w:pPr>
          </w:p>
        </w:tc>
      </w:tr>
      <w:tr w:rsidR="00B10895" w:rsidRPr="000B2924" w14:paraId="5FADA843" w14:textId="77777777" w:rsidTr="009C5023">
        <w:trPr>
          <w:jc w:val="center"/>
        </w:trPr>
        <w:tc>
          <w:tcPr>
            <w:tcW w:w="713" w:type="pct"/>
            <w:vMerge/>
          </w:tcPr>
          <w:p w14:paraId="5160029E" w14:textId="77777777" w:rsidR="00B10895" w:rsidRPr="00566985" w:rsidRDefault="00B10895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630" w:type="pct"/>
          </w:tcPr>
          <w:p w14:paraId="6B513D90" w14:textId="77777777" w:rsidR="00B10895" w:rsidRPr="00566985" w:rsidRDefault="00B10895" w:rsidP="009C5023">
            <w:pPr>
              <w:spacing w:after="0" w:line="240" w:lineRule="auto"/>
              <w:rPr>
                <w:rFonts w:ascii="Times New Roman" w:hAnsi="Times New Roman" w:cs="Times New Roman"/>
                <w:bCs/>
                <w:sz w:val="20"/>
                <w:szCs w:val="20"/>
                <w:lang w:val="en-US" w:eastAsia="fr-FR"/>
              </w:rPr>
            </w:pPr>
            <w:r w:rsidRPr="00566985"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>3.4. Are the confounders accounted for in the design and analysis?</w:t>
            </w:r>
          </w:p>
        </w:tc>
        <w:tc>
          <w:tcPr>
            <w:tcW w:w="261" w:type="pct"/>
          </w:tcPr>
          <w:p w14:paraId="26B3B92C" w14:textId="77777777" w:rsidR="00B10895" w:rsidRPr="00566985" w:rsidRDefault="00B10895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10" w:type="pct"/>
          </w:tcPr>
          <w:p w14:paraId="57D38A33" w14:textId="77777777" w:rsidR="00B10895" w:rsidRPr="00566985" w:rsidRDefault="00B10895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313" w:type="pct"/>
          </w:tcPr>
          <w:p w14:paraId="6969AFB9" w14:textId="77777777" w:rsidR="00B10895" w:rsidRPr="00566985" w:rsidRDefault="00B10895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873" w:type="pct"/>
          </w:tcPr>
          <w:p w14:paraId="16874D50" w14:textId="77777777" w:rsidR="00B10895" w:rsidRPr="009676CD" w:rsidRDefault="00B10895" w:rsidP="009C5023">
            <w:pPr>
              <w:spacing w:after="0" w:line="240" w:lineRule="auto"/>
              <w:rPr>
                <w:rFonts w:ascii="Times New Roman" w:hAnsi="Times New Roman" w:cs="Times New Roman"/>
                <w:iCs/>
                <w:sz w:val="20"/>
                <w:szCs w:val="20"/>
                <w:lang w:val="en-US" w:eastAsia="fr-FR"/>
              </w:rPr>
            </w:pPr>
          </w:p>
        </w:tc>
      </w:tr>
      <w:tr w:rsidR="00B10895" w:rsidRPr="000B2924" w14:paraId="2D763009" w14:textId="77777777" w:rsidTr="009C5023">
        <w:trPr>
          <w:jc w:val="center"/>
        </w:trPr>
        <w:tc>
          <w:tcPr>
            <w:tcW w:w="713" w:type="pct"/>
            <w:vMerge/>
            <w:tcBorders>
              <w:bottom w:val="single" w:sz="24" w:space="0" w:color="auto"/>
            </w:tcBorders>
          </w:tcPr>
          <w:p w14:paraId="241D0701" w14:textId="77777777" w:rsidR="00B10895" w:rsidRPr="00566985" w:rsidRDefault="00B10895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630" w:type="pct"/>
            <w:tcBorders>
              <w:bottom w:val="single" w:sz="24" w:space="0" w:color="auto"/>
            </w:tcBorders>
          </w:tcPr>
          <w:p w14:paraId="08A28416" w14:textId="77777777" w:rsidR="00B10895" w:rsidRPr="00566985" w:rsidRDefault="00B10895" w:rsidP="009C5023">
            <w:pPr>
              <w:spacing w:after="0" w:line="240" w:lineRule="auto"/>
              <w:rPr>
                <w:rFonts w:ascii="Times New Roman" w:hAnsi="Times New Roman"/>
                <w:sz w:val="20"/>
                <w:szCs w:val="20"/>
                <w:lang w:val="en-US" w:eastAsia="fr-FR"/>
              </w:rPr>
            </w:pPr>
            <w:r w:rsidRPr="00566985">
              <w:rPr>
                <w:rFonts w:ascii="Times New Roman" w:hAnsi="Times New Roman"/>
                <w:sz w:val="20"/>
                <w:szCs w:val="20"/>
                <w:lang w:val="en-US" w:eastAsia="fr-FR"/>
              </w:rPr>
              <w:t>3.5. During the study period, is the intervention administered (or exposure occurred) as intended?</w:t>
            </w:r>
          </w:p>
        </w:tc>
        <w:tc>
          <w:tcPr>
            <w:tcW w:w="261" w:type="pct"/>
            <w:tcBorders>
              <w:bottom w:val="single" w:sz="24" w:space="0" w:color="auto"/>
            </w:tcBorders>
          </w:tcPr>
          <w:p w14:paraId="5DB207D9" w14:textId="77777777" w:rsidR="00B10895" w:rsidRPr="00566985" w:rsidRDefault="00B10895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10" w:type="pct"/>
            <w:tcBorders>
              <w:bottom w:val="single" w:sz="24" w:space="0" w:color="auto"/>
            </w:tcBorders>
          </w:tcPr>
          <w:p w14:paraId="11E3F118" w14:textId="77777777" w:rsidR="00B10895" w:rsidRPr="00566985" w:rsidRDefault="00B10895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313" w:type="pct"/>
            <w:tcBorders>
              <w:bottom w:val="single" w:sz="24" w:space="0" w:color="auto"/>
            </w:tcBorders>
          </w:tcPr>
          <w:p w14:paraId="70A4D05A" w14:textId="77777777" w:rsidR="00B10895" w:rsidRPr="00566985" w:rsidRDefault="00B10895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873" w:type="pct"/>
            <w:tcBorders>
              <w:bottom w:val="single" w:sz="24" w:space="0" w:color="auto"/>
            </w:tcBorders>
          </w:tcPr>
          <w:p w14:paraId="7DD9F418" w14:textId="77777777" w:rsidR="00B10895" w:rsidRPr="009676CD" w:rsidRDefault="00B10895" w:rsidP="009C5023">
            <w:pPr>
              <w:spacing w:after="0" w:line="240" w:lineRule="auto"/>
              <w:rPr>
                <w:rFonts w:ascii="Times New Roman" w:hAnsi="Times New Roman" w:cs="Times New Roman"/>
                <w:iCs/>
                <w:sz w:val="20"/>
                <w:szCs w:val="20"/>
                <w:lang w:val="en-US" w:eastAsia="fr-FR"/>
              </w:rPr>
            </w:pPr>
          </w:p>
        </w:tc>
      </w:tr>
      <w:tr w:rsidR="00B10895" w:rsidRPr="00E718A9" w14:paraId="5FFC924B" w14:textId="77777777" w:rsidTr="009C5023">
        <w:trPr>
          <w:cantSplit/>
          <w:jc w:val="center"/>
        </w:trPr>
        <w:tc>
          <w:tcPr>
            <w:tcW w:w="713" w:type="pct"/>
            <w:vMerge w:val="restart"/>
            <w:tcBorders>
              <w:top w:val="single" w:sz="24" w:space="0" w:color="auto"/>
            </w:tcBorders>
          </w:tcPr>
          <w:p w14:paraId="2A1D91BA" w14:textId="77777777" w:rsidR="00B10895" w:rsidRPr="00566985" w:rsidRDefault="00B10895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eastAsia="fr-FR"/>
              </w:rPr>
            </w:pPr>
            <w:r w:rsidRPr="00566985">
              <w:rPr>
                <w:rFonts w:ascii="Times New Roman" w:hAnsi="Times New Roman" w:cs="Times New Roman"/>
                <w:sz w:val="20"/>
                <w:szCs w:val="20"/>
                <w:lang w:eastAsia="fr-FR"/>
              </w:rPr>
              <w:t>4. Quantitative descriptive</w:t>
            </w:r>
          </w:p>
        </w:tc>
        <w:tc>
          <w:tcPr>
            <w:tcW w:w="2630" w:type="pct"/>
            <w:tcBorders>
              <w:top w:val="single" w:sz="24" w:space="0" w:color="auto"/>
            </w:tcBorders>
          </w:tcPr>
          <w:p w14:paraId="4B6C58D9" w14:textId="77777777" w:rsidR="00B10895" w:rsidRPr="00566985" w:rsidRDefault="00B10895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  <w:r w:rsidRPr="00566985"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>4.1. Is the sampling strategy relevant to address the research question?</w:t>
            </w:r>
          </w:p>
        </w:tc>
        <w:tc>
          <w:tcPr>
            <w:tcW w:w="261" w:type="pct"/>
            <w:tcBorders>
              <w:top w:val="single" w:sz="24" w:space="0" w:color="auto"/>
            </w:tcBorders>
          </w:tcPr>
          <w:p w14:paraId="1699533A" w14:textId="364EDA7F" w:rsidR="00B10895" w:rsidRPr="00566985" w:rsidRDefault="008C2A36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>X</w:t>
            </w:r>
          </w:p>
        </w:tc>
        <w:tc>
          <w:tcPr>
            <w:tcW w:w="210" w:type="pct"/>
            <w:tcBorders>
              <w:top w:val="single" w:sz="24" w:space="0" w:color="auto"/>
            </w:tcBorders>
          </w:tcPr>
          <w:p w14:paraId="131A9C1C" w14:textId="77777777" w:rsidR="00B10895" w:rsidRPr="00566985" w:rsidRDefault="00B10895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313" w:type="pct"/>
            <w:tcBorders>
              <w:top w:val="single" w:sz="24" w:space="0" w:color="auto"/>
            </w:tcBorders>
          </w:tcPr>
          <w:p w14:paraId="7EE38EF2" w14:textId="77777777" w:rsidR="00B10895" w:rsidRPr="00566985" w:rsidRDefault="00B10895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873" w:type="pct"/>
            <w:tcBorders>
              <w:top w:val="single" w:sz="24" w:space="0" w:color="auto"/>
            </w:tcBorders>
          </w:tcPr>
          <w:p w14:paraId="7AEFE3A1" w14:textId="15B3308B" w:rsidR="00B10895" w:rsidRPr="009676CD" w:rsidRDefault="00B10895" w:rsidP="009C5023">
            <w:pPr>
              <w:spacing w:after="0" w:line="240" w:lineRule="auto"/>
              <w:rPr>
                <w:rFonts w:ascii="Times New Roman" w:hAnsi="Times New Roman" w:cs="Times New Roman"/>
                <w:iCs/>
                <w:sz w:val="20"/>
                <w:szCs w:val="20"/>
                <w:lang w:val="en-US" w:eastAsia="fr-FR"/>
              </w:rPr>
            </w:pPr>
          </w:p>
        </w:tc>
      </w:tr>
      <w:tr w:rsidR="00B10895" w:rsidRPr="000B2924" w14:paraId="49E60A5B" w14:textId="77777777" w:rsidTr="009C5023">
        <w:trPr>
          <w:jc w:val="center"/>
        </w:trPr>
        <w:tc>
          <w:tcPr>
            <w:tcW w:w="713" w:type="pct"/>
            <w:vMerge/>
          </w:tcPr>
          <w:p w14:paraId="77853C5B" w14:textId="77777777" w:rsidR="00B10895" w:rsidRPr="00566985" w:rsidRDefault="00B10895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630" w:type="pct"/>
          </w:tcPr>
          <w:p w14:paraId="4D696B97" w14:textId="77777777" w:rsidR="00B10895" w:rsidRPr="00566985" w:rsidRDefault="00B10895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566985"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>4.2. Is the sample representative of the target population?</w:t>
            </w:r>
          </w:p>
        </w:tc>
        <w:tc>
          <w:tcPr>
            <w:tcW w:w="261" w:type="pct"/>
          </w:tcPr>
          <w:p w14:paraId="6051557F" w14:textId="77777777" w:rsidR="00B10895" w:rsidRPr="00566985" w:rsidRDefault="00B10895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10" w:type="pct"/>
          </w:tcPr>
          <w:p w14:paraId="2B49DA94" w14:textId="77777777" w:rsidR="00B10895" w:rsidRPr="00566985" w:rsidRDefault="00B10895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313" w:type="pct"/>
          </w:tcPr>
          <w:p w14:paraId="4B5339C1" w14:textId="77777777" w:rsidR="00B10895" w:rsidRPr="00566985" w:rsidRDefault="00B10895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873" w:type="pct"/>
          </w:tcPr>
          <w:p w14:paraId="52DB80B9" w14:textId="77777777" w:rsidR="00B10895" w:rsidRPr="009676CD" w:rsidRDefault="00B10895" w:rsidP="009C5023">
            <w:pPr>
              <w:spacing w:after="0" w:line="240" w:lineRule="auto"/>
              <w:rPr>
                <w:rFonts w:ascii="Times New Roman" w:hAnsi="Times New Roman" w:cs="Times New Roman"/>
                <w:iCs/>
                <w:sz w:val="20"/>
                <w:szCs w:val="20"/>
                <w:lang w:val="en-US" w:eastAsia="fr-FR"/>
              </w:rPr>
            </w:pPr>
          </w:p>
        </w:tc>
      </w:tr>
      <w:tr w:rsidR="00B10895" w:rsidRPr="00566985" w14:paraId="58961662" w14:textId="77777777" w:rsidTr="009C5023">
        <w:trPr>
          <w:jc w:val="center"/>
        </w:trPr>
        <w:tc>
          <w:tcPr>
            <w:tcW w:w="713" w:type="pct"/>
            <w:vMerge/>
          </w:tcPr>
          <w:p w14:paraId="19281409" w14:textId="77777777" w:rsidR="00B10895" w:rsidRPr="00566985" w:rsidRDefault="00B10895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630" w:type="pct"/>
          </w:tcPr>
          <w:p w14:paraId="319561FB" w14:textId="77777777" w:rsidR="00B10895" w:rsidRPr="00566985" w:rsidRDefault="00B10895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eastAsia="fr-FR"/>
              </w:rPr>
            </w:pPr>
            <w:r w:rsidRPr="00566985">
              <w:rPr>
                <w:rFonts w:ascii="Times New Roman" w:hAnsi="Times New Roman" w:cs="Times New Roman"/>
                <w:sz w:val="20"/>
                <w:szCs w:val="20"/>
                <w:lang w:eastAsia="fr-FR"/>
              </w:rPr>
              <w:t xml:space="preserve">4.3. Are the </w:t>
            </w:r>
            <w:r w:rsidRPr="00566985">
              <w:rPr>
                <w:rFonts w:ascii="Times New Roman" w:hAnsi="Times New Roman" w:cs="Times New Roman"/>
                <w:sz w:val="20"/>
                <w:szCs w:val="20"/>
              </w:rPr>
              <w:t>measurements appropriate?</w:t>
            </w:r>
          </w:p>
        </w:tc>
        <w:tc>
          <w:tcPr>
            <w:tcW w:w="261" w:type="pct"/>
          </w:tcPr>
          <w:p w14:paraId="4ADCA350" w14:textId="77777777" w:rsidR="00B10895" w:rsidRPr="00566985" w:rsidRDefault="00B10895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eastAsia="fr-FR"/>
              </w:rPr>
            </w:pPr>
          </w:p>
        </w:tc>
        <w:tc>
          <w:tcPr>
            <w:tcW w:w="210" w:type="pct"/>
          </w:tcPr>
          <w:p w14:paraId="0D7218B2" w14:textId="77777777" w:rsidR="00B10895" w:rsidRPr="00566985" w:rsidRDefault="00B10895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eastAsia="fr-FR"/>
              </w:rPr>
            </w:pPr>
          </w:p>
        </w:tc>
        <w:tc>
          <w:tcPr>
            <w:tcW w:w="313" w:type="pct"/>
          </w:tcPr>
          <w:p w14:paraId="6D2A15F7" w14:textId="77777777" w:rsidR="00B10895" w:rsidRPr="00566985" w:rsidRDefault="00B10895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eastAsia="fr-FR"/>
              </w:rPr>
            </w:pPr>
          </w:p>
        </w:tc>
        <w:tc>
          <w:tcPr>
            <w:tcW w:w="873" w:type="pct"/>
          </w:tcPr>
          <w:p w14:paraId="02999281" w14:textId="77777777" w:rsidR="00B10895" w:rsidRPr="009676CD" w:rsidRDefault="00B10895" w:rsidP="009C5023">
            <w:pPr>
              <w:spacing w:after="0" w:line="240" w:lineRule="auto"/>
              <w:rPr>
                <w:rFonts w:ascii="Times New Roman" w:hAnsi="Times New Roman" w:cs="Times New Roman"/>
                <w:iCs/>
                <w:sz w:val="20"/>
                <w:szCs w:val="20"/>
                <w:lang w:eastAsia="fr-FR"/>
              </w:rPr>
            </w:pPr>
          </w:p>
        </w:tc>
      </w:tr>
      <w:tr w:rsidR="00B10895" w:rsidRPr="000B2924" w14:paraId="30593DAB" w14:textId="77777777" w:rsidTr="009C5023">
        <w:trPr>
          <w:jc w:val="center"/>
        </w:trPr>
        <w:tc>
          <w:tcPr>
            <w:tcW w:w="713" w:type="pct"/>
            <w:vMerge/>
          </w:tcPr>
          <w:p w14:paraId="10E59E4D" w14:textId="77777777" w:rsidR="00B10895" w:rsidRPr="00566985" w:rsidRDefault="00B10895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eastAsia="fr-FR"/>
              </w:rPr>
            </w:pPr>
          </w:p>
        </w:tc>
        <w:tc>
          <w:tcPr>
            <w:tcW w:w="2630" w:type="pct"/>
          </w:tcPr>
          <w:p w14:paraId="53F69B48" w14:textId="77777777" w:rsidR="00B10895" w:rsidRPr="00566985" w:rsidRDefault="00B10895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  <w:r w:rsidRPr="00566985"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>4.4. Is the risk of nonresponse bias low?</w:t>
            </w:r>
          </w:p>
        </w:tc>
        <w:tc>
          <w:tcPr>
            <w:tcW w:w="261" w:type="pct"/>
          </w:tcPr>
          <w:p w14:paraId="36AFF28C" w14:textId="77777777" w:rsidR="00B10895" w:rsidRPr="00566985" w:rsidRDefault="00B10895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10" w:type="pct"/>
          </w:tcPr>
          <w:p w14:paraId="16F8B316" w14:textId="77777777" w:rsidR="00B10895" w:rsidRPr="00566985" w:rsidRDefault="00B10895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313" w:type="pct"/>
          </w:tcPr>
          <w:p w14:paraId="5DFB1EBE" w14:textId="77777777" w:rsidR="00B10895" w:rsidRPr="00566985" w:rsidRDefault="00B10895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873" w:type="pct"/>
          </w:tcPr>
          <w:p w14:paraId="05D7515E" w14:textId="77777777" w:rsidR="00B10895" w:rsidRPr="009676CD" w:rsidRDefault="00B10895" w:rsidP="009C5023">
            <w:pPr>
              <w:spacing w:after="0" w:line="240" w:lineRule="auto"/>
              <w:rPr>
                <w:rFonts w:ascii="Times New Roman" w:hAnsi="Times New Roman" w:cs="Times New Roman"/>
                <w:iCs/>
                <w:sz w:val="20"/>
                <w:szCs w:val="20"/>
                <w:lang w:val="en-US" w:eastAsia="fr-FR"/>
              </w:rPr>
            </w:pPr>
          </w:p>
        </w:tc>
      </w:tr>
      <w:tr w:rsidR="00B10895" w:rsidRPr="000B2924" w14:paraId="58DE8760" w14:textId="77777777" w:rsidTr="009C5023">
        <w:trPr>
          <w:jc w:val="center"/>
        </w:trPr>
        <w:tc>
          <w:tcPr>
            <w:tcW w:w="713" w:type="pct"/>
            <w:vMerge/>
            <w:tcBorders>
              <w:bottom w:val="single" w:sz="24" w:space="0" w:color="auto"/>
            </w:tcBorders>
          </w:tcPr>
          <w:p w14:paraId="6A9F9DA3" w14:textId="77777777" w:rsidR="00B10895" w:rsidRPr="00566985" w:rsidRDefault="00B10895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630" w:type="pct"/>
            <w:tcBorders>
              <w:bottom w:val="single" w:sz="24" w:space="0" w:color="auto"/>
            </w:tcBorders>
          </w:tcPr>
          <w:p w14:paraId="086F723A" w14:textId="77777777" w:rsidR="00B10895" w:rsidRPr="00566985" w:rsidRDefault="00B10895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  <w:r w:rsidRPr="00566985"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>4.5. Is the statistical analysis appropriate to answer the research question?</w:t>
            </w:r>
          </w:p>
        </w:tc>
        <w:tc>
          <w:tcPr>
            <w:tcW w:w="261" w:type="pct"/>
            <w:tcBorders>
              <w:bottom w:val="single" w:sz="24" w:space="0" w:color="auto"/>
            </w:tcBorders>
          </w:tcPr>
          <w:p w14:paraId="367DBFC9" w14:textId="77777777" w:rsidR="00B10895" w:rsidRPr="00566985" w:rsidRDefault="00B10895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10" w:type="pct"/>
            <w:tcBorders>
              <w:bottom w:val="single" w:sz="24" w:space="0" w:color="auto"/>
            </w:tcBorders>
          </w:tcPr>
          <w:p w14:paraId="11335C03" w14:textId="77777777" w:rsidR="00B10895" w:rsidRPr="00566985" w:rsidRDefault="00B10895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313" w:type="pct"/>
            <w:tcBorders>
              <w:bottom w:val="single" w:sz="24" w:space="0" w:color="auto"/>
            </w:tcBorders>
          </w:tcPr>
          <w:p w14:paraId="7A5D9855" w14:textId="77777777" w:rsidR="00B10895" w:rsidRPr="00566985" w:rsidRDefault="00B10895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873" w:type="pct"/>
            <w:tcBorders>
              <w:bottom w:val="single" w:sz="24" w:space="0" w:color="auto"/>
            </w:tcBorders>
          </w:tcPr>
          <w:p w14:paraId="73A9EC63" w14:textId="77777777" w:rsidR="00B10895" w:rsidRPr="009676CD" w:rsidRDefault="00B10895" w:rsidP="009C5023">
            <w:pPr>
              <w:spacing w:after="0" w:line="240" w:lineRule="auto"/>
              <w:rPr>
                <w:rFonts w:ascii="Times New Roman" w:hAnsi="Times New Roman" w:cs="Times New Roman"/>
                <w:iCs/>
                <w:sz w:val="20"/>
                <w:szCs w:val="20"/>
                <w:lang w:val="en-US" w:eastAsia="fr-FR"/>
              </w:rPr>
            </w:pPr>
          </w:p>
        </w:tc>
      </w:tr>
      <w:tr w:rsidR="00B10895" w:rsidRPr="000B2924" w14:paraId="1B5299E7" w14:textId="77777777" w:rsidTr="009C5023">
        <w:trPr>
          <w:jc w:val="center"/>
        </w:trPr>
        <w:tc>
          <w:tcPr>
            <w:tcW w:w="713" w:type="pct"/>
            <w:vMerge w:val="restart"/>
            <w:tcBorders>
              <w:top w:val="single" w:sz="24" w:space="0" w:color="auto"/>
            </w:tcBorders>
          </w:tcPr>
          <w:p w14:paraId="6BFC5FFD" w14:textId="77777777" w:rsidR="00B10895" w:rsidRPr="00566985" w:rsidRDefault="00B10895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eastAsia="fr-FR"/>
              </w:rPr>
            </w:pPr>
            <w:r w:rsidRPr="00566985">
              <w:rPr>
                <w:rFonts w:ascii="Times New Roman" w:hAnsi="Times New Roman" w:cs="Times New Roman"/>
                <w:sz w:val="20"/>
                <w:szCs w:val="20"/>
                <w:lang w:eastAsia="fr-FR"/>
              </w:rPr>
              <w:t>5. Mixed methods</w:t>
            </w:r>
          </w:p>
        </w:tc>
        <w:tc>
          <w:tcPr>
            <w:tcW w:w="2630" w:type="pct"/>
            <w:tcBorders>
              <w:top w:val="single" w:sz="24" w:space="0" w:color="auto"/>
            </w:tcBorders>
          </w:tcPr>
          <w:p w14:paraId="4BFB5F40" w14:textId="77777777" w:rsidR="00B10895" w:rsidRPr="00566985" w:rsidRDefault="00B10895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566985"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>5.1. Is there an adequate rationale for using a mixed methods design to address the research question?</w:t>
            </w:r>
          </w:p>
        </w:tc>
        <w:tc>
          <w:tcPr>
            <w:tcW w:w="261" w:type="pct"/>
            <w:tcBorders>
              <w:top w:val="single" w:sz="24" w:space="0" w:color="auto"/>
            </w:tcBorders>
          </w:tcPr>
          <w:p w14:paraId="0581FB49" w14:textId="77777777" w:rsidR="00B10895" w:rsidRPr="00566985" w:rsidRDefault="00B10895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10" w:type="pct"/>
            <w:tcBorders>
              <w:top w:val="single" w:sz="24" w:space="0" w:color="auto"/>
            </w:tcBorders>
          </w:tcPr>
          <w:p w14:paraId="6691DB9C" w14:textId="77777777" w:rsidR="00B10895" w:rsidRPr="00566985" w:rsidRDefault="00B10895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313" w:type="pct"/>
            <w:tcBorders>
              <w:top w:val="single" w:sz="24" w:space="0" w:color="auto"/>
            </w:tcBorders>
          </w:tcPr>
          <w:p w14:paraId="04A2E371" w14:textId="77777777" w:rsidR="00B10895" w:rsidRPr="00566985" w:rsidRDefault="00B10895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873" w:type="pct"/>
            <w:tcBorders>
              <w:top w:val="single" w:sz="24" w:space="0" w:color="auto"/>
            </w:tcBorders>
          </w:tcPr>
          <w:p w14:paraId="77FC0B83" w14:textId="77777777" w:rsidR="00B10895" w:rsidRPr="009676CD" w:rsidRDefault="00B10895" w:rsidP="009C5023">
            <w:pPr>
              <w:spacing w:after="0" w:line="240" w:lineRule="auto"/>
              <w:rPr>
                <w:rFonts w:ascii="Times New Roman" w:hAnsi="Times New Roman" w:cs="Times New Roman"/>
                <w:iCs/>
                <w:sz w:val="20"/>
                <w:szCs w:val="20"/>
                <w:lang w:val="en-US" w:eastAsia="fr-FR"/>
              </w:rPr>
            </w:pPr>
          </w:p>
        </w:tc>
      </w:tr>
      <w:tr w:rsidR="00B10895" w:rsidRPr="000B2924" w14:paraId="01489E4B" w14:textId="77777777" w:rsidTr="009C5023">
        <w:trPr>
          <w:trHeight w:val="208"/>
          <w:jc w:val="center"/>
        </w:trPr>
        <w:tc>
          <w:tcPr>
            <w:tcW w:w="713" w:type="pct"/>
            <w:vMerge/>
          </w:tcPr>
          <w:p w14:paraId="4AE6E964" w14:textId="77777777" w:rsidR="00B10895" w:rsidRPr="00566985" w:rsidRDefault="00B10895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630" w:type="pct"/>
          </w:tcPr>
          <w:p w14:paraId="17947D31" w14:textId="77777777" w:rsidR="00B10895" w:rsidRPr="00566985" w:rsidRDefault="00B10895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  <w:r w:rsidRPr="00566985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5.2. Are the different components of the study effectively integrated to answer the research question?</w:t>
            </w:r>
          </w:p>
        </w:tc>
        <w:tc>
          <w:tcPr>
            <w:tcW w:w="261" w:type="pct"/>
          </w:tcPr>
          <w:p w14:paraId="36938ECD" w14:textId="77777777" w:rsidR="00B10895" w:rsidRPr="00566985" w:rsidRDefault="00B10895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10" w:type="pct"/>
          </w:tcPr>
          <w:p w14:paraId="55DA2BAF" w14:textId="77777777" w:rsidR="00B10895" w:rsidRPr="00566985" w:rsidRDefault="00B10895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313" w:type="pct"/>
          </w:tcPr>
          <w:p w14:paraId="2DCAB0EB" w14:textId="77777777" w:rsidR="00B10895" w:rsidRPr="00566985" w:rsidRDefault="00B10895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873" w:type="pct"/>
          </w:tcPr>
          <w:p w14:paraId="53F1E0C4" w14:textId="77777777" w:rsidR="00B10895" w:rsidRPr="009676CD" w:rsidRDefault="00B10895" w:rsidP="009C5023">
            <w:pPr>
              <w:spacing w:after="0" w:line="240" w:lineRule="auto"/>
              <w:rPr>
                <w:rFonts w:ascii="Times New Roman" w:hAnsi="Times New Roman" w:cs="Times New Roman"/>
                <w:iCs/>
                <w:sz w:val="20"/>
                <w:szCs w:val="20"/>
                <w:lang w:val="en-US" w:eastAsia="fr-FR"/>
              </w:rPr>
            </w:pPr>
          </w:p>
        </w:tc>
      </w:tr>
      <w:tr w:rsidR="00B10895" w:rsidRPr="000B2924" w14:paraId="24557096" w14:textId="77777777" w:rsidTr="009C5023">
        <w:trPr>
          <w:jc w:val="center"/>
        </w:trPr>
        <w:tc>
          <w:tcPr>
            <w:tcW w:w="713" w:type="pct"/>
            <w:vMerge/>
          </w:tcPr>
          <w:p w14:paraId="59ED439D" w14:textId="77777777" w:rsidR="00B10895" w:rsidRPr="00566985" w:rsidRDefault="00B10895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630" w:type="pct"/>
          </w:tcPr>
          <w:p w14:paraId="7E47C9DB" w14:textId="77777777" w:rsidR="00B10895" w:rsidRPr="00566985" w:rsidRDefault="00B10895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  <w:r w:rsidRPr="00566985"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>5.3. Are the outputs of the integration of qualitative and quantitative components adequately interpreted?</w:t>
            </w:r>
          </w:p>
        </w:tc>
        <w:tc>
          <w:tcPr>
            <w:tcW w:w="261" w:type="pct"/>
          </w:tcPr>
          <w:p w14:paraId="2317CA7A" w14:textId="77777777" w:rsidR="00B10895" w:rsidRPr="00566985" w:rsidRDefault="00B10895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10" w:type="pct"/>
          </w:tcPr>
          <w:p w14:paraId="62BF5DCB" w14:textId="77777777" w:rsidR="00B10895" w:rsidRPr="00566985" w:rsidRDefault="00B10895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313" w:type="pct"/>
          </w:tcPr>
          <w:p w14:paraId="627E2CC8" w14:textId="77777777" w:rsidR="00B10895" w:rsidRPr="00566985" w:rsidRDefault="00B10895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873" w:type="pct"/>
          </w:tcPr>
          <w:p w14:paraId="1D88CE0C" w14:textId="77777777" w:rsidR="00B10895" w:rsidRPr="009676CD" w:rsidRDefault="00B10895" w:rsidP="009C5023">
            <w:pPr>
              <w:spacing w:after="0" w:line="240" w:lineRule="auto"/>
              <w:rPr>
                <w:rFonts w:ascii="Times New Roman" w:hAnsi="Times New Roman" w:cs="Times New Roman"/>
                <w:iCs/>
                <w:sz w:val="20"/>
                <w:szCs w:val="20"/>
                <w:lang w:val="en-US" w:eastAsia="fr-FR"/>
              </w:rPr>
            </w:pPr>
          </w:p>
        </w:tc>
      </w:tr>
      <w:tr w:rsidR="00B10895" w:rsidRPr="000B2924" w14:paraId="158B1640" w14:textId="77777777" w:rsidTr="009C5023">
        <w:trPr>
          <w:jc w:val="center"/>
        </w:trPr>
        <w:tc>
          <w:tcPr>
            <w:tcW w:w="713" w:type="pct"/>
            <w:vMerge/>
          </w:tcPr>
          <w:p w14:paraId="7CCCF63E" w14:textId="77777777" w:rsidR="00B10895" w:rsidRPr="00566985" w:rsidRDefault="00B10895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630" w:type="pct"/>
          </w:tcPr>
          <w:p w14:paraId="5E0F9ADD" w14:textId="77777777" w:rsidR="00B10895" w:rsidRPr="00566985" w:rsidRDefault="00B10895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  <w:r w:rsidRPr="00566985"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>5.4.</w:t>
            </w:r>
            <w:r w:rsidRPr="00566985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 Are d</w:t>
            </w:r>
            <w:r w:rsidRPr="00566985"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>ivergences and inconsistencies between quantitative and qualitative results adequately addressed?</w:t>
            </w:r>
          </w:p>
        </w:tc>
        <w:tc>
          <w:tcPr>
            <w:tcW w:w="261" w:type="pct"/>
          </w:tcPr>
          <w:p w14:paraId="17B4F152" w14:textId="77777777" w:rsidR="00B10895" w:rsidRPr="00566985" w:rsidRDefault="00B10895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10" w:type="pct"/>
          </w:tcPr>
          <w:p w14:paraId="139A92E2" w14:textId="77777777" w:rsidR="00B10895" w:rsidRPr="00566985" w:rsidRDefault="00B10895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313" w:type="pct"/>
          </w:tcPr>
          <w:p w14:paraId="2C01B581" w14:textId="77777777" w:rsidR="00B10895" w:rsidRPr="00566985" w:rsidRDefault="00B10895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873" w:type="pct"/>
          </w:tcPr>
          <w:p w14:paraId="589CE1B1" w14:textId="77777777" w:rsidR="00B10895" w:rsidRPr="00566985" w:rsidRDefault="00B10895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i/>
                <w:sz w:val="20"/>
                <w:szCs w:val="20"/>
                <w:lang w:val="en-US" w:eastAsia="fr-FR"/>
              </w:rPr>
            </w:pPr>
          </w:p>
        </w:tc>
      </w:tr>
      <w:tr w:rsidR="00B10895" w:rsidRPr="000B2924" w14:paraId="56FBF253" w14:textId="77777777" w:rsidTr="009C5023">
        <w:trPr>
          <w:jc w:val="center"/>
        </w:trPr>
        <w:tc>
          <w:tcPr>
            <w:tcW w:w="713" w:type="pct"/>
            <w:vMerge/>
          </w:tcPr>
          <w:p w14:paraId="13E14BA7" w14:textId="77777777" w:rsidR="00B10895" w:rsidRPr="00566985" w:rsidRDefault="00B10895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630" w:type="pct"/>
          </w:tcPr>
          <w:p w14:paraId="451FF433" w14:textId="77777777" w:rsidR="00B10895" w:rsidRPr="00566985" w:rsidRDefault="00B10895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i/>
                <w:sz w:val="20"/>
                <w:szCs w:val="20"/>
                <w:lang w:val="en-US" w:eastAsia="fr-FR"/>
              </w:rPr>
            </w:pPr>
            <w:r w:rsidRPr="00566985"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>5.5. Do the different components of the study adhere to the quality criteria of each tradition of the methods involved?</w:t>
            </w:r>
            <w:r w:rsidRPr="00566985">
              <w:rPr>
                <w:rFonts w:ascii="Times New Roman" w:hAnsi="Times New Roman" w:cs="Times New Roman"/>
                <w:i/>
                <w:sz w:val="20"/>
                <w:szCs w:val="20"/>
                <w:lang w:val="en-US" w:eastAsia="fr-FR"/>
              </w:rPr>
              <w:t xml:space="preserve"> </w:t>
            </w:r>
          </w:p>
        </w:tc>
        <w:tc>
          <w:tcPr>
            <w:tcW w:w="261" w:type="pct"/>
          </w:tcPr>
          <w:p w14:paraId="75E81AA5" w14:textId="77777777" w:rsidR="00B10895" w:rsidRPr="00566985" w:rsidRDefault="00B10895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10" w:type="pct"/>
          </w:tcPr>
          <w:p w14:paraId="64532F24" w14:textId="77777777" w:rsidR="00B10895" w:rsidRPr="00566985" w:rsidRDefault="00B10895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313" w:type="pct"/>
          </w:tcPr>
          <w:p w14:paraId="66445403" w14:textId="77777777" w:rsidR="00B10895" w:rsidRPr="00566985" w:rsidRDefault="00B10895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873" w:type="pct"/>
          </w:tcPr>
          <w:p w14:paraId="6657F26B" w14:textId="77777777" w:rsidR="00B10895" w:rsidRPr="00566985" w:rsidRDefault="00B10895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i/>
                <w:sz w:val="20"/>
                <w:szCs w:val="20"/>
                <w:lang w:val="en-US" w:eastAsia="fr-FR"/>
              </w:rPr>
            </w:pPr>
          </w:p>
        </w:tc>
      </w:tr>
    </w:tbl>
    <w:p w14:paraId="1A8C32DF" w14:textId="77777777" w:rsidR="00B10895" w:rsidRPr="006D4EA8" w:rsidRDefault="00B10895" w:rsidP="00B10895">
      <w:pPr>
        <w:rPr>
          <w:lang w:val="en-US"/>
        </w:rPr>
      </w:pPr>
    </w:p>
    <w:p w14:paraId="1E374DA5" w14:textId="1D1FA272" w:rsidR="00857030" w:rsidRDefault="00857030">
      <w:pPr>
        <w:rPr>
          <w:lang w:val="en-US"/>
        </w:rPr>
      </w:pPr>
      <w:r>
        <w:rPr>
          <w:lang w:val="en-US"/>
        </w:rPr>
        <w:br w:type="page"/>
      </w:r>
    </w:p>
    <w:tbl>
      <w:tblPr>
        <w:tblW w:w="5050" w:type="pct"/>
        <w:jc w:val="center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ayout w:type="fixed"/>
        <w:tblLook w:val="01E0" w:firstRow="1" w:lastRow="1" w:firstColumn="1" w:lastColumn="1" w:noHBand="0" w:noVBand="0"/>
      </w:tblPr>
      <w:tblGrid>
        <w:gridCol w:w="1933"/>
        <w:gridCol w:w="7132"/>
        <w:gridCol w:w="708"/>
        <w:gridCol w:w="570"/>
        <w:gridCol w:w="849"/>
        <w:gridCol w:w="2368"/>
      </w:tblGrid>
      <w:tr w:rsidR="00857030" w:rsidRPr="00566985" w14:paraId="7FCBCF63" w14:textId="77777777" w:rsidTr="009C5023">
        <w:trPr>
          <w:jc w:val="center"/>
        </w:trPr>
        <w:tc>
          <w:tcPr>
            <w:tcW w:w="713" w:type="pct"/>
            <w:vMerge w:val="restart"/>
            <w:vAlign w:val="center"/>
          </w:tcPr>
          <w:p w14:paraId="7BC6E0F5" w14:textId="77777777" w:rsidR="00857030" w:rsidRDefault="00857030" w:rsidP="009C5023">
            <w:pPr>
              <w:spacing w:after="0" w:line="240" w:lineRule="auto"/>
              <w:rPr>
                <w:rFonts w:ascii="Times New Roman" w:hAnsi="Times New Roman" w:cs="Times New Roman"/>
                <w:b/>
                <w:sz w:val="20"/>
                <w:szCs w:val="20"/>
                <w:lang w:eastAsia="fr-FR"/>
              </w:rPr>
            </w:pPr>
            <w:r w:rsidRPr="00566985">
              <w:rPr>
                <w:rFonts w:ascii="Times New Roman" w:hAnsi="Times New Roman" w:cs="Times New Roman"/>
                <w:b/>
                <w:sz w:val="20"/>
                <w:szCs w:val="20"/>
                <w:lang w:eastAsia="fr-FR"/>
              </w:rPr>
              <w:t xml:space="preserve">Study: </w:t>
            </w:r>
          </w:p>
          <w:p w14:paraId="17B104A0" w14:textId="11313846" w:rsidR="00857030" w:rsidRPr="00566985" w:rsidRDefault="00C43E3E" w:rsidP="009C5023">
            <w:pPr>
              <w:spacing w:after="0" w:line="240" w:lineRule="auto"/>
              <w:rPr>
                <w:rFonts w:ascii="Times New Roman" w:hAnsi="Times New Roman" w:cs="Times New Roman"/>
                <w:b/>
                <w:sz w:val="20"/>
                <w:szCs w:val="20"/>
                <w:lang w:eastAsia="fr-FR"/>
              </w:rPr>
            </w:pPr>
            <w:r>
              <w:rPr>
                <w:rFonts w:ascii="Times New Roman" w:hAnsi="Times New Roman" w:cs="Times New Roman"/>
                <w:b/>
                <w:sz w:val="20"/>
                <w:szCs w:val="20"/>
                <w:lang w:eastAsia="fr-FR"/>
              </w:rPr>
              <w:t>Hugill</w:t>
            </w:r>
            <w:r w:rsidR="00917385" w:rsidRPr="00917385">
              <w:rPr>
                <w:rFonts w:ascii="Times New Roman" w:hAnsi="Times New Roman" w:cs="Times New Roman"/>
                <w:b/>
                <w:sz w:val="20"/>
                <w:szCs w:val="20"/>
                <w:vertAlign w:val="superscript"/>
                <w:lang w:eastAsia="fr-FR"/>
              </w:rPr>
              <w:t>30</w:t>
            </w:r>
            <w:r>
              <w:rPr>
                <w:rFonts w:ascii="Times New Roman" w:hAnsi="Times New Roman" w:cs="Times New Roman"/>
                <w:b/>
                <w:sz w:val="20"/>
                <w:szCs w:val="20"/>
                <w:lang w:eastAsia="fr-FR"/>
              </w:rPr>
              <w:t xml:space="preserve"> </w:t>
            </w:r>
            <w:r w:rsidR="00B00FCE">
              <w:rPr>
                <w:rFonts w:ascii="Times New Roman" w:hAnsi="Times New Roman" w:cs="Times New Roman"/>
                <w:b/>
                <w:sz w:val="20"/>
                <w:szCs w:val="20"/>
                <w:lang w:eastAsia="fr-FR"/>
              </w:rPr>
              <w:t>2015</w:t>
            </w:r>
          </w:p>
        </w:tc>
        <w:tc>
          <w:tcPr>
            <w:tcW w:w="2630" w:type="pct"/>
            <w:vMerge w:val="restart"/>
            <w:vAlign w:val="center"/>
          </w:tcPr>
          <w:p w14:paraId="7D0B3E12" w14:textId="77777777" w:rsidR="00857030" w:rsidRPr="00566985" w:rsidRDefault="00857030" w:rsidP="009C5023">
            <w:pPr>
              <w:spacing w:after="0" w:line="240" w:lineRule="auto"/>
              <w:rPr>
                <w:rFonts w:ascii="Times New Roman" w:hAnsi="Times New Roman" w:cs="Times New Roman"/>
                <w:b/>
                <w:sz w:val="20"/>
                <w:szCs w:val="20"/>
                <w:lang w:eastAsia="fr-FR"/>
              </w:rPr>
            </w:pPr>
            <w:r w:rsidRPr="00566985">
              <w:rPr>
                <w:rFonts w:ascii="Times New Roman" w:hAnsi="Times New Roman" w:cs="Times New Roman"/>
                <w:b/>
                <w:sz w:val="20"/>
                <w:szCs w:val="20"/>
                <w:lang w:eastAsia="fr-FR"/>
              </w:rPr>
              <w:t>Methodological quality criteria</w:t>
            </w:r>
          </w:p>
        </w:tc>
        <w:tc>
          <w:tcPr>
            <w:tcW w:w="1657" w:type="pct"/>
            <w:gridSpan w:val="4"/>
            <w:vAlign w:val="center"/>
          </w:tcPr>
          <w:p w14:paraId="33593179" w14:textId="77777777" w:rsidR="00857030" w:rsidRPr="00566985" w:rsidRDefault="00857030" w:rsidP="009C5023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sz w:val="20"/>
                <w:szCs w:val="20"/>
                <w:lang w:eastAsia="fr-FR"/>
              </w:rPr>
            </w:pPr>
            <w:r w:rsidRPr="00566985">
              <w:rPr>
                <w:rFonts w:ascii="Times New Roman" w:hAnsi="Times New Roman" w:cs="Times New Roman"/>
                <w:b/>
                <w:sz w:val="20"/>
                <w:szCs w:val="20"/>
                <w:lang w:eastAsia="fr-FR"/>
              </w:rPr>
              <w:t>Responses</w:t>
            </w:r>
          </w:p>
        </w:tc>
      </w:tr>
      <w:tr w:rsidR="00857030" w:rsidRPr="00566985" w14:paraId="28CE9130" w14:textId="77777777" w:rsidTr="009C5023">
        <w:trPr>
          <w:jc w:val="center"/>
        </w:trPr>
        <w:tc>
          <w:tcPr>
            <w:tcW w:w="713" w:type="pct"/>
            <w:vMerge/>
            <w:tcBorders>
              <w:bottom w:val="single" w:sz="24" w:space="0" w:color="auto"/>
            </w:tcBorders>
          </w:tcPr>
          <w:p w14:paraId="48E00066" w14:textId="77777777" w:rsidR="00857030" w:rsidRPr="00566985" w:rsidRDefault="00857030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eastAsia="fr-FR"/>
              </w:rPr>
            </w:pPr>
          </w:p>
        </w:tc>
        <w:tc>
          <w:tcPr>
            <w:tcW w:w="2630" w:type="pct"/>
            <w:vMerge/>
            <w:tcBorders>
              <w:bottom w:val="single" w:sz="24" w:space="0" w:color="auto"/>
            </w:tcBorders>
          </w:tcPr>
          <w:p w14:paraId="547C3793" w14:textId="77777777" w:rsidR="00857030" w:rsidRPr="00566985" w:rsidRDefault="00857030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eastAsia="fr-FR"/>
              </w:rPr>
            </w:pPr>
          </w:p>
        </w:tc>
        <w:tc>
          <w:tcPr>
            <w:tcW w:w="261" w:type="pct"/>
            <w:tcBorders>
              <w:bottom w:val="single" w:sz="24" w:space="0" w:color="auto"/>
            </w:tcBorders>
            <w:vAlign w:val="center"/>
          </w:tcPr>
          <w:p w14:paraId="3C6CD92B" w14:textId="77777777" w:rsidR="00857030" w:rsidRPr="00566985" w:rsidRDefault="00857030" w:rsidP="009C5023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eastAsia="fr-FR"/>
              </w:rPr>
            </w:pPr>
            <w:r w:rsidRPr="00566985">
              <w:rPr>
                <w:rFonts w:ascii="Times New Roman" w:hAnsi="Times New Roman" w:cs="Times New Roman"/>
                <w:sz w:val="20"/>
                <w:szCs w:val="20"/>
                <w:lang w:eastAsia="fr-FR"/>
              </w:rPr>
              <w:t>Yes</w:t>
            </w:r>
          </w:p>
        </w:tc>
        <w:tc>
          <w:tcPr>
            <w:tcW w:w="210" w:type="pct"/>
            <w:tcBorders>
              <w:bottom w:val="single" w:sz="24" w:space="0" w:color="auto"/>
            </w:tcBorders>
            <w:vAlign w:val="center"/>
          </w:tcPr>
          <w:p w14:paraId="36D42D80" w14:textId="77777777" w:rsidR="00857030" w:rsidRPr="00566985" w:rsidRDefault="00857030" w:rsidP="009C5023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eastAsia="fr-FR"/>
              </w:rPr>
            </w:pPr>
            <w:r w:rsidRPr="00566985">
              <w:rPr>
                <w:rFonts w:ascii="Times New Roman" w:hAnsi="Times New Roman" w:cs="Times New Roman"/>
                <w:sz w:val="20"/>
                <w:szCs w:val="20"/>
                <w:lang w:eastAsia="fr-FR"/>
              </w:rPr>
              <w:t>No</w:t>
            </w:r>
          </w:p>
        </w:tc>
        <w:tc>
          <w:tcPr>
            <w:tcW w:w="313" w:type="pct"/>
            <w:tcBorders>
              <w:bottom w:val="single" w:sz="24" w:space="0" w:color="auto"/>
            </w:tcBorders>
            <w:vAlign w:val="center"/>
          </w:tcPr>
          <w:p w14:paraId="04E24A0A" w14:textId="77777777" w:rsidR="00857030" w:rsidRPr="00566985" w:rsidRDefault="00857030" w:rsidP="009C5023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eastAsia="fr-FR"/>
              </w:rPr>
            </w:pPr>
            <w:r w:rsidRPr="00566985">
              <w:rPr>
                <w:rFonts w:ascii="Times New Roman" w:hAnsi="Times New Roman" w:cs="Times New Roman"/>
                <w:sz w:val="20"/>
                <w:szCs w:val="20"/>
                <w:lang w:eastAsia="fr-FR"/>
              </w:rPr>
              <w:t>Can’t tell</w:t>
            </w:r>
          </w:p>
        </w:tc>
        <w:tc>
          <w:tcPr>
            <w:tcW w:w="873" w:type="pct"/>
            <w:tcBorders>
              <w:bottom w:val="single" w:sz="24" w:space="0" w:color="auto"/>
            </w:tcBorders>
            <w:vAlign w:val="center"/>
          </w:tcPr>
          <w:p w14:paraId="783F207F" w14:textId="77777777" w:rsidR="00857030" w:rsidRPr="00566985" w:rsidRDefault="00857030" w:rsidP="009C5023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eastAsia="fr-FR"/>
              </w:rPr>
            </w:pPr>
            <w:r w:rsidRPr="00566985">
              <w:rPr>
                <w:rFonts w:ascii="Times New Roman" w:hAnsi="Times New Roman" w:cs="Times New Roman"/>
                <w:sz w:val="20"/>
                <w:szCs w:val="20"/>
                <w:lang w:eastAsia="fr-FR"/>
              </w:rPr>
              <w:t>Comments</w:t>
            </w:r>
          </w:p>
        </w:tc>
      </w:tr>
      <w:tr w:rsidR="00857030" w:rsidRPr="000B2924" w14:paraId="218F6F59" w14:textId="77777777" w:rsidTr="009C5023">
        <w:trPr>
          <w:trHeight w:val="257"/>
          <w:jc w:val="center"/>
        </w:trPr>
        <w:tc>
          <w:tcPr>
            <w:tcW w:w="713" w:type="pct"/>
            <w:vMerge w:val="restart"/>
          </w:tcPr>
          <w:p w14:paraId="17A4AB64" w14:textId="77777777" w:rsidR="00857030" w:rsidRPr="00566985" w:rsidRDefault="00857030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  <w:r w:rsidRPr="00566985"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 xml:space="preserve">Screening questions </w:t>
            </w:r>
          </w:p>
          <w:p w14:paraId="234FE3B6" w14:textId="77777777" w:rsidR="00857030" w:rsidRPr="00566985" w:rsidRDefault="00857030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  <w:r w:rsidRPr="00566985"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>(for all types)</w:t>
            </w:r>
          </w:p>
        </w:tc>
        <w:tc>
          <w:tcPr>
            <w:tcW w:w="2630" w:type="pct"/>
            <w:tcBorders>
              <w:bottom w:val="single" w:sz="4" w:space="0" w:color="auto"/>
            </w:tcBorders>
          </w:tcPr>
          <w:p w14:paraId="4ADF826D" w14:textId="77777777" w:rsidR="00857030" w:rsidRPr="00566985" w:rsidRDefault="00857030" w:rsidP="009C5023">
            <w:pPr>
              <w:spacing w:after="0" w:line="240" w:lineRule="auto"/>
              <w:rPr>
                <w:rFonts w:ascii="Times New Roman" w:eastAsia="Calibri" w:hAnsi="Times New Roman" w:cs="Times New Roman"/>
                <w:i/>
                <w:sz w:val="20"/>
                <w:szCs w:val="20"/>
                <w:lang w:val="en-US"/>
              </w:rPr>
            </w:pPr>
            <w:r w:rsidRPr="00566985"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>S1. Are there clear research questions?</w:t>
            </w:r>
          </w:p>
        </w:tc>
        <w:tc>
          <w:tcPr>
            <w:tcW w:w="261" w:type="pct"/>
          </w:tcPr>
          <w:p w14:paraId="7B9B6A1C" w14:textId="5D7ED94D" w:rsidR="00857030" w:rsidRPr="00566985" w:rsidRDefault="00857030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10" w:type="pct"/>
          </w:tcPr>
          <w:p w14:paraId="14429E33" w14:textId="66633A62" w:rsidR="00857030" w:rsidRPr="00566985" w:rsidRDefault="007524A4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>X</w:t>
            </w:r>
          </w:p>
        </w:tc>
        <w:tc>
          <w:tcPr>
            <w:tcW w:w="313" w:type="pct"/>
          </w:tcPr>
          <w:p w14:paraId="5ABBBEE7" w14:textId="77777777" w:rsidR="00857030" w:rsidRPr="00566985" w:rsidRDefault="00857030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873" w:type="pct"/>
          </w:tcPr>
          <w:p w14:paraId="6F977C7B" w14:textId="2291B22F" w:rsidR="00857030" w:rsidRPr="00566985" w:rsidRDefault="007524A4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>No clear aim or research question is stated.</w:t>
            </w:r>
          </w:p>
        </w:tc>
      </w:tr>
      <w:tr w:rsidR="00857030" w:rsidRPr="00E718A9" w14:paraId="5E54DCF4" w14:textId="77777777" w:rsidTr="009C5023">
        <w:trPr>
          <w:trHeight w:val="299"/>
          <w:jc w:val="center"/>
        </w:trPr>
        <w:tc>
          <w:tcPr>
            <w:tcW w:w="713" w:type="pct"/>
            <w:vMerge/>
          </w:tcPr>
          <w:p w14:paraId="16AF7C21" w14:textId="77777777" w:rsidR="00857030" w:rsidRPr="00566985" w:rsidRDefault="00857030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630" w:type="pct"/>
            <w:tcBorders>
              <w:top w:val="single" w:sz="4" w:space="0" w:color="auto"/>
              <w:bottom w:val="single" w:sz="4" w:space="0" w:color="auto"/>
            </w:tcBorders>
          </w:tcPr>
          <w:p w14:paraId="6539CCD0" w14:textId="77777777" w:rsidR="00857030" w:rsidRPr="00566985" w:rsidRDefault="00857030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  <w:r w:rsidRPr="00566985"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 xml:space="preserve">S2. Do the collected data allow to address the research questions? </w:t>
            </w:r>
          </w:p>
        </w:tc>
        <w:tc>
          <w:tcPr>
            <w:tcW w:w="261" w:type="pct"/>
          </w:tcPr>
          <w:p w14:paraId="757324B2" w14:textId="07C3B286" w:rsidR="00857030" w:rsidRPr="00566985" w:rsidRDefault="00857030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10" w:type="pct"/>
          </w:tcPr>
          <w:p w14:paraId="5D53B866" w14:textId="77777777" w:rsidR="00857030" w:rsidRPr="00566985" w:rsidRDefault="00857030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313" w:type="pct"/>
          </w:tcPr>
          <w:p w14:paraId="6FD60515" w14:textId="79A467E3" w:rsidR="00857030" w:rsidRPr="00566985" w:rsidRDefault="007524A4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>X</w:t>
            </w:r>
          </w:p>
        </w:tc>
        <w:tc>
          <w:tcPr>
            <w:tcW w:w="873" w:type="pct"/>
          </w:tcPr>
          <w:p w14:paraId="008DE347" w14:textId="77777777" w:rsidR="00857030" w:rsidRPr="00566985" w:rsidRDefault="00857030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</w:tr>
      <w:tr w:rsidR="00857030" w:rsidRPr="000B2924" w14:paraId="35FF5F0E" w14:textId="77777777" w:rsidTr="009C5023">
        <w:trPr>
          <w:trHeight w:val="233"/>
          <w:jc w:val="center"/>
        </w:trPr>
        <w:tc>
          <w:tcPr>
            <w:tcW w:w="713" w:type="pct"/>
            <w:vMerge/>
            <w:tcBorders>
              <w:bottom w:val="single" w:sz="24" w:space="0" w:color="auto"/>
            </w:tcBorders>
          </w:tcPr>
          <w:p w14:paraId="78AD6563" w14:textId="77777777" w:rsidR="00857030" w:rsidRPr="00566985" w:rsidRDefault="00857030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4287" w:type="pct"/>
            <w:gridSpan w:val="5"/>
            <w:tcBorders>
              <w:top w:val="single" w:sz="4" w:space="0" w:color="auto"/>
              <w:bottom w:val="single" w:sz="24" w:space="0" w:color="auto"/>
            </w:tcBorders>
          </w:tcPr>
          <w:p w14:paraId="2F179016" w14:textId="77777777" w:rsidR="00857030" w:rsidRPr="00566985" w:rsidRDefault="00857030" w:rsidP="009C5023">
            <w:pPr>
              <w:spacing w:after="0" w:line="240" w:lineRule="auto"/>
              <w:rPr>
                <w:rFonts w:ascii="Times New Roman" w:hAnsi="Times New Roman" w:cs="Times New Roman"/>
                <w:color w:val="C00000"/>
                <w:sz w:val="20"/>
                <w:szCs w:val="20"/>
                <w:lang w:val="en-US" w:eastAsia="fr-FR"/>
              </w:rPr>
            </w:pPr>
            <w:r w:rsidRPr="00566985">
              <w:rPr>
                <w:rFonts w:ascii="Times New Roman" w:eastAsia="Calibri" w:hAnsi="Times New Roman" w:cs="Times New Roman"/>
                <w:i/>
                <w:color w:val="C00000"/>
                <w:sz w:val="20"/>
                <w:szCs w:val="20"/>
                <w:lang w:val="en-US"/>
              </w:rPr>
              <w:t>Further appraisal may not be feasible or appropriate when the answer is ‘No’ or ‘Can’t tell’ to one or both screening questions.</w:t>
            </w:r>
          </w:p>
        </w:tc>
      </w:tr>
      <w:tr w:rsidR="00857030" w:rsidRPr="000B2924" w14:paraId="02243A42" w14:textId="77777777" w:rsidTr="009C5023">
        <w:trPr>
          <w:jc w:val="center"/>
        </w:trPr>
        <w:tc>
          <w:tcPr>
            <w:tcW w:w="713" w:type="pct"/>
            <w:vMerge w:val="restart"/>
            <w:tcBorders>
              <w:top w:val="single" w:sz="24" w:space="0" w:color="auto"/>
            </w:tcBorders>
          </w:tcPr>
          <w:p w14:paraId="20EE655E" w14:textId="77777777" w:rsidR="00857030" w:rsidRPr="00566985" w:rsidRDefault="00857030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eastAsia="fr-FR"/>
              </w:rPr>
            </w:pPr>
            <w:r w:rsidRPr="00566985">
              <w:rPr>
                <w:rFonts w:ascii="Times New Roman" w:hAnsi="Times New Roman" w:cs="Times New Roman"/>
                <w:sz w:val="20"/>
                <w:szCs w:val="20"/>
                <w:lang w:eastAsia="fr-FR"/>
              </w:rPr>
              <w:t>1. Qualitative</w:t>
            </w:r>
          </w:p>
        </w:tc>
        <w:tc>
          <w:tcPr>
            <w:tcW w:w="2630" w:type="pct"/>
            <w:tcBorders>
              <w:top w:val="single" w:sz="24" w:space="0" w:color="auto"/>
            </w:tcBorders>
          </w:tcPr>
          <w:p w14:paraId="74B39359" w14:textId="77777777" w:rsidR="00857030" w:rsidRPr="00566985" w:rsidRDefault="00857030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  <w:r w:rsidRPr="00566985"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>1.1. Is the qualitative approach appropriate to answer the research question?</w:t>
            </w:r>
          </w:p>
        </w:tc>
        <w:tc>
          <w:tcPr>
            <w:tcW w:w="261" w:type="pct"/>
            <w:tcBorders>
              <w:top w:val="single" w:sz="24" w:space="0" w:color="auto"/>
            </w:tcBorders>
          </w:tcPr>
          <w:p w14:paraId="2828B31F" w14:textId="77777777" w:rsidR="00857030" w:rsidRPr="00566985" w:rsidRDefault="00857030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10" w:type="pct"/>
            <w:tcBorders>
              <w:top w:val="single" w:sz="24" w:space="0" w:color="auto"/>
            </w:tcBorders>
          </w:tcPr>
          <w:p w14:paraId="3C6C746B" w14:textId="77777777" w:rsidR="00857030" w:rsidRPr="00566985" w:rsidRDefault="00857030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313" w:type="pct"/>
            <w:tcBorders>
              <w:top w:val="single" w:sz="24" w:space="0" w:color="auto"/>
            </w:tcBorders>
          </w:tcPr>
          <w:p w14:paraId="27BB03A4" w14:textId="5007E095" w:rsidR="00857030" w:rsidRPr="00566985" w:rsidRDefault="009630C6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>X</w:t>
            </w:r>
          </w:p>
        </w:tc>
        <w:tc>
          <w:tcPr>
            <w:tcW w:w="873" w:type="pct"/>
            <w:tcBorders>
              <w:top w:val="single" w:sz="24" w:space="0" w:color="auto"/>
            </w:tcBorders>
          </w:tcPr>
          <w:p w14:paraId="4C876B17" w14:textId="1A60CF39" w:rsidR="00857030" w:rsidRPr="009630C6" w:rsidRDefault="009630C6" w:rsidP="009630C6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  <w:r w:rsidRPr="009630C6"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>As there is no clear research question, this can not be evaluated.</w:t>
            </w:r>
          </w:p>
        </w:tc>
      </w:tr>
      <w:tr w:rsidR="00857030" w:rsidRPr="000B2924" w14:paraId="6BDE2EC4" w14:textId="77777777" w:rsidTr="009C5023">
        <w:trPr>
          <w:trHeight w:val="274"/>
          <w:jc w:val="center"/>
        </w:trPr>
        <w:tc>
          <w:tcPr>
            <w:tcW w:w="713" w:type="pct"/>
            <w:vMerge/>
          </w:tcPr>
          <w:p w14:paraId="42DBB4D7" w14:textId="77777777" w:rsidR="00857030" w:rsidRPr="00566985" w:rsidRDefault="00857030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630" w:type="pct"/>
          </w:tcPr>
          <w:p w14:paraId="01B58529" w14:textId="77777777" w:rsidR="00857030" w:rsidRPr="00566985" w:rsidRDefault="00857030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  <w:r w:rsidRPr="00566985"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>1.2. Are the qualitative data collection methods adequate to address the research question?</w:t>
            </w:r>
          </w:p>
        </w:tc>
        <w:tc>
          <w:tcPr>
            <w:tcW w:w="261" w:type="pct"/>
          </w:tcPr>
          <w:p w14:paraId="2BC23356" w14:textId="77777777" w:rsidR="00857030" w:rsidRPr="00566985" w:rsidRDefault="00857030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10" w:type="pct"/>
          </w:tcPr>
          <w:p w14:paraId="543841FC" w14:textId="77777777" w:rsidR="00857030" w:rsidRPr="00566985" w:rsidRDefault="00857030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313" w:type="pct"/>
          </w:tcPr>
          <w:p w14:paraId="0D4845EE" w14:textId="42457EF9" w:rsidR="00857030" w:rsidRPr="00566985" w:rsidRDefault="00A23573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>X</w:t>
            </w:r>
          </w:p>
        </w:tc>
        <w:tc>
          <w:tcPr>
            <w:tcW w:w="873" w:type="pct"/>
          </w:tcPr>
          <w:p w14:paraId="28AF65B9" w14:textId="2DCD9122" w:rsidR="00857030" w:rsidRPr="009630C6" w:rsidRDefault="00BC5621" w:rsidP="009630C6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 xml:space="preserve">Eight parents (three couples and two alone) were interviewed. </w:t>
            </w:r>
            <w:r w:rsidR="00A23573"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>Not stated how these participants were selected, contacted or any details of interviews (unknown timing, place, recording, transcription).</w:t>
            </w:r>
          </w:p>
        </w:tc>
      </w:tr>
      <w:tr w:rsidR="00857030" w:rsidRPr="00E718A9" w14:paraId="0794261F" w14:textId="77777777" w:rsidTr="009C5023">
        <w:trPr>
          <w:jc w:val="center"/>
        </w:trPr>
        <w:tc>
          <w:tcPr>
            <w:tcW w:w="713" w:type="pct"/>
            <w:vMerge/>
          </w:tcPr>
          <w:p w14:paraId="45B4F6C2" w14:textId="77777777" w:rsidR="00857030" w:rsidRPr="00566985" w:rsidRDefault="00857030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630" w:type="pct"/>
          </w:tcPr>
          <w:p w14:paraId="4A6B5D7F" w14:textId="77777777" w:rsidR="00857030" w:rsidRPr="00566985" w:rsidRDefault="00857030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  <w:r w:rsidRPr="00566985"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>1.3. Are the findings adequately derived from the data?</w:t>
            </w:r>
          </w:p>
        </w:tc>
        <w:tc>
          <w:tcPr>
            <w:tcW w:w="261" w:type="pct"/>
          </w:tcPr>
          <w:p w14:paraId="13EEB5FE" w14:textId="77777777" w:rsidR="00857030" w:rsidRPr="00566985" w:rsidRDefault="00857030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10" w:type="pct"/>
          </w:tcPr>
          <w:p w14:paraId="47C8977B" w14:textId="77777777" w:rsidR="00857030" w:rsidRPr="00566985" w:rsidRDefault="00857030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313" w:type="pct"/>
          </w:tcPr>
          <w:p w14:paraId="75682B16" w14:textId="7F24E414" w:rsidR="00857030" w:rsidRPr="00566985" w:rsidRDefault="00A23573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>X</w:t>
            </w:r>
          </w:p>
        </w:tc>
        <w:tc>
          <w:tcPr>
            <w:tcW w:w="873" w:type="pct"/>
          </w:tcPr>
          <w:p w14:paraId="3850D69F" w14:textId="77777777" w:rsidR="00857030" w:rsidRDefault="00A23573" w:rsidP="009630C6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 xml:space="preserve">Data or analysis process is not described. </w:t>
            </w:r>
          </w:p>
          <w:p w14:paraId="3849F04A" w14:textId="133D4DFF" w:rsidR="00F44792" w:rsidRPr="009630C6" w:rsidRDefault="00F44792" w:rsidP="009630C6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 xml:space="preserve">Quotes are available. </w:t>
            </w:r>
          </w:p>
        </w:tc>
      </w:tr>
      <w:tr w:rsidR="00857030" w:rsidRPr="000B2924" w14:paraId="4918960B" w14:textId="77777777" w:rsidTr="009C5023">
        <w:trPr>
          <w:jc w:val="center"/>
        </w:trPr>
        <w:tc>
          <w:tcPr>
            <w:tcW w:w="713" w:type="pct"/>
            <w:vMerge/>
          </w:tcPr>
          <w:p w14:paraId="59872191" w14:textId="77777777" w:rsidR="00857030" w:rsidRPr="00566985" w:rsidRDefault="00857030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630" w:type="pct"/>
          </w:tcPr>
          <w:p w14:paraId="301F9B42" w14:textId="77777777" w:rsidR="00857030" w:rsidRPr="00566985" w:rsidRDefault="00857030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  <w:r w:rsidRPr="00566985"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 xml:space="preserve">1.4. Is the interpretation of results sufficiently substantiated by data? </w:t>
            </w:r>
          </w:p>
        </w:tc>
        <w:tc>
          <w:tcPr>
            <w:tcW w:w="261" w:type="pct"/>
          </w:tcPr>
          <w:p w14:paraId="4793F5D0" w14:textId="77777777" w:rsidR="00857030" w:rsidRPr="00566985" w:rsidRDefault="00857030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10" w:type="pct"/>
          </w:tcPr>
          <w:p w14:paraId="124A074E" w14:textId="77777777" w:rsidR="00857030" w:rsidRPr="00566985" w:rsidRDefault="00857030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313" w:type="pct"/>
          </w:tcPr>
          <w:p w14:paraId="3D06ED8A" w14:textId="09A36C5B" w:rsidR="00857030" w:rsidRPr="00566985" w:rsidRDefault="002E78AB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>X</w:t>
            </w:r>
          </w:p>
        </w:tc>
        <w:tc>
          <w:tcPr>
            <w:tcW w:w="873" w:type="pct"/>
          </w:tcPr>
          <w:p w14:paraId="4DD3956F" w14:textId="7B435667" w:rsidR="00857030" w:rsidRPr="009630C6" w:rsidRDefault="002E78AB" w:rsidP="009630C6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>Not enough data available to evaluate.</w:t>
            </w:r>
          </w:p>
        </w:tc>
      </w:tr>
      <w:tr w:rsidR="00857030" w:rsidRPr="000B2924" w14:paraId="65A3DC28" w14:textId="77777777" w:rsidTr="009C5023">
        <w:trPr>
          <w:trHeight w:val="283"/>
          <w:jc w:val="center"/>
        </w:trPr>
        <w:tc>
          <w:tcPr>
            <w:tcW w:w="713" w:type="pct"/>
            <w:vMerge/>
          </w:tcPr>
          <w:p w14:paraId="4F411237" w14:textId="77777777" w:rsidR="00857030" w:rsidRPr="00566985" w:rsidRDefault="00857030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630" w:type="pct"/>
          </w:tcPr>
          <w:p w14:paraId="0E64A93E" w14:textId="77777777" w:rsidR="00857030" w:rsidRPr="00566985" w:rsidRDefault="00857030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  <w:r w:rsidRPr="00566985"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>1.5. Is there coherence between qualitative data sources, collection, analysis and interpretation?</w:t>
            </w:r>
          </w:p>
        </w:tc>
        <w:tc>
          <w:tcPr>
            <w:tcW w:w="261" w:type="pct"/>
          </w:tcPr>
          <w:p w14:paraId="46BD5A28" w14:textId="77777777" w:rsidR="00857030" w:rsidRPr="00566985" w:rsidRDefault="00857030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10" w:type="pct"/>
          </w:tcPr>
          <w:p w14:paraId="693897EE" w14:textId="6156B3EA" w:rsidR="00857030" w:rsidRPr="00566985" w:rsidRDefault="002E78AB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>X</w:t>
            </w:r>
          </w:p>
        </w:tc>
        <w:tc>
          <w:tcPr>
            <w:tcW w:w="313" w:type="pct"/>
          </w:tcPr>
          <w:p w14:paraId="3B2978C7" w14:textId="77777777" w:rsidR="00857030" w:rsidRPr="00566985" w:rsidRDefault="00857030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873" w:type="pct"/>
          </w:tcPr>
          <w:p w14:paraId="410B32AD" w14:textId="676786B0" w:rsidR="00857030" w:rsidRPr="009630C6" w:rsidRDefault="002E78AB" w:rsidP="009630C6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 xml:space="preserve">Not enough data available to evaluate. </w:t>
            </w:r>
            <w:r w:rsidR="00225994">
              <w:rPr>
                <w:rFonts w:ascii="Times New Roman" w:hAnsi="Times New Roman" w:cs="Times New Roman"/>
                <w:iCs/>
                <w:sz w:val="20"/>
                <w:szCs w:val="20"/>
                <w:lang w:val="en-US" w:eastAsia="fr-FR"/>
              </w:rPr>
              <w:t xml:space="preserve">A risk of bias exists as authors clearly state that </w:t>
            </w:r>
            <w:r w:rsidR="00C669BB">
              <w:rPr>
                <w:rFonts w:ascii="Times New Roman" w:hAnsi="Times New Roman" w:cs="Times New Roman"/>
                <w:iCs/>
                <w:sz w:val="20"/>
                <w:szCs w:val="20"/>
                <w:lang w:val="en-US" w:eastAsia="fr-FR"/>
              </w:rPr>
              <w:t xml:space="preserve">they express their opinion on having the partner present during cs in general anesthesia. </w:t>
            </w:r>
          </w:p>
        </w:tc>
      </w:tr>
      <w:tr w:rsidR="00857030" w:rsidRPr="00566985" w14:paraId="672890CD" w14:textId="77777777" w:rsidTr="009C5023">
        <w:trPr>
          <w:jc w:val="center"/>
        </w:trPr>
        <w:tc>
          <w:tcPr>
            <w:tcW w:w="713" w:type="pct"/>
            <w:vMerge w:val="restart"/>
            <w:tcBorders>
              <w:top w:val="single" w:sz="24" w:space="0" w:color="auto"/>
            </w:tcBorders>
          </w:tcPr>
          <w:p w14:paraId="5A41C50B" w14:textId="77777777" w:rsidR="00857030" w:rsidRPr="00566985" w:rsidRDefault="00857030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eastAsia="fr-FR"/>
              </w:rPr>
            </w:pPr>
            <w:r w:rsidRPr="00566985">
              <w:rPr>
                <w:rFonts w:ascii="Times New Roman" w:hAnsi="Times New Roman" w:cs="Times New Roman"/>
                <w:sz w:val="20"/>
                <w:szCs w:val="20"/>
                <w:lang w:eastAsia="fr-FR"/>
              </w:rPr>
              <w:t>2. Quantitative randomized controlled trials</w:t>
            </w:r>
          </w:p>
        </w:tc>
        <w:tc>
          <w:tcPr>
            <w:tcW w:w="2630" w:type="pct"/>
            <w:tcBorders>
              <w:top w:val="single" w:sz="24" w:space="0" w:color="auto"/>
            </w:tcBorders>
          </w:tcPr>
          <w:p w14:paraId="28312105" w14:textId="77777777" w:rsidR="00857030" w:rsidRPr="00566985" w:rsidRDefault="00857030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eastAsia="fr-FR"/>
              </w:rPr>
            </w:pPr>
            <w:r w:rsidRPr="00566985">
              <w:rPr>
                <w:rFonts w:ascii="Times New Roman" w:hAnsi="Times New Roman" w:cs="Times New Roman"/>
                <w:sz w:val="20"/>
                <w:szCs w:val="20"/>
                <w:lang w:eastAsia="fr-FR"/>
              </w:rPr>
              <w:t>2.1. Is randomization appropriately performed?</w:t>
            </w:r>
          </w:p>
        </w:tc>
        <w:tc>
          <w:tcPr>
            <w:tcW w:w="261" w:type="pct"/>
            <w:tcBorders>
              <w:top w:val="single" w:sz="24" w:space="0" w:color="auto"/>
            </w:tcBorders>
          </w:tcPr>
          <w:p w14:paraId="7FCC977A" w14:textId="77777777" w:rsidR="00857030" w:rsidRPr="00566985" w:rsidRDefault="00857030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eastAsia="fr-FR"/>
              </w:rPr>
            </w:pPr>
          </w:p>
        </w:tc>
        <w:tc>
          <w:tcPr>
            <w:tcW w:w="210" w:type="pct"/>
            <w:tcBorders>
              <w:top w:val="single" w:sz="24" w:space="0" w:color="auto"/>
            </w:tcBorders>
          </w:tcPr>
          <w:p w14:paraId="66DC1B47" w14:textId="77777777" w:rsidR="00857030" w:rsidRPr="00566985" w:rsidRDefault="00857030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eastAsia="fr-FR"/>
              </w:rPr>
            </w:pPr>
          </w:p>
        </w:tc>
        <w:tc>
          <w:tcPr>
            <w:tcW w:w="313" w:type="pct"/>
            <w:tcBorders>
              <w:top w:val="single" w:sz="24" w:space="0" w:color="auto"/>
            </w:tcBorders>
          </w:tcPr>
          <w:p w14:paraId="250F6BA7" w14:textId="77777777" w:rsidR="00857030" w:rsidRPr="00566985" w:rsidRDefault="00857030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eastAsia="fr-FR"/>
              </w:rPr>
            </w:pPr>
          </w:p>
        </w:tc>
        <w:tc>
          <w:tcPr>
            <w:tcW w:w="873" w:type="pct"/>
            <w:tcBorders>
              <w:top w:val="single" w:sz="24" w:space="0" w:color="auto"/>
            </w:tcBorders>
          </w:tcPr>
          <w:p w14:paraId="5BA1BEFB" w14:textId="77777777" w:rsidR="00857030" w:rsidRPr="009676CD" w:rsidRDefault="00857030" w:rsidP="009C5023">
            <w:pPr>
              <w:spacing w:after="0" w:line="240" w:lineRule="auto"/>
              <w:rPr>
                <w:rFonts w:ascii="Times New Roman" w:hAnsi="Times New Roman" w:cs="Times New Roman"/>
                <w:iCs/>
                <w:sz w:val="20"/>
                <w:szCs w:val="20"/>
                <w:lang w:eastAsia="fr-FR"/>
              </w:rPr>
            </w:pPr>
          </w:p>
        </w:tc>
      </w:tr>
      <w:tr w:rsidR="00857030" w:rsidRPr="000B2924" w14:paraId="30019C99" w14:textId="77777777" w:rsidTr="009C5023">
        <w:trPr>
          <w:jc w:val="center"/>
        </w:trPr>
        <w:tc>
          <w:tcPr>
            <w:tcW w:w="713" w:type="pct"/>
            <w:vMerge/>
          </w:tcPr>
          <w:p w14:paraId="1A47FEB6" w14:textId="77777777" w:rsidR="00857030" w:rsidRPr="00566985" w:rsidRDefault="00857030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eastAsia="fr-FR"/>
              </w:rPr>
            </w:pPr>
          </w:p>
        </w:tc>
        <w:tc>
          <w:tcPr>
            <w:tcW w:w="2630" w:type="pct"/>
          </w:tcPr>
          <w:p w14:paraId="570357B8" w14:textId="77777777" w:rsidR="00857030" w:rsidRPr="00566985" w:rsidRDefault="00857030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  <w:r w:rsidRPr="00566985"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>2.2. Are the groups comparable at baseline?</w:t>
            </w:r>
          </w:p>
        </w:tc>
        <w:tc>
          <w:tcPr>
            <w:tcW w:w="261" w:type="pct"/>
          </w:tcPr>
          <w:p w14:paraId="36491240" w14:textId="77777777" w:rsidR="00857030" w:rsidRPr="00566985" w:rsidRDefault="00857030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10" w:type="pct"/>
          </w:tcPr>
          <w:p w14:paraId="2C4DE403" w14:textId="77777777" w:rsidR="00857030" w:rsidRPr="00566985" w:rsidRDefault="00857030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313" w:type="pct"/>
          </w:tcPr>
          <w:p w14:paraId="43311ADC" w14:textId="77777777" w:rsidR="00857030" w:rsidRPr="00566985" w:rsidRDefault="00857030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873" w:type="pct"/>
          </w:tcPr>
          <w:p w14:paraId="4DE0469C" w14:textId="77777777" w:rsidR="00857030" w:rsidRPr="009676CD" w:rsidRDefault="00857030" w:rsidP="009C5023">
            <w:pPr>
              <w:spacing w:after="0" w:line="240" w:lineRule="auto"/>
              <w:rPr>
                <w:rFonts w:ascii="Times New Roman" w:hAnsi="Times New Roman" w:cs="Times New Roman"/>
                <w:iCs/>
                <w:sz w:val="20"/>
                <w:szCs w:val="20"/>
                <w:lang w:val="en-US" w:eastAsia="fr-FR"/>
              </w:rPr>
            </w:pPr>
          </w:p>
        </w:tc>
      </w:tr>
      <w:tr w:rsidR="00857030" w:rsidRPr="000B2924" w14:paraId="6AD9E63F" w14:textId="77777777" w:rsidTr="009C5023">
        <w:trPr>
          <w:jc w:val="center"/>
        </w:trPr>
        <w:tc>
          <w:tcPr>
            <w:tcW w:w="713" w:type="pct"/>
            <w:vMerge/>
          </w:tcPr>
          <w:p w14:paraId="48E16FD3" w14:textId="77777777" w:rsidR="00857030" w:rsidRPr="00566985" w:rsidRDefault="00857030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630" w:type="pct"/>
          </w:tcPr>
          <w:p w14:paraId="0B8BCE1E" w14:textId="77777777" w:rsidR="00857030" w:rsidRPr="00566985" w:rsidRDefault="00857030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  <w:r w:rsidRPr="00566985"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>2.3. Are there complete outcome data?</w:t>
            </w:r>
          </w:p>
        </w:tc>
        <w:tc>
          <w:tcPr>
            <w:tcW w:w="261" w:type="pct"/>
          </w:tcPr>
          <w:p w14:paraId="0D6F0DEC" w14:textId="77777777" w:rsidR="00857030" w:rsidRPr="00566985" w:rsidRDefault="00857030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10" w:type="pct"/>
          </w:tcPr>
          <w:p w14:paraId="7875D2F9" w14:textId="77777777" w:rsidR="00857030" w:rsidRPr="00566985" w:rsidRDefault="00857030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313" w:type="pct"/>
          </w:tcPr>
          <w:p w14:paraId="5B2B9C28" w14:textId="77777777" w:rsidR="00857030" w:rsidRPr="00566985" w:rsidRDefault="00857030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873" w:type="pct"/>
          </w:tcPr>
          <w:p w14:paraId="3312948E" w14:textId="77777777" w:rsidR="00857030" w:rsidRPr="009676CD" w:rsidRDefault="00857030" w:rsidP="009C5023">
            <w:pPr>
              <w:spacing w:after="0" w:line="240" w:lineRule="auto"/>
              <w:rPr>
                <w:rFonts w:ascii="Times New Roman" w:hAnsi="Times New Roman" w:cs="Times New Roman"/>
                <w:iCs/>
                <w:sz w:val="20"/>
                <w:szCs w:val="20"/>
                <w:lang w:val="en-US" w:eastAsia="fr-FR"/>
              </w:rPr>
            </w:pPr>
          </w:p>
        </w:tc>
      </w:tr>
      <w:tr w:rsidR="00857030" w:rsidRPr="000B2924" w14:paraId="0AE71FA0" w14:textId="77777777" w:rsidTr="009C5023">
        <w:trPr>
          <w:jc w:val="center"/>
        </w:trPr>
        <w:tc>
          <w:tcPr>
            <w:tcW w:w="713" w:type="pct"/>
            <w:vMerge/>
          </w:tcPr>
          <w:p w14:paraId="4462F6D9" w14:textId="77777777" w:rsidR="00857030" w:rsidRPr="00566985" w:rsidRDefault="00857030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630" w:type="pct"/>
          </w:tcPr>
          <w:p w14:paraId="23A4B555" w14:textId="77777777" w:rsidR="00857030" w:rsidRPr="00566985" w:rsidRDefault="00857030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  <w:r w:rsidRPr="00566985"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>2.4. Are outcome assessors blinded to the intervention provided?</w:t>
            </w:r>
          </w:p>
        </w:tc>
        <w:tc>
          <w:tcPr>
            <w:tcW w:w="261" w:type="pct"/>
          </w:tcPr>
          <w:p w14:paraId="00CD30D6" w14:textId="77777777" w:rsidR="00857030" w:rsidRPr="00566985" w:rsidRDefault="00857030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10" w:type="pct"/>
          </w:tcPr>
          <w:p w14:paraId="5AD722A2" w14:textId="77777777" w:rsidR="00857030" w:rsidRPr="00566985" w:rsidRDefault="00857030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313" w:type="pct"/>
          </w:tcPr>
          <w:p w14:paraId="0A589718" w14:textId="77777777" w:rsidR="00857030" w:rsidRPr="00566985" w:rsidRDefault="00857030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873" w:type="pct"/>
          </w:tcPr>
          <w:p w14:paraId="03A9246D" w14:textId="77777777" w:rsidR="00857030" w:rsidRPr="009676CD" w:rsidRDefault="00857030" w:rsidP="009C5023">
            <w:pPr>
              <w:spacing w:after="0" w:line="240" w:lineRule="auto"/>
              <w:rPr>
                <w:rFonts w:ascii="Times New Roman" w:hAnsi="Times New Roman" w:cs="Times New Roman"/>
                <w:iCs/>
                <w:sz w:val="20"/>
                <w:szCs w:val="20"/>
                <w:lang w:val="en-US" w:eastAsia="fr-FR"/>
              </w:rPr>
            </w:pPr>
          </w:p>
        </w:tc>
      </w:tr>
      <w:tr w:rsidR="00857030" w:rsidRPr="000B2924" w14:paraId="1D73645A" w14:textId="77777777" w:rsidTr="009C5023">
        <w:trPr>
          <w:jc w:val="center"/>
        </w:trPr>
        <w:tc>
          <w:tcPr>
            <w:tcW w:w="713" w:type="pct"/>
            <w:vMerge/>
            <w:tcBorders>
              <w:bottom w:val="single" w:sz="24" w:space="0" w:color="auto"/>
            </w:tcBorders>
          </w:tcPr>
          <w:p w14:paraId="5FB4EF2D" w14:textId="77777777" w:rsidR="00857030" w:rsidRPr="00566985" w:rsidRDefault="00857030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630" w:type="pct"/>
            <w:tcBorders>
              <w:bottom w:val="single" w:sz="24" w:space="0" w:color="auto"/>
            </w:tcBorders>
          </w:tcPr>
          <w:p w14:paraId="3B487813" w14:textId="77777777" w:rsidR="00857030" w:rsidRPr="00566985" w:rsidRDefault="00857030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  <w:r w:rsidRPr="00566985"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>2.5 Did the participants adhere to the assigned intervention?</w:t>
            </w:r>
          </w:p>
        </w:tc>
        <w:tc>
          <w:tcPr>
            <w:tcW w:w="261" w:type="pct"/>
            <w:tcBorders>
              <w:bottom w:val="single" w:sz="24" w:space="0" w:color="auto"/>
            </w:tcBorders>
          </w:tcPr>
          <w:p w14:paraId="66334BDD" w14:textId="77777777" w:rsidR="00857030" w:rsidRPr="00566985" w:rsidRDefault="00857030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10" w:type="pct"/>
            <w:tcBorders>
              <w:bottom w:val="single" w:sz="24" w:space="0" w:color="auto"/>
            </w:tcBorders>
          </w:tcPr>
          <w:p w14:paraId="58F24AC1" w14:textId="77777777" w:rsidR="00857030" w:rsidRPr="00566985" w:rsidRDefault="00857030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313" w:type="pct"/>
            <w:tcBorders>
              <w:bottom w:val="single" w:sz="24" w:space="0" w:color="auto"/>
            </w:tcBorders>
          </w:tcPr>
          <w:p w14:paraId="622AB669" w14:textId="77777777" w:rsidR="00857030" w:rsidRPr="00566985" w:rsidRDefault="00857030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873" w:type="pct"/>
            <w:tcBorders>
              <w:bottom w:val="single" w:sz="24" w:space="0" w:color="auto"/>
            </w:tcBorders>
          </w:tcPr>
          <w:p w14:paraId="1BA4D45B" w14:textId="77777777" w:rsidR="00857030" w:rsidRPr="009676CD" w:rsidRDefault="00857030" w:rsidP="009C5023">
            <w:pPr>
              <w:spacing w:after="0" w:line="240" w:lineRule="auto"/>
              <w:rPr>
                <w:rFonts w:ascii="Times New Roman" w:hAnsi="Times New Roman" w:cs="Times New Roman"/>
                <w:iCs/>
                <w:sz w:val="20"/>
                <w:szCs w:val="20"/>
                <w:lang w:val="en-US" w:eastAsia="fr-FR"/>
              </w:rPr>
            </w:pPr>
          </w:p>
        </w:tc>
      </w:tr>
      <w:tr w:rsidR="00857030" w:rsidRPr="000B2924" w14:paraId="7BDC5E91" w14:textId="77777777" w:rsidTr="009C5023">
        <w:trPr>
          <w:jc w:val="center"/>
        </w:trPr>
        <w:tc>
          <w:tcPr>
            <w:tcW w:w="713" w:type="pct"/>
            <w:vMerge w:val="restart"/>
            <w:tcBorders>
              <w:top w:val="single" w:sz="24" w:space="0" w:color="auto"/>
            </w:tcBorders>
          </w:tcPr>
          <w:p w14:paraId="6EDD9A7F" w14:textId="77777777" w:rsidR="00857030" w:rsidRPr="00566985" w:rsidRDefault="00857030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eastAsia="fr-FR"/>
              </w:rPr>
            </w:pPr>
            <w:r w:rsidRPr="00566985">
              <w:rPr>
                <w:rFonts w:ascii="Times New Roman" w:hAnsi="Times New Roman" w:cs="Times New Roman"/>
                <w:sz w:val="20"/>
                <w:szCs w:val="20"/>
                <w:lang w:eastAsia="fr-FR"/>
              </w:rPr>
              <w:t xml:space="preserve">3. Quantitative non-randomized </w:t>
            </w:r>
          </w:p>
        </w:tc>
        <w:tc>
          <w:tcPr>
            <w:tcW w:w="2630" w:type="pct"/>
            <w:tcBorders>
              <w:top w:val="single" w:sz="24" w:space="0" w:color="auto"/>
            </w:tcBorders>
          </w:tcPr>
          <w:p w14:paraId="467CF71E" w14:textId="77777777" w:rsidR="00857030" w:rsidRPr="00566985" w:rsidRDefault="00857030" w:rsidP="009C5023">
            <w:pPr>
              <w:spacing w:after="0" w:line="240" w:lineRule="auto"/>
              <w:rPr>
                <w:rFonts w:ascii="Times New Roman" w:hAnsi="Times New Roman" w:cs="Times New Roman"/>
                <w:bCs/>
                <w:sz w:val="20"/>
                <w:szCs w:val="20"/>
                <w:lang w:val="en-US" w:eastAsia="fr-FR"/>
              </w:rPr>
            </w:pPr>
            <w:r w:rsidRPr="00566985">
              <w:rPr>
                <w:rFonts w:ascii="Times New Roman" w:hAnsi="Times New Roman" w:cs="Times New Roman"/>
                <w:bCs/>
                <w:sz w:val="20"/>
                <w:szCs w:val="20"/>
                <w:lang w:val="en-US" w:eastAsia="fr-FR"/>
              </w:rPr>
              <w:t>3.1. Are the participants representative of the target population?</w:t>
            </w:r>
          </w:p>
        </w:tc>
        <w:tc>
          <w:tcPr>
            <w:tcW w:w="261" w:type="pct"/>
            <w:tcBorders>
              <w:top w:val="single" w:sz="24" w:space="0" w:color="auto"/>
            </w:tcBorders>
          </w:tcPr>
          <w:p w14:paraId="432112D7" w14:textId="77777777" w:rsidR="00857030" w:rsidRPr="00566985" w:rsidRDefault="00857030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10" w:type="pct"/>
            <w:tcBorders>
              <w:top w:val="single" w:sz="24" w:space="0" w:color="auto"/>
            </w:tcBorders>
          </w:tcPr>
          <w:p w14:paraId="66DC8CE2" w14:textId="77777777" w:rsidR="00857030" w:rsidRPr="00566985" w:rsidRDefault="00857030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313" w:type="pct"/>
            <w:tcBorders>
              <w:top w:val="single" w:sz="24" w:space="0" w:color="auto"/>
            </w:tcBorders>
          </w:tcPr>
          <w:p w14:paraId="36159E95" w14:textId="77777777" w:rsidR="00857030" w:rsidRPr="00566985" w:rsidRDefault="00857030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873" w:type="pct"/>
            <w:tcBorders>
              <w:top w:val="single" w:sz="24" w:space="0" w:color="auto"/>
            </w:tcBorders>
          </w:tcPr>
          <w:p w14:paraId="767183DB" w14:textId="77777777" w:rsidR="00857030" w:rsidRPr="009676CD" w:rsidRDefault="00857030" w:rsidP="009C5023">
            <w:pPr>
              <w:spacing w:after="0" w:line="240" w:lineRule="auto"/>
              <w:rPr>
                <w:rFonts w:ascii="Times New Roman" w:hAnsi="Times New Roman" w:cs="Times New Roman"/>
                <w:iCs/>
                <w:sz w:val="20"/>
                <w:szCs w:val="20"/>
                <w:lang w:val="en-US" w:eastAsia="fr-FR"/>
              </w:rPr>
            </w:pPr>
          </w:p>
        </w:tc>
      </w:tr>
      <w:tr w:rsidR="00857030" w:rsidRPr="000B2924" w14:paraId="070017ED" w14:textId="77777777" w:rsidTr="009C5023">
        <w:trPr>
          <w:jc w:val="center"/>
        </w:trPr>
        <w:tc>
          <w:tcPr>
            <w:tcW w:w="713" w:type="pct"/>
            <w:vMerge/>
          </w:tcPr>
          <w:p w14:paraId="5024E42D" w14:textId="77777777" w:rsidR="00857030" w:rsidRPr="00566985" w:rsidRDefault="00857030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630" w:type="pct"/>
          </w:tcPr>
          <w:p w14:paraId="325263CC" w14:textId="77777777" w:rsidR="00857030" w:rsidRPr="00566985" w:rsidRDefault="00857030" w:rsidP="009C5023">
            <w:pPr>
              <w:spacing w:after="0" w:line="240" w:lineRule="auto"/>
              <w:rPr>
                <w:rFonts w:ascii="Times New Roman" w:hAnsi="Times New Roman" w:cs="Times New Roman"/>
                <w:bCs/>
                <w:sz w:val="20"/>
                <w:szCs w:val="20"/>
                <w:lang w:val="en-US" w:eastAsia="fr-FR"/>
              </w:rPr>
            </w:pPr>
            <w:r w:rsidRPr="00566985">
              <w:rPr>
                <w:rFonts w:ascii="Times New Roman" w:hAnsi="Times New Roman" w:cs="Times New Roman"/>
                <w:bCs/>
                <w:sz w:val="20"/>
                <w:szCs w:val="20"/>
                <w:lang w:val="en-US" w:eastAsia="fr-FR"/>
              </w:rPr>
              <w:t>3.2. Are measurements appropriate regarding both the outcome and intervention (or exposure)?</w:t>
            </w:r>
          </w:p>
        </w:tc>
        <w:tc>
          <w:tcPr>
            <w:tcW w:w="261" w:type="pct"/>
          </w:tcPr>
          <w:p w14:paraId="1DCB4D99" w14:textId="77777777" w:rsidR="00857030" w:rsidRPr="00566985" w:rsidRDefault="00857030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10" w:type="pct"/>
          </w:tcPr>
          <w:p w14:paraId="1B6C9ACF" w14:textId="77777777" w:rsidR="00857030" w:rsidRPr="00566985" w:rsidRDefault="00857030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313" w:type="pct"/>
          </w:tcPr>
          <w:p w14:paraId="307BC1D4" w14:textId="77777777" w:rsidR="00857030" w:rsidRPr="00566985" w:rsidRDefault="00857030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873" w:type="pct"/>
          </w:tcPr>
          <w:p w14:paraId="16C7B890" w14:textId="77777777" w:rsidR="00857030" w:rsidRPr="009676CD" w:rsidRDefault="00857030" w:rsidP="009C5023">
            <w:pPr>
              <w:spacing w:after="0" w:line="240" w:lineRule="auto"/>
              <w:rPr>
                <w:rFonts w:ascii="Times New Roman" w:hAnsi="Times New Roman" w:cs="Times New Roman"/>
                <w:iCs/>
                <w:sz w:val="20"/>
                <w:szCs w:val="20"/>
                <w:lang w:val="en-US" w:eastAsia="fr-FR"/>
              </w:rPr>
            </w:pPr>
          </w:p>
        </w:tc>
      </w:tr>
      <w:tr w:rsidR="00857030" w:rsidRPr="000B2924" w14:paraId="6C5711EB" w14:textId="77777777" w:rsidTr="009C5023">
        <w:trPr>
          <w:jc w:val="center"/>
        </w:trPr>
        <w:tc>
          <w:tcPr>
            <w:tcW w:w="713" w:type="pct"/>
            <w:vMerge/>
          </w:tcPr>
          <w:p w14:paraId="29A287A3" w14:textId="77777777" w:rsidR="00857030" w:rsidRPr="00566985" w:rsidRDefault="00857030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630" w:type="pct"/>
          </w:tcPr>
          <w:p w14:paraId="5B3A35F4" w14:textId="77777777" w:rsidR="00857030" w:rsidRPr="00566985" w:rsidRDefault="00857030" w:rsidP="009C5023">
            <w:pPr>
              <w:spacing w:after="0" w:line="240" w:lineRule="auto"/>
              <w:rPr>
                <w:rFonts w:ascii="Times New Roman" w:hAnsi="Times New Roman" w:cs="Times New Roman"/>
                <w:bCs/>
                <w:sz w:val="20"/>
                <w:szCs w:val="20"/>
                <w:lang w:val="en-US" w:eastAsia="fr-FR"/>
              </w:rPr>
            </w:pPr>
            <w:r w:rsidRPr="00566985">
              <w:rPr>
                <w:rFonts w:ascii="Times New Roman" w:hAnsi="Times New Roman" w:cs="Times New Roman"/>
                <w:bCs/>
                <w:sz w:val="20"/>
                <w:szCs w:val="20"/>
                <w:lang w:val="en-US" w:eastAsia="fr-FR"/>
              </w:rPr>
              <w:t xml:space="preserve">3.3. </w:t>
            </w:r>
            <w:r w:rsidRPr="00566985"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>Are there complete outcome data?</w:t>
            </w:r>
          </w:p>
        </w:tc>
        <w:tc>
          <w:tcPr>
            <w:tcW w:w="261" w:type="pct"/>
          </w:tcPr>
          <w:p w14:paraId="6334C541" w14:textId="77777777" w:rsidR="00857030" w:rsidRPr="00566985" w:rsidRDefault="00857030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10" w:type="pct"/>
          </w:tcPr>
          <w:p w14:paraId="7A8032DD" w14:textId="77777777" w:rsidR="00857030" w:rsidRPr="00566985" w:rsidRDefault="00857030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313" w:type="pct"/>
          </w:tcPr>
          <w:p w14:paraId="232C49D7" w14:textId="77777777" w:rsidR="00857030" w:rsidRPr="00566985" w:rsidRDefault="00857030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873" w:type="pct"/>
          </w:tcPr>
          <w:p w14:paraId="751972D3" w14:textId="77777777" w:rsidR="00857030" w:rsidRPr="009676CD" w:rsidRDefault="00857030" w:rsidP="009C5023">
            <w:pPr>
              <w:spacing w:after="0" w:line="240" w:lineRule="auto"/>
              <w:rPr>
                <w:rFonts w:ascii="Times New Roman" w:hAnsi="Times New Roman" w:cs="Times New Roman"/>
                <w:iCs/>
                <w:sz w:val="20"/>
                <w:szCs w:val="20"/>
                <w:lang w:val="en-US" w:eastAsia="fr-FR"/>
              </w:rPr>
            </w:pPr>
          </w:p>
        </w:tc>
      </w:tr>
      <w:tr w:rsidR="00857030" w:rsidRPr="000B2924" w14:paraId="5C1E7B0C" w14:textId="77777777" w:rsidTr="009C5023">
        <w:trPr>
          <w:jc w:val="center"/>
        </w:trPr>
        <w:tc>
          <w:tcPr>
            <w:tcW w:w="713" w:type="pct"/>
            <w:vMerge/>
          </w:tcPr>
          <w:p w14:paraId="63575B95" w14:textId="77777777" w:rsidR="00857030" w:rsidRPr="00566985" w:rsidRDefault="00857030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630" w:type="pct"/>
          </w:tcPr>
          <w:p w14:paraId="29613CAB" w14:textId="77777777" w:rsidR="00857030" w:rsidRPr="00566985" w:rsidRDefault="00857030" w:rsidP="009C5023">
            <w:pPr>
              <w:spacing w:after="0" w:line="240" w:lineRule="auto"/>
              <w:rPr>
                <w:rFonts w:ascii="Times New Roman" w:hAnsi="Times New Roman" w:cs="Times New Roman"/>
                <w:bCs/>
                <w:sz w:val="20"/>
                <w:szCs w:val="20"/>
                <w:lang w:val="en-US" w:eastAsia="fr-FR"/>
              </w:rPr>
            </w:pPr>
            <w:r w:rsidRPr="00566985"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>3.4. Are the confounders accounted for in the design and analysis?</w:t>
            </w:r>
          </w:p>
        </w:tc>
        <w:tc>
          <w:tcPr>
            <w:tcW w:w="261" w:type="pct"/>
          </w:tcPr>
          <w:p w14:paraId="12614849" w14:textId="77777777" w:rsidR="00857030" w:rsidRPr="00566985" w:rsidRDefault="00857030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10" w:type="pct"/>
          </w:tcPr>
          <w:p w14:paraId="391EDC08" w14:textId="77777777" w:rsidR="00857030" w:rsidRPr="00566985" w:rsidRDefault="00857030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313" w:type="pct"/>
          </w:tcPr>
          <w:p w14:paraId="6FEBEBA1" w14:textId="77777777" w:rsidR="00857030" w:rsidRPr="00566985" w:rsidRDefault="00857030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873" w:type="pct"/>
          </w:tcPr>
          <w:p w14:paraId="48BB7FB1" w14:textId="77777777" w:rsidR="00857030" w:rsidRPr="009676CD" w:rsidRDefault="00857030" w:rsidP="009C5023">
            <w:pPr>
              <w:spacing w:after="0" w:line="240" w:lineRule="auto"/>
              <w:rPr>
                <w:rFonts w:ascii="Times New Roman" w:hAnsi="Times New Roman" w:cs="Times New Roman"/>
                <w:iCs/>
                <w:sz w:val="20"/>
                <w:szCs w:val="20"/>
                <w:lang w:val="en-US" w:eastAsia="fr-FR"/>
              </w:rPr>
            </w:pPr>
          </w:p>
        </w:tc>
      </w:tr>
      <w:tr w:rsidR="00857030" w:rsidRPr="000B2924" w14:paraId="7E4C17A9" w14:textId="77777777" w:rsidTr="009C5023">
        <w:trPr>
          <w:jc w:val="center"/>
        </w:trPr>
        <w:tc>
          <w:tcPr>
            <w:tcW w:w="713" w:type="pct"/>
            <w:vMerge/>
            <w:tcBorders>
              <w:bottom w:val="single" w:sz="24" w:space="0" w:color="auto"/>
            </w:tcBorders>
          </w:tcPr>
          <w:p w14:paraId="18635BB8" w14:textId="77777777" w:rsidR="00857030" w:rsidRPr="00566985" w:rsidRDefault="00857030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630" w:type="pct"/>
            <w:tcBorders>
              <w:bottom w:val="single" w:sz="24" w:space="0" w:color="auto"/>
            </w:tcBorders>
          </w:tcPr>
          <w:p w14:paraId="36C26BF3" w14:textId="77777777" w:rsidR="00857030" w:rsidRPr="00566985" w:rsidRDefault="00857030" w:rsidP="009C5023">
            <w:pPr>
              <w:spacing w:after="0" w:line="240" w:lineRule="auto"/>
              <w:rPr>
                <w:rFonts w:ascii="Times New Roman" w:hAnsi="Times New Roman"/>
                <w:sz w:val="20"/>
                <w:szCs w:val="20"/>
                <w:lang w:val="en-US" w:eastAsia="fr-FR"/>
              </w:rPr>
            </w:pPr>
            <w:r w:rsidRPr="00566985">
              <w:rPr>
                <w:rFonts w:ascii="Times New Roman" w:hAnsi="Times New Roman"/>
                <w:sz w:val="20"/>
                <w:szCs w:val="20"/>
                <w:lang w:val="en-US" w:eastAsia="fr-FR"/>
              </w:rPr>
              <w:t>3.5. During the study period, is the intervention administered (or exposure occurred) as intended?</w:t>
            </w:r>
          </w:p>
        </w:tc>
        <w:tc>
          <w:tcPr>
            <w:tcW w:w="261" w:type="pct"/>
            <w:tcBorders>
              <w:bottom w:val="single" w:sz="24" w:space="0" w:color="auto"/>
            </w:tcBorders>
          </w:tcPr>
          <w:p w14:paraId="5BB41567" w14:textId="77777777" w:rsidR="00857030" w:rsidRPr="00566985" w:rsidRDefault="00857030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10" w:type="pct"/>
            <w:tcBorders>
              <w:bottom w:val="single" w:sz="24" w:space="0" w:color="auto"/>
            </w:tcBorders>
          </w:tcPr>
          <w:p w14:paraId="26A5FF3D" w14:textId="77777777" w:rsidR="00857030" w:rsidRPr="00566985" w:rsidRDefault="00857030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313" w:type="pct"/>
            <w:tcBorders>
              <w:bottom w:val="single" w:sz="24" w:space="0" w:color="auto"/>
            </w:tcBorders>
          </w:tcPr>
          <w:p w14:paraId="493D9370" w14:textId="77777777" w:rsidR="00857030" w:rsidRPr="00566985" w:rsidRDefault="00857030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873" w:type="pct"/>
            <w:tcBorders>
              <w:bottom w:val="single" w:sz="24" w:space="0" w:color="auto"/>
            </w:tcBorders>
          </w:tcPr>
          <w:p w14:paraId="5A4E0614" w14:textId="77777777" w:rsidR="00857030" w:rsidRPr="009676CD" w:rsidRDefault="00857030" w:rsidP="009C5023">
            <w:pPr>
              <w:spacing w:after="0" w:line="240" w:lineRule="auto"/>
              <w:rPr>
                <w:rFonts w:ascii="Times New Roman" w:hAnsi="Times New Roman" w:cs="Times New Roman"/>
                <w:iCs/>
                <w:sz w:val="20"/>
                <w:szCs w:val="20"/>
                <w:lang w:val="en-US" w:eastAsia="fr-FR"/>
              </w:rPr>
            </w:pPr>
          </w:p>
        </w:tc>
      </w:tr>
      <w:tr w:rsidR="00857030" w:rsidRPr="000B2924" w14:paraId="21CCA289" w14:textId="77777777" w:rsidTr="009C5023">
        <w:trPr>
          <w:cantSplit/>
          <w:jc w:val="center"/>
        </w:trPr>
        <w:tc>
          <w:tcPr>
            <w:tcW w:w="713" w:type="pct"/>
            <w:vMerge w:val="restart"/>
            <w:tcBorders>
              <w:top w:val="single" w:sz="24" w:space="0" w:color="auto"/>
            </w:tcBorders>
          </w:tcPr>
          <w:p w14:paraId="4834ABE6" w14:textId="77777777" w:rsidR="00857030" w:rsidRPr="00566985" w:rsidRDefault="00857030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eastAsia="fr-FR"/>
              </w:rPr>
            </w:pPr>
            <w:r w:rsidRPr="00566985">
              <w:rPr>
                <w:rFonts w:ascii="Times New Roman" w:hAnsi="Times New Roman" w:cs="Times New Roman"/>
                <w:sz w:val="20"/>
                <w:szCs w:val="20"/>
                <w:lang w:eastAsia="fr-FR"/>
              </w:rPr>
              <w:t>4. Quantitative descriptive</w:t>
            </w:r>
          </w:p>
        </w:tc>
        <w:tc>
          <w:tcPr>
            <w:tcW w:w="2630" w:type="pct"/>
            <w:tcBorders>
              <w:top w:val="single" w:sz="24" w:space="0" w:color="auto"/>
            </w:tcBorders>
          </w:tcPr>
          <w:p w14:paraId="27B379FD" w14:textId="77777777" w:rsidR="00857030" w:rsidRPr="00566985" w:rsidRDefault="00857030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  <w:r w:rsidRPr="00566985"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>4.1. Is the sampling strategy relevant to address the research question?</w:t>
            </w:r>
          </w:p>
        </w:tc>
        <w:tc>
          <w:tcPr>
            <w:tcW w:w="261" w:type="pct"/>
            <w:tcBorders>
              <w:top w:val="single" w:sz="24" w:space="0" w:color="auto"/>
            </w:tcBorders>
          </w:tcPr>
          <w:p w14:paraId="2B5B93D0" w14:textId="77777777" w:rsidR="00857030" w:rsidRPr="00566985" w:rsidRDefault="00857030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10" w:type="pct"/>
            <w:tcBorders>
              <w:top w:val="single" w:sz="24" w:space="0" w:color="auto"/>
            </w:tcBorders>
          </w:tcPr>
          <w:p w14:paraId="73424F2D" w14:textId="77777777" w:rsidR="00857030" w:rsidRPr="00566985" w:rsidRDefault="00857030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313" w:type="pct"/>
            <w:tcBorders>
              <w:top w:val="single" w:sz="24" w:space="0" w:color="auto"/>
            </w:tcBorders>
          </w:tcPr>
          <w:p w14:paraId="51E46F87" w14:textId="77777777" w:rsidR="00857030" w:rsidRPr="00566985" w:rsidRDefault="00857030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873" w:type="pct"/>
            <w:tcBorders>
              <w:top w:val="single" w:sz="24" w:space="0" w:color="auto"/>
            </w:tcBorders>
          </w:tcPr>
          <w:p w14:paraId="43976363" w14:textId="77777777" w:rsidR="00857030" w:rsidRPr="009676CD" w:rsidRDefault="00857030" w:rsidP="009C5023">
            <w:pPr>
              <w:spacing w:after="0" w:line="240" w:lineRule="auto"/>
              <w:rPr>
                <w:rFonts w:ascii="Times New Roman" w:hAnsi="Times New Roman" w:cs="Times New Roman"/>
                <w:iCs/>
                <w:sz w:val="20"/>
                <w:szCs w:val="20"/>
                <w:lang w:val="en-US" w:eastAsia="fr-FR"/>
              </w:rPr>
            </w:pPr>
          </w:p>
        </w:tc>
      </w:tr>
      <w:tr w:rsidR="00857030" w:rsidRPr="000B2924" w14:paraId="75B5EDB0" w14:textId="77777777" w:rsidTr="009C5023">
        <w:trPr>
          <w:jc w:val="center"/>
        </w:trPr>
        <w:tc>
          <w:tcPr>
            <w:tcW w:w="713" w:type="pct"/>
            <w:vMerge/>
          </w:tcPr>
          <w:p w14:paraId="428425E1" w14:textId="77777777" w:rsidR="00857030" w:rsidRPr="00566985" w:rsidRDefault="00857030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630" w:type="pct"/>
          </w:tcPr>
          <w:p w14:paraId="62AE06D9" w14:textId="77777777" w:rsidR="00857030" w:rsidRPr="00566985" w:rsidRDefault="00857030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566985"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>4.2. Is the sample representative of the target population?</w:t>
            </w:r>
          </w:p>
        </w:tc>
        <w:tc>
          <w:tcPr>
            <w:tcW w:w="261" w:type="pct"/>
          </w:tcPr>
          <w:p w14:paraId="49499211" w14:textId="77777777" w:rsidR="00857030" w:rsidRPr="00566985" w:rsidRDefault="00857030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10" w:type="pct"/>
          </w:tcPr>
          <w:p w14:paraId="26756AD9" w14:textId="77777777" w:rsidR="00857030" w:rsidRPr="00566985" w:rsidRDefault="00857030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313" w:type="pct"/>
          </w:tcPr>
          <w:p w14:paraId="0190C40D" w14:textId="77777777" w:rsidR="00857030" w:rsidRPr="00566985" w:rsidRDefault="00857030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873" w:type="pct"/>
          </w:tcPr>
          <w:p w14:paraId="29BDE98F" w14:textId="77777777" w:rsidR="00857030" w:rsidRPr="009676CD" w:rsidRDefault="00857030" w:rsidP="009C5023">
            <w:pPr>
              <w:spacing w:after="0" w:line="240" w:lineRule="auto"/>
              <w:rPr>
                <w:rFonts w:ascii="Times New Roman" w:hAnsi="Times New Roman" w:cs="Times New Roman"/>
                <w:iCs/>
                <w:sz w:val="20"/>
                <w:szCs w:val="20"/>
                <w:lang w:val="en-US" w:eastAsia="fr-FR"/>
              </w:rPr>
            </w:pPr>
          </w:p>
        </w:tc>
      </w:tr>
      <w:tr w:rsidR="00857030" w:rsidRPr="00566985" w14:paraId="5ACF6437" w14:textId="77777777" w:rsidTr="009C5023">
        <w:trPr>
          <w:jc w:val="center"/>
        </w:trPr>
        <w:tc>
          <w:tcPr>
            <w:tcW w:w="713" w:type="pct"/>
            <w:vMerge/>
          </w:tcPr>
          <w:p w14:paraId="5F6C5D01" w14:textId="77777777" w:rsidR="00857030" w:rsidRPr="00566985" w:rsidRDefault="00857030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630" w:type="pct"/>
          </w:tcPr>
          <w:p w14:paraId="5B38CC59" w14:textId="77777777" w:rsidR="00857030" w:rsidRPr="00566985" w:rsidRDefault="00857030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eastAsia="fr-FR"/>
              </w:rPr>
            </w:pPr>
            <w:r w:rsidRPr="00566985">
              <w:rPr>
                <w:rFonts w:ascii="Times New Roman" w:hAnsi="Times New Roman" w:cs="Times New Roman"/>
                <w:sz w:val="20"/>
                <w:szCs w:val="20"/>
                <w:lang w:eastAsia="fr-FR"/>
              </w:rPr>
              <w:t xml:space="preserve">4.3. Are the </w:t>
            </w:r>
            <w:r w:rsidRPr="00566985">
              <w:rPr>
                <w:rFonts w:ascii="Times New Roman" w:hAnsi="Times New Roman" w:cs="Times New Roman"/>
                <w:sz w:val="20"/>
                <w:szCs w:val="20"/>
              </w:rPr>
              <w:t>measurements appropriate?</w:t>
            </w:r>
          </w:p>
        </w:tc>
        <w:tc>
          <w:tcPr>
            <w:tcW w:w="261" w:type="pct"/>
          </w:tcPr>
          <w:p w14:paraId="2D045C22" w14:textId="77777777" w:rsidR="00857030" w:rsidRPr="00566985" w:rsidRDefault="00857030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eastAsia="fr-FR"/>
              </w:rPr>
            </w:pPr>
          </w:p>
        </w:tc>
        <w:tc>
          <w:tcPr>
            <w:tcW w:w="210" w:type="pct"/>
          </w:tcPr>
          <w:p w14:paraId="1B4F4A1D" w14:textId="77777777" w:rsidR="00857030" w:rsidRPr="00566985" w:rsidRDefault="00857030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eastAsia="fr-FR"/>
              </w:rPr>
            </w:pPr>
          </w:p>
        </w:tc>
        <w:tc>
          <w:tcPr>
            <w:tcW w:w="313" w:type="pct"/>
          </w:tcPr>
          <w:p w14:paraId="4BDAF222" w14:textId="77777777" w:rsidR="00857030" w:rsidRPr="00566985" w:rsidRDefault="00857030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eastAsia="fr-FR"/>
              </w:rPr>
            </w:pPr>
          </w:p>
        </w:tc>
        <w:tc>
          <w:tcPr>
            <w:tcW w:w="873" w:type="pct"/>
          </w:tcPr>
          <w:p w14:paraId="2987D3A7" w14:textId="77777777" w:rsidR="00857030" w:rsidRPr="009676CD" w:rsidRDefault="00857030" w:rsidP="009C5023">
            <w:pPr>
              <w:spacing w:after="0" w:line="240" w:lineRule="auto"/>
              <w:rPr>
                <w:rFonts w:ascii="Times New Roman" w:hAnsi="Times New Roman" w:cs="Times New Roman"/>
                <w:iCs/>
                <w:sz w:val="20"/>
                <w:szCs w:val="20"/>
                <w:lang w:eastAsia="fr-FR"/>
              </w:rPr>
            </w:pPr>
          </w:p>
        </w:tc>
      </w:tr>
      <w:tr w:rsidR="00857030" w:rsidRPr="000B2924" w14:paraId="50F32228" w14:textId="77777777" w:rsidTr="009C5023">
        <w:trPr>
          <w:jc w:val="center"/>
        </w:trPr>
        <w:tc>
          <w:tcPr>
            <w:tcW w:w="713" w:type="pct"/>
            <w:vMerge/>
          </w:tcPr>
          <w:p w14:paraId="614474CF" w14:textId="77777777" w:rsidR="00857030" w:rsidRPr="00566985" w:rsidRDefault="00857030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eastAsia="fr-FR"/>
              </w:rPr>
            </w:pPr>
          </w:p>
        </w:tc>
        <w:tc>
          <w:tcPr>
            <w:tcW w:w="2630" w:type="pct"/>
          </w:tcPr>
          <w:p w14:paraId="1A421972" w14:textId="77777777" w:rsidR="00857030" w:rsidRPr="00566985" w:rsidRDefault="00857030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  <w:r w:rsidRPr="00566985"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>4.4. Is the risk of nonresponse bias low?</w:t>
            </w:r>
          </w:p>
        </w:tc>
        <w:tc>
          <w:tcPr>
            <w:tcW w:w="261" w:type="pct"/>
          </w:tcPr>
          <w:p w14:paraId="74D6E1A2" w14:textId="77777777" w:rsidR="00857030" w:rsidRPr="00566985" w:rsidRDefault="00857030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10" w:type="pct"/>
          </w:tcPr>
          <w:p w14:paraId="729AFF08" w14:textId="77777777" w:rsidR="00857030" w:rsidRPr="00566985" w:rsidRDefault="00857030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313" w:type="pct"/>
          </w:tcPr>
          <w:p w14:paraId="3F36C76C" w14:textId="77777777" w:rsidR="00857030" w:rsidRPr="00566985" w:rsidRDefault="00857030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873" w:type="pct"/>
          </w:tcPr>
          <w:p w14:paraId="338D5B45" w14:textId="77777777" w:rsidR="00857030" w:rsidRPr="009676CD" w:rsidRDefault="00857030" w:rsidP="009C5023">
            <w:pPr>
              <w:spacing w:after="0" w:line="240" w:lineRule="auto"/>
              <w:rPr>
                <w:rFonts w:ascii="Times New Roman" w:hAnsi="Times New Roman" w:cs="Times New Roman"/>
                <w:iCs/>
                <w:sz w:val="20"/>
                <w:szCs w:val="20"/>
                <w:lang w:val="en-US" w:eastAsia="fr-FR"/>
              </w:rPr>
            </w:pPr>
          </w:p>
        </w:tc>
      </w:tr>
      <w:tr w:rsidR="00857030" w:rsidRPr="000B2924" w14:paraId="4350B8D7" w14:textId="77777777" w:rsidTr="009C5023">
        <w:trPr>
          <w:jc w:val="center"/>
        </w:trPr>
        <w:tc>
          <w:tcPr>
            <w:tcW w:w="713" w:type="pct"/>
            <w:vMerge/>
            <w:tcBorders>
              <w:bottom w:val="single" w:sz="24" w:space="0" w:color="auto"/>
            </w:tcBorders>
          </w:tcPr>
          <w:p w14:paraId="1A724C4C" w14:textId="77777777" w:rsidR="00857030" w:rsidRPr="00566985" w:rsidRDefault="00857030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630" w:type="pct"/>
            <w:tcBorders>
              <w:bottom w:val="single" w:sz="24" w:space="0" w:color="auto"/>
            </w:tcBorders>
          </w:tcPr>
          <w:p w14:paraId="2DE5CB70" w14:textId="77777777" w:rsidR="00857030" w:rsidRPr="00566985" w:rsidRDefault="00857030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  <w:r w:rsidRPr="00566985"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>4.5. Is the statistical analysis appropriate to answer the research question?</w:t>
            </w:r>
          </w:p>
        </w:tc>
        <w:tc>
          <w:tcPr>
            <w:tcW w:w="261" w:type="pct"/>
            <w:tcBorders>
              <w:bottom w:val="single" w:sz="24" w:space="0" w:color="auto"/>
            </w:tcBorders>
          </w:tcPr>
          <w:p w14:paraId="63BA5AA2" w14:textId="77777777" w:rsidR="00857030" w:rsidRPr="00566985" w:rsidRDefault="00857030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10" w:type="pct"/>
            <w:tcBorders>
              <w:bottom w:val="single" w:sz="24" w:space="0" w:color="auto"/>
            </w:tcBorders>
          </w:tcPr>
          <w:p w14:paraId="7F33D59C" w14:textId="77777777" w:rsidR="00857030" w:rsidRPr="00566985" w:rsidRDefault="00857030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313" w:type="pct"/>
            <w:tcBorders>
              <w:bottom w:val="single" w:sz="24" w:space="0" w:color="auto"/>
            </w:tcBorders>
          </w:tcPr>
          <w:p w14:paraId="0296BCEF" w14:textId="77777777" w:rsidR="00857030" w:rsidRPr="00566985" w:rsidRDefault="00857030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873" w:type="pct"/>
            <w:tcBorders>
              <w:bottom w:val="single" w:sz="24" w:space="0" w:color="auto"/>
            </w:tcBorders>
          </w:tcPr>
          <w:p w14:paraId="6BDAC8A8" w14:textId="77777777" w:rsidR="00857030" w:rsidRPr="009676CD" w:rsidRDefault="00857030" w:rsidP="009C5023">
            <w:pPr>
              <w:spacing w:after="0" w:line="240" w:lineRule="auto"/>
              <w:rPr>
                <w:rFonts w:ascii="Times New Roman" w:hAnsi="Times New Roman" w:cs="Times New Roman"/>
                <w:iCs/>
                <w:sz w:val="20"/>
                <w:szCs w:val="20"/>
                <w:lang w:val="en-US" w:eastAsia="fr-FR"/>
              </w:rPr>
            </w:pPr>
          </w:p>
        </w:tc>
      </w:tr>
      <w:tr w:rsidR="00857030" w:rsidRPr="000B2924" w14:paraId="00215D0D" w14:textId="77777777" w:rsidTr="009C5023">
        <w:trPr>
          <w:jc w:val="center"/>
        </w:trPr>
        <w:tc>
          <w:tcPr>
            <w:tcW w:w="713" w:type="pct"/>
            <w:vMerge w:val="restart"/>
            <w:tcBorders>
              <w:top w:val="single" w:sz="24" w:space="0" w:color="auto"/>
            </w:tcBorders>
          </w:tcPr>
          <w:p w14:paraId="0ACFD891" w14:textId="77777777" w:rsidR="00857030" w:rsidRPr="00566985" w:rsidRDefault="00857030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eastAsia="fr-FR"/>
              </w:rPr>
            </w:pPr>
            <w:r w:rsidRPr="00566985">
              <w:rPr>
                <w:rFonts w:ascii="Times New Roman" w:hAnsi="Times New Roman" w:cs="Times New Roman"/>
                <w:sz w:val="20"/>
                <w:szCs w:val="20"/>
                <w:lang w:eastAsia="fr-FR"/>
              </w:rPr>
              <w:t>5. Mixed methods</w:t>
            </w:r>
          </w:p>
        </w:tc>
        <w:tc>
          <w:tcPr>
            <w:tcW w:w="2630" w:type="pct"/>
            <w:tcBorders>
              <w:top w:val="single" w:sz="24" w:space="0" w:color="auto"/>
            </w:tcBorders>
          </w:tcPr>
          <w:p w14:paraId="62B3D896" w14:textId="77777777" w:rsidR="00857030" w:rsidRPr="00566985" w:rsidRDefault="00857030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566985"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>5.1. Is there an adequate rationale for using a mixed methods design to address the research question?</w:t>
            </w:r>
          </w:p>
        </w:tc>
        <w:tc>
          <w:tcPr>
            <w:tcW w:w="261" w:type="pct"/>
            <w:tcBorders>
              <w:top w:val="single" w:sz="24" w:space="0" w:color="auto"/>
            </w:tcBorders>
          </w:tcPr>
          <w:p w14:paraId="2888EF40" w14:textId="77777777" w:rsidR="00857030" w:rsidRPr="00566985" w:rsidRDefault="00857030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10" w:type="pct"/>
            <w:tcBorders>
              <w:top w:val="single" w:sz="24" w:space="0" w:color="auto"/>
            </w:tcBorders>
          </w:tcPr>
          <w:p w14:paraId="284F2E49" w14:textId="77777777" w:rsidR="00857030" w:rsidRPr="00566985" w:rsidRDefault="00857030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313" w:type="pct"/>
            <w:tcBorders>
              <w:top w:val="single" w:sz="24" w:space="0" w:color="auto"/>
            </w:tcBorders>
          </w:tcPr>
          <w:p w14:paraId="00AF7DAA" w14:textId="77777777" w:rsidR="00857030" w:rsidRPr="00566985" w:rsidRDefault="00857030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873" w:type="pct"/>
            <w:tcBorders>
              <w:top w:val="single" w:sz="24" w:space="0" w:color="auto"/>
            </w:tcBorders>
          </w:tcPr>
          <w:p w14:paraId="67749FBF" w14:textId="77777777" w:rsidR="00857030" w:rsidRPr="009676CD" w:rsidRDefault="00857030" w:rsidP="009C5023">
            <w:pPr>
              <w:spacing w:after="0" w:line="240" w:lineRule="auto"/>
              <w:rPr>
                <w:rFonts w:ascii="Times New Roman" w:hAnsi="Times New Roman" w:cs="Times New Roman"/>
                <w:iCs/>
                <w:sz w:val="20"/>
                <w:szCs w:val="20"/>
                <w:lang w:val="en-US" w:eastAsia="fr-FR"/>
              </w:rPr>
            </w:pPr>
          </w:p>
        </w:tc>
      </w:tr>
      <w:tr w:rsidR="00857030" w:rsidRPr="000B2924" w14:paraId="7A1A4A76" w14:textId="77777777" w:rsidTr="009C5023">
        <w:trPr>
          <w:trHeight w:val="208"/>
          <w:jc w:val="center"/>
        </w:trPr>
        <w:tc>
          <w:tcPr>
            <w:tcW w:w="713" w:type="pct"/>
            <w:vMerge/>
          </w:tcPr>
          <w:p w14:paraId="1AFB6190" w14:textId="77777777" w:rsidR="00857030" w:rsidRPr="00566985" w:rsidRDefault="00857030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630" w:type="pct"/>
          </w:tcPr>
          <w:p w14:paraId="38DAA0BD" w14:textId="77777777" w:rsidR="00857030" w:rsidRPr="00566985" w:rsidRDefault="00857030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  <w:r w:rsidRPr="00566985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5.2. Are the different components of the study effectively integrated to answer the research question?</w:t>
            </w:r>
          </w:p>
        </w:tc>
        <w:tc>
          <w:tcPr>
            <w:tcW w:w="261" w:type="pct"/>
          </w:tcPr>
          <w:p w14:paraId="36554934" w14:textId="77777777" w:rsidR="00857030" w:rsidRPr="00566985" w:rsidRDefault="00857030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10" w:type="pct"/>
          </w:tcPr>
          <w:p w14:paraId="00E621DE" w14:textId="77777777" w:rsidR="00857030" w:rsidRPr="00566985" w:rsidRDefault="00857030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313" w:type="pct"/>
          </w:tcPr>
          <w:p w14:paraId="17ADEA30" w14:textId="77777777" w:rsidR="00857030" w:rsidRPr="00566985" w:rsidRDefault="00857030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873" w:type="pct"/>
          </w:tcPr>
          <w:p w14:paraId="05FDF12F" w14:textId="77777777" w:rsidR="00857030" w:rsidRPr="009676CD" w:rsidRDefault="00857030" w:rsidP="009C5023">
            <w:pPr>
              <w:spacing w:after="0" w:line="240" w:lineRule="auto"/>
              <w:rPr>
                <w:rFonts w:ascii="Times New Roman" w:hAnsi="Times New Roman" w:cs="Times New Roman"/>
                <w:iCs/>
                <w:sz w:val="20"/>
                <w:szCs w:val="20"/>
                <w:lang w:val="en-US" w:eastAsia="fr-FR"/>
              </w:rPr>
            </w:pPr>
          </w:p>
        </w:tc>
      </w:tr>
      <w:tr w:rsidR="00857030" w:rsidRPr="000B2924" w14:paraId="01515973" w14:textId="77777777" w:rsidTr="009C5023">
        <w:trPr>
          <w:jc w:val="center"/>
        </w:trPr>
        <w:tc>
          <w:tcPr>
            <w:tcW w:w="713" w:type="pct"/>
            <w:vMerge/>
          </w:tcPr>
          <w:p w14:paraId="5DA783C5" w14:textId="77777777" w:rsidR="00857030" w:rsidRPr="00566985" w:rsidRDefault="00857030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630" w:type="pct"/>
          </w:tcPr>
          <w:p w14:paraId="7E76F833" w14:textId="77777777" w:rsidR="00857030" w:rsidRPr="00566985" w:rsidRDefault="00857030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  <w:r w:rsidRPr="00566985"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>5.3. Are the outputs of the integration of qualitative and quantitative components adequately interpreted?</w:t>
            </w:r>
          </w:p>
        </w:tc>
        <w:tc>
          <w:tcPr>
            <w:tcW w:w="261" w:type="pct"/>
          </w:tcPr>
          <w:p w14:paraId="351CC25A" w14:textId="77777777" w:rsidR="00857030" w:rsidRPr="00566985" w:rsidRDefault="00857030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10" w:type="pct"/>
          </w:tcPr>
          <w:p w14:paraId="2B58BA0F" w14:textId="77777777" w:rsidR="00857030" w:rsidRPr="00566985" w:rsidRDefault="00857030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313" w:type="pct"/>
          </w:tcPr>
          <w:p w14:paraId="05E6903E" w14:textId="77777777" w:rsidR="00857030" w:rsidRPr="00566985" w:rsidRDefault="00857030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873" w:type="pct"/>
          </w:tcPr>
          <w:p w14:paraId="7938563D" w14:textId="77777777" w:rsidR="00857030" w:rsidRPr="009676CD" w:rsidRDefault="00857030" w:rsidP="009C5023">
            <w:pPr>
              <w:spacing w:after="0" w:line="240" w:lineRule="auto"/>
              <w:rPr>
                <w:rFonts w:ascii="Times New Roman" w:hAnsi="Times New Roman" w:cs="Times New Roman"/>
                <w:iCs/>
                <w:sz w:val="20"/>
                <w:szCs w:val="20"/>
                <w:lang w:val="en-US" w:eastAsia="fr-FR"/>
              </w:rPr>
            </w:pPr>
          </w:p>
        </w:tc>
      </w:tr>
      <w:tr w:rsidR="00857030" w:rsidRPr="000B2924" w14:paraId="7D45DB6D" w14:textId="77777777" w:rsidTr="009C5023">
        <w:trPr>
          <w:jc w:val="center"/>
        </w:trPr>
        <w:tc>
          <w:tcPr>
            <w:tcW w:w="713" w:type="pct"/>
            <w:vMerge/>
          </w:tcPr>
          <w:p w14:paraId="28E14AD9" w14:textId="77777777" w:rsidR="00857030" w:rsidRPr="00566985" w:rsidRDefault="00857030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630" w:type="pct"/>
          </w:tcPr>
          <w:p w14:paraId="660137E7" w14:textId="77777777" w:rsidR="00857030" w:rsidRPr="00566985" w:rsidRDefault="00857030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  <w:r w:rsidRPr="00566985"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>5.4.</w:t>
            </w:r>
            <w:r w:rsidRPr="00566985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 Are d</w:t>
            </w:r>
            <w:r w:rsidRPr="00566985"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>ivergences and inconsistencies between quantitative and qualitative results adequately addressed?</w:t>
            </w:r>
          </w:p>
        </w:tc>
        <w:tc>
          <w:tcPr>
            <w:tcW w:w="261" w:type="pct"/>
          </w:tcPr>
          <w:p w14:paraId="57CA92CA" w14:textId="77777777" w:rsidR="00857030" w:rsidRPr="00566985" w:rsidRDefault="00857030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10" w:type="pct"/>
          </w:tcPr>
          <w:p w14:paraId="116E26E7" w14:textId="77777777" w:rsidR="00857030" w:rsidRPr="00566985" w:rsidRDefault="00857030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313" w:type="pct"/>
          </w:tcPr>
          <w:p w14:paraId="49D72563" w14:textId="77777777" w:rsidR="00857030" w:rsidRPr="00566985" w:rsidRDefault="00857030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873" w:type="pct"/>
          </w:tcPr>
          <w:p w14:paraId="5DC22D04" w14:textId="77777777" w:rsidR="00857030" w:rsidRPr="00566985" w:rsidRDefault="00857030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i/>
                <w:sz w:val="20"/>
                <w:szCs w:val="20"/>
                <w:lang w:val="en-US" w:eastAsia="fr-FR"/>
              </w:rPr>
            </w:pPr>
          </w:p>
        </w:tc>
      </w:tr>
      <w:tr w:rsidR="00857030" w:rsidRPr="000B2924" w14:paraId="14373E45" w14:textId="77777777" w:rsidTr="009C5023">
        <w:trPr>
          <w:jc w:val="center"/>
        </w:trPr>
        <w:tc>
          <w:tcPr>
            <w:tcW w:w="713" w:type="pct"/>
            <w:vMerge/>
          </w:tcPr>
          <w:p w14:paraId="7BFFD0CA" w14:textId="77777777" w:rsidR="00857030" w:rsidRPr="00566985" w:rsidRDefault="00857030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630" w:type="pct"/>
          </w:tcPr>
          <w:p w14:paraId="1FF9E0AD" w14:textId="77777777" w:rsidR="00857030" w:rsidRPr="00566985" w:rsidRDefault="00857030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i/>
                <w:sz w:val="20"/>
                <w:szCs w:val="20"/>
                <w:lang w:val="en-US" w:eastAsia="fr-FR"/>
              </w:rPr>
            </w:pPr>
            <w:r w:rsidRPr="00566985"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>5.5. Do the different components of the study adhere to the quality criteria of each tradition of the methods involved?</w:t>
            </w:r>
            <w:r w:rsidRPr="00566985">
              <w:rPr>
                <w:rFonts w:ascii="Times New Roman" w:hAnsi="Times New Roman" w:cs="Times New Roman"/>
                <w:i/>
                <w:sz w:val="20"/>
                <w:szCs w:val="20"/>
                <w:lang w:val="en-US" w:eastAsia="fr-FR"/>
              </w:rPr>
              <w:t xml:space="preserve"> </w:t>
            </w:r>
          </w:p>
        </w:tc>
        <w:tc>
          <w:tcPr>
            <w:tcW w:w="261" w:type="pct"/>
          </w:tcPr>
          <w:p w14:paraId="502D1A19" w14:textId="77777777" w:rsidR="00857030" w:rsidRPr="00566985" w:rsidRDefault="00857030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10" w:type="pct"/>
          </w:tcPr>
          <w:p w14:paraId="6D4F1555" w14:textId="77777777" w:rsidR="00857030" w:rsidRPr="00566985" w:rsidRDefault="00857030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313" w:type="pct"/>
          </w:tcPr>
          <w:p w14:paraId="0DF25F6F" w14:textId="77777777" w:rsidR="00857030" w:rsidRPr="00566985" w:rsidRDefault="00857030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873" w:type="pct"/>
          </w:tcPr>
          <w:p w14:paraId="2643DB0D" w14:textId="77777777" w:rsidR="00857030" w:rsidRPr="00566985" w:rsidRDefault="00857030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i/>
                <w:sz w:val="20"/>
                <w:szCs w:val="20"/>
                <w:lang w:val="en-US" w:eastAsia="fr-FR"/>
              </w:rPr>
            </w:pPr>
          </w:p>
        </w:tc>
      </w:tr>
    </w:tbl>
    <w:p w14:paraId="61A7C1E9" w14:textId="28EC0622" w:rsidR="00857030" w:rsidRDefault="00857030">
      <w:pPr>
        <w:rPr>
          <w:lang w:val="en-US"/>
        </w:rPr>
      </w:pPr>
    </w:p>
    <w:p w14:paraId="01B40DFD" w14:textId="77777777" w:rsidR="00857030" w:rsidRDefault="00857030">
      <w:pPr>
        <w:rPr>
          <w:lang w:val="en-US"/>
        </w:rPr>
      </w:pPr>
      <w:r>
        <w:rPr>
          <w:lang w:val="en-US"/>
        </w:rPr>
        <w:br w:type="page"/>
      </w:r>
    </w:p>
    <w:tbl>
      <w:tblPr>
        <w:tblW w:w="5050" w:type="pct"/>
        <w:jc w:val="center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ayout w:type="fixed"/>
        <w:tblLook w:val="01E0" w:firstRow="1" w:lastRow="1" w:firstColumn="1" w:lastColumn="1" w:noHBand="0" w:noVBand="0"/>
      </w:tblPr>
      <w:tblGrid>
        <w:gridCol w:w="1933"/>
        <w:gridCol w:w="7132"/>
        <w:gridCol w:w="708"/>
        <w:gridCol w:w="570"/>
        <w:gridCol w:w="849"/>
        <w:gridCol w:w="2368"/>
      </w:tblGrid>
      <w:tr w:rsidR="00857030" w:rsidRPr="00566985" w14:paraId="7EB8824B" w14:textId="77777777" w:rsidTr="009C5023">
        <w:trPr>
          <w:jc w:val="center"/>
        </w:trPr>
        <w:tc>
          <w:tcPr>
            <w:tcW w:w="713" w:type="pct"/>
            <w:vMerge w:val="restart"/>
            <w:vAlign w:val="center"/>
          </w:tcPr>
          <w:p w14:paraId="738948E5" w14:textId="77777777" w:rsidR="00857030" w:rsidRDefault="00857030" w:rsidP="009C5023">
            <w:pPr>
              <w:spacing w:after="0" w:line="240" w:lineRule="auto"/>
              <w:rPr>
                <w:rFonts w:ascii="Times New Roman" w:hAnsi="Times New Roman" w:cs="Times New Roman"/>
                <w:b/>
                <w:sz w:val="20"/>
                <w:szCs w:val="20"/>
                <w:lang w:eastAsia="fr-FR"/>
              </w:rPr>
            </w:pPr>
            <w:r w:rsidRPr="00566985">
              <w:rPr>
                <w:rFonts w:ascii="Times New Roman" w:hAnsi="Times New Roman" w:cs="Times New Roman"/>
                <w:b/>
                <w:sz w:val="20"/>
                <w:szCs w:val="20"/>
                <w:lang w:eastAsia="fr-FR"/>
              </w:rPr>
              <w:t xml:space="preserve">Study: </w:t>
            </w:r>
          </w:p>
          <w:p w14:paraId="74BE7CEA" w14:textId="284894BF" w:rsidR="00857030" w:rsidRPr="00566985" w:rsidRDefault="00C577F4" w:rsidP="009C5023">
            <w:pPr>
              <w:spacing w:after="0" w:line="240" w:lineRule="auto"/>
              <w:rPr>
                <w:rFonts w:ascii="Times New Roman" w:hAnsi="Times New Roman" w:cs="Times New Roman"/>
                <w:b/>
                <w:sz w:val="20"/>
                <w:szCs w:val="20"/>
                <w:lang w:eastAsia="fr-FR"/>
              </w:rPr>
            </w:pPr>
            <w:r>
              <w:rPr>
                <w:rFonts w:ascii="Times New Roman" w:hAnsi="Times New Roman" w:cs="Times New Roman"/>
                <w:b/>
                <w:sz w:val="20"/>
                <w:szCs w:val="20"/>
                <w:lang w:eastAsia="fr-FR"/>
              </w:rPr>
              <w:t>Watts</w:t>
            </w:r>
            <w:r w:rsidR="00917385" w:rsidRPr="00917385">
              <w:rPr>
                <w:rFonts w:ascii="Times New Roman" w:hAnsi="Times New Roman" w:cs="Times New Roman"/>
                <w:b/>
                <w:sz w:val="20"/>
                <w:szCs w:val="20"/>
                <w:vertAlign w:val="superscript"/>
                <w:lang w:eastAsia="fr-FR"/>
              </w:rPr>
              <w:t>6</w:t>
            </w:r>
            <w:r>
              <w:rPr>
                <w:rFonts w:ascii="Times New Roman" w:hAnsi="Times New Roman" w:cs="Times New Roman"/>
                <w:b/>
                <w:sz w:val="20"/>
                <w:szCs w:val="20"/>
                <w:lang w:eastAsia="fr-FR"/>
              </w:rPr>
              <w:t xml:space="preserve"> </w:t>
            </w:r>
            <w:r w:rsidR="001D7022">
              <w:rPr>
                <w:rFonts w:ascii="Times New Roman" w:hAnsi="Times New Roman" w:cs="Times New Roman"/>
                <w:b/>
                <w:sz w:val="20"/>
                <w:szCs w:val="20"/>
                <w:lang w:eastAsia="fr-FR"/>
              </w:rPr>
              <w:t>2016</w:t>
            </w:r>
          </w:p>
        </w:tc>
        <w:tc>
          <w:tcPr>
            <w:tcW w:w="2630" w:type="pct"/>
            <w:vMerge w:val="restart"/>
            <w:vAlign w:val="center"/>
          </w:tcPr>
          <w:p w14:paraId="4ACB1A5D" w14:textId="77777777" w:rsidR="00857030" w:rsidRPr="00566985" w:rsidRDefault="00857030" w:rsidP="009C5023">
            <w:pPr>
              <w:spacing w:after="0" w:line="240" w:lineRule="auto"/>
              <w:rPr>
                <w:rFonts w:ascii="Times New Roman" w:hAnsi="Times New Roman" w:cs="Times New Roman"/>
                <w:b/>
                <w:sz w:val="20"/>
                <w:szCs w:val="20"/>
                <w:lang w:eastAsia="fr-FR"/>
              </w:rPr>
            </w:pPr>
            <w:r w:rsidRPr="00566985">
              <w:rPr>
                <w:rFonts w:ascii="Times New Roman" w:hAnsi="Times New Roman" w:cs="Times New Roman"/>
                <w:b/>
                <w:sz w:val="20"/>
                <w:szCs w:val="20"/>
                <w:lang w:eastAsia="fr-FR"/>
              </w:rPr>
              <w:t>Methodological quality criteria</w:t>
            </w:r>
          </w:p>
        </w:tc>
        <w:tc>
          <w:tcPr>
            <w:tcW w:w="1657" w:type="pct"/>
            <w:gridSpan w:val="4"/>
            <w:vAlign w:val="center"/>
          </w:tcPr>
          <w:p w14:paraId="6CBF3747" w14:textId="77777777" w:rsidR="00857030" w:rsidRPr="00566985" w:rsidRDefault="00857030" w:rsidP="009C5023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sz w:val="20"/>
                <w:szCs w:val="20"/>
                <w:lang w:eastAsia="fr-FR"/>
              </w:rPr>
            </w:pPr>
            <w:r w:rsidRPr="00566985">
              <w:rPr>
                <w:rFonts w:ascii="Times New Roman" w:hAnsi="Times New Roman" w:cs="Times New Roman"/>
                <w:b/>
                <w:sz w:val="20"/>
                <w:szCs w:val="20"/>
                <w:lang w:eastAsia="fr-FR"/>
              </w:rPr>
              <w:t>Responses</w:t>
            </w:r>
          </w:p>
        </w:tc>
      </w:tr>
      <w:tr w:rsidR="00857030" w:rsidRPr="00566985" w14:paraId="0A9876AF" w14:textId="77777777" w:rsidTr="009C5023">
        <w:trPr>
          <w:jc w:val="center"/>
        </w:trPr>
        <w:tc>
          <w:tcPr>
            <w:tcW w:w="713" w:type="pct"/>
            <w:vMerge/>
            <w:tcBorders>
              <w:bottom w:val="single" w:sz="24" w:space="0" w:color="auto"/>
            </w:tcBorders>
          </w:tcPr>
          <w:p w14:paraId="076B7FD8" w14:textId="77777777" w:rsidR="00857030" w:rsidRPr="00566985" w:rsidRDefault="00857030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eastAsia="fr-FR"/>
              </w:rPr>
            </w:pPr>
          </w:p>
        </w:tc>
        <w:tc>
          <w:tcPr>
            <w:tcW w:w="2630" w:type="pct"/>
            <w:vMerge/>
            <w:tcBorders>
              <w:bottom w:val="single" w:sz="24" w:space="0" w:color="auto"/>
            </w:tcBorders>
          </w:tcPr>
          <w:p w14:paraId="42143A0A" w14:textId="77777777" w:rsidR="00857030" w:rsidRPr="00566985" w:rsidRDefault="00857030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eastAsia="fr-FR"/>
              </w:rPr>
            </w:pPr>
          </w:p>
        </w:tc>
        <w:tc>
          <w:tcPr>
            <w:tcW w:w="261" w:type="pct"/>
            <w:tcBorders>
              <w:bottom w:val="single" w:sz="24" w:space="0" w:color="auto"/>
            </w:tcBorders>
            <w:vAlign w:val="center"/>
          </w:tcPr>
          <w:p w14:paraId="1D0370CB" w14:textId="77777777" w:rsidR="00857030" w:rsidRPr="00566985" w:rsidRDefault="00857030" w:rsidP="009C5023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eastAsia="fr-FR"/>
              </w:rPr>
            </w:pPr>
            <w:r w:rsidRPr="00566985">
              <w:rPr>
                <w:rFonts w:ascii="Times New Roman" w:hAnsi="Times New Roman" w:cs="Times New Roman"/>
                <w:sz w:val="20"/>
                <w:szCs w:val="20"/>
                <w:lang w:eastAsia="fr-FR"/>
              </w:rPr>
              <w:t>Yes</w:t>
            </w:r>
          </w:p>
        </w:tc>
        <w:tc>
          <w:tcPr>
            <w:tcW w:w="210" w:type="pct"/>
            <w:tcBorders>
              <w:bottom w:val="single" w:sz="24" w:space="0" w:color="auto"/>
            </w:tcBorders>
            <w:vAlign w:val="center"/>
          </w:tcPr>
          <w:p w14:paraId="280AE973" w14:textId="77777777" w:rsidR="00857030" w:rsidRPr="00566985" w:rsidRDefault="00857030" w:rsidP="009C5023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eastAsia="fr-FR"/>
              </w:rPr>
            </w:pPr>
            <w:r w:rsidRPr="00566985">
              <w:rPr>
                <w:rFonts w:ascii="Times New Roman" w:hAnsi="Times New Roman" w:cs="Times New Roman"/>
                <w:sz w:val="20"/>
                <w:szCs w:val="20"/>
                <w:lang w:eastAsia="fr-FR"/>
              </w:rPr>
              <w:t>No</w:t>
            </w:r>
          </w:p>
        </w:tc>
        <w:tc>
          <w:tcPr>
            <w:tcW w:w="313" w:type="pct"/>
            <w:tcBorders>
              <w:bottom w:val="single" w:sz="24" w:space="0" w:color="auto"/>
            </w:tcBorders>
            <w:vAlign w:val="center"/>
          </w:tcPr>
          <w:p w14:paraId="45AAA21D" w14:textId="77777777" w:rsidR="00857030" w:rsidRPr="00566985" w:rsidRDefault="00857030" w:rsidP="009C5023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eastAsia="fr-FR"/>
              </w:rPr>
            </w:pPr>
            <w:r w:rsidRPr="00566985">
              <w:rPr>
                <w:rFonts w:ascii="Times New Roman" w:hAnsi="Times New Roman" w:cs="Times New Roman"/>
                <w:sz w:val="20"/>
                <w:szCs w:val="20"/>
                <w:lang w:eastAsia="fr-FR"/>
              </w:rPr>
              <w:t>Can’t tell</w:t>
            </w:r>
          </w:p>
        </w:tc>
        <w:tc>
          <w:tcPr>
            <w:tcW w:w="873" w:type="pct"/>
            <w:tcBorders>
              <w:bottom w:val="single" w:sz="24" w:space="0" w:color="auto"/>
            </w:tcBorders>
            <w:vAlign w:val="center"/>
          </w:tcPr>
          <w:p w14:paraId="3E1A1B5C" w14:textId="77777777" w:rsidR="00857030" w:rsidRPr="00566985" w:rsidRDefault="00857030" w:rsidP="009C5023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eastAsia="fr-FR"/>
              </w:rPr>
            </w:pPr>
            <w:r w:rsidRPr="00566985">
              <w:rPr>
                <w:rFonts w:ascii="Times New Roman" w:hAnsi="Times New Roman" w:cs="Times New Roman"/>
                <w:sz w:val="20"/>
                <w:szCs w:val="20"/>
                <w:lang w:eastAsia="fr-FR"/>
              </w:rPr>
              <w:t>Comments</w:t>
            </w:r>
          </w:p>
        </w:tc>
      </w:tr>
      <w:tr w:rsidR="00857030" w:rsidRPr="000B2924" w14:paraId="2C071EA2" w14:textId="77777777" w:rsidTr="009C5023">
        <w:trPr>
          <w:trHeight w:val="257"/>
          <w:jc w:val="center"/>
        </w:trPr>
        <w:tc>
          <w:tcPr>
            <w:tcW w:w="713" w:type="pct"/>
            <w:vMerge w:val="restart"/>
          </w:tcPr>
          <w:p w14:paraId="160DDE62" w14:textId="77777777" w:rsidR="00857030" w:rsidRPr="00566985" w:rsidRDefault="00857030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  <w:r w:rsidRPr="00566985"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 xml:space="preserve">Screening questions </w:t>
            </w:r>
          </w:p>
          <w:p w14:paraId="2D192208" w14:textId="77777777" w:rsidR="00857030" w:rsidRPr="00566985" w:rsidRDefault="00857030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  <w:r w:rsidRPr="00566985"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>(for all types)</w:t>
            </w:r>
          </w:p>
        </w:tc>
        <w:tc>
          <w:tcPr>
            <w:tcW w:w="2630" w:type="pct"/>
            <w:tcBorders>
              <w:bottom w:val="single" w:sz="4" w:space="0" w:color="auto"/>
            </w:tcBorders>
          </w:tcPr>
          <w:p w14:paraId="383B4ADF" w14:textId="77777777" w:rsidR="00857030" w:rsidRPr="00566985" w:rsidRDefault="00857030" w:rsidP="009C5023">
            <w:pPr>
              <w:spacing w:after="0" w:line="240" w:lineRule="auto"/>
              <w:rPr>
                <w:rFonts w:ascii="Times New Roman" w:eastAsia="Calibri" w:hAnsi="Times New Roman" w:cs="Times New Roman"/>
                <w:i/>
                <w:sz w:val="20"/>
                <w:szCs w:val="20"/>
                <w:lang w:val="en-US"/>
              </w:rPr>
            </w:pPr>
            <w:r w:rsidRPr="00566985"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>S1. Are there clear research questions?</w:t>
            </w:r>
          </w:p>
        </w:tc>
        <w:tc>
          <w:tcPr>
            <w:tcW w:w="261" w:type="pct"/>
          </w:tcPr>
          <w:p w14:paraId="55B42F2B" w14:textId="6640D009" w:rsidR="00857030" w:rsidRPr="00566985" w:rsidRDefault="00857030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10" w:type="pct"/>
          </w:tcPr>
          <w:p w14:paraId="7C825C82" w14:textId="5F79E74C" w:rsidR="00857030" w:rsidRPr="00566985" w:rsidRDefault="001D7022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>X</w:t>
            </w:r>
          </w:p>
        </w:tc>
        <w:tc>
          <w:tcPr>
            <w:tcW w:w="313" w:type="pct"/>
          </w:tcPr>
          <w:p w14:paraId="3023E9E7" w14:textId="77777777" w:rsidR="00857030" w:rsidRPr="00566985" w:rsidRDefault="00857030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873" w:type="pct"/>
          </w:tcPr>
          <w:p w14:paraId="6CD1145D" w14:textId="1884A224" w:rsidR="00857030" w:rsidRPr="00566985" w:rsidRDefault="000A2332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>A clear aim or research question is not stated</w:t>
            </w:r>
            <w:r w:rsidR="00CD1B21"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 xml:space="preserve"> in this abstract</w:t>
            </w:r>
            <w:r w:rsidR="006B7659"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>, but can reasonably be deducted from the introduction and methods sections.</w:t>
            </w:r>
          </w:p>
        </w:tc>
      </w:tr>
      <w:tr w:rsidR="00857030" w:rsidRPr="00E718A9" w14:paraId="18C88189" w14:textId="77777777" w:rsidTr="009C5023">
        <w:trPr>
          <w:trHeight w:val="299"/>
          <w:jc w:val="center"/>
        </w:trPr>
        <w:tc>
          <w:tcPr>
            <w:tcW w:w="713" w:type="pct"/>
            <w:vMerge/>
          </w:tcPr>
          <w:p w14:paraId="282F0797" w14:textId="77777777" w:rsidR="00857030" w:rsidRPr="00566985" w:rsidRDefault="00857030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630" w:type="pct"/>
            <w:tcBorders>
              <w:top w:val="single" w:sz="4" w:space="0" w:color="auto"/>
              <w:bottom w:val="single" w:sz="4" w:space="0" w:color="auto"/>
            </w:tcBorders>
          </w:tcPr>
          <w:p w14:paraId="2F43046C" w14:textId="77777777" w:rsidR="00857030" w:rsidRPr="00566985" w:rsidRDefault="00857030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  <w:r w:rsidRPr="00566985"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 xml:space="preserve">S2. Do the collected data allow to address the research questions? </w:t>
            </w:r>
          </w:p>
        </w:tc>
        <w:tc>
          <w:tcPr>
            <w:tcW w:w="261" w:type="pct"/>
          </w:tcPr>
          <w:p w14:paraId="390D7189" w14:textId="72D95C0C" w:rsidR="00857030" w:rsidRPr="00566985" w:rsidRDefault="00857030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10" w:type="pct"/>
          </w:tcPr>
          <w:p w14:paraId="53C9677D" w14:textId="77777777" w:rsidR="00857030" w:rsidRPr="00566985" w:rsidRDefault="00857030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313" w:type="pct"/>
          </w:tcPr>
          <w:p w14:paraId="709414A1" w14:textId="17AD3724" w:rsidR="00857030" w:rsidRPr="00566985" w:rsidRDefault="00117B81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>X</w:t>
            </w:r>
          </w:p>
        </w:tc>
        <w:tc>
          <w:tcPr>
            <w:tcW w:w="873" w:type="pct"/>
          </w:tcPr>
          <w:p w14:paraId="7BE845BE" w14:textId="7B092C96" w:rsidR="00857030" w:rsidRPr="00566985" w:rsidRDefault="00117B81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>Probably.</w:t>
            </w:r>
          </w:p>
        </w:tc>
      </w:tr>
      <w:tr w:rsidR="00857030" w:rsidRPr="000B2924" w14:paraId="1395511B" w14:textId="77777777" w:rsidTr="009C5023">
        <w:trPr>
          <w:trHeight w:val="233"/>
          <w:jc w:val="center"/>
        </w:trPr>
        <w:tc>
          <w:tcPr>
            <w:tcW w:w="713" w:type="pct"/>
            <w:vMerge/>
            <w:tcBorders>
              <w:bottom w:val="single" w:sz="24" w:space="0" w:color="auto"/>
            </w:tcBorders>
          </w:tcPr>
          <w:p w14:paraId="5F1E33D1" w14:textId="77777777" w:rsidR="00857030" w:rsidRPr="00566985" w:rsidRDefault="00857030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4287" w:type="pct"/>
            <w:gridSpan w:val="5"/>
            <w:tcBorders>
              <w:top w:val="single" w:sz="4" w:space="0" w:color="auto"/>
              <w:bottom w:val="single" w:sz="24" w:space="0" w:color="auto"/>
            </w:tcBorders>
          </w:tcPr>
          <w:p w14:paraId="24B6CAF8" w14:textId="77777777" w:rsidR="00857030" w:rsidRPr="00566985" w:rsidRDefault="00857030" w:rsidP="009C5023">
            <w:pPr>
              <w:spacing w:after="0" w:line="240" w:lineRule="auto"/>
              <w:rPr>
                <w:rFonts w:ascii="Times New Roman" w:hAnsi="Times New Roman" w:cs="Times New Roman"/>
                <w:color w:val="C00000"/>
                <w:sz w:val="20"/>
                <w:szCs w:val="20"/>
                <w:lang w:val="en-US" w:eastAsia="fr-FR"/>
              </w:rPr>
            </w:pPr>
            <w:r w:rsidRPr="00566985">
              <w:rPr>
                <w:rFonts w:ascii="Times New Roman" w:eastAsia="Calibri" w:hAnsi="Times New Roman" w:cs="Times New Roman"/>
                <w:i/>
                <w:color w:val="C00000"/>
                <w:sz w:val="20"/>
                <w:szCs w:val="20"/>
                <w:lang w:val="en-US"/>
              </w:rPr>
              <w:t>Further appraisal may not be feasible or appropriate when the answer is ‘No’ or ‘Can’t tell’ to one or both screening questions.</w:t>
            </w:r>
          </w:p>
        </w:tc>
      </w:tr>
      <w:tr w:rsidR="00857030" w:rsidRPr="000B2924" w14:paraId="51B922CB" w14:textId="77777777" w:rsidTr="009C5023">
        <w:trPr>
          <w:jc w:val="center"/>
        </w:trPr>
        <w:tc>
          <w:tcPr>
            <w:tcW w:w="713" w:type="pct"/>
            <w:vMerge w:val="restart"/>
            <w:tcBorders>
              <w:top w:val="single" w:sz="24" w:space="0" w:color="auto"/>
            </w:tcBorders>
          </w:tcPr>
          <w:p w14:paraId="62553772" w14:textId="77777777" w:rsidR="00857030" w:rsidRPr="00566985" w:rsidRDefault="00857030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eastAsia="fr-FR"/>
              </w:rPr>
            </w:pPr>
            <w:r w:rsidRPr="00566985">
              <w:rPr>
                <w:rFonts w:ascii="Times New Roman" w:hAnsi="Times New Roman" w:cs="Times New Roman"/>
                <w:sz w:val="20"/>
                <w:szCs w:val="20"/>
                <w:lang w:eastAsia="fr-FR"/>
              </w:rPr>
              <w:t>1. Qualitative</w:t>
            </w:r>
          </w:p>
        </w:tc>
        <w:tc>
          <w:tcPr>
            <w:tcW w:w="2630" w:type="pct"/>
            <w:tcBorders>
              <w:top w:val="single" w:sz="24" w:space="0" w:color="auto"/>
            </w:tcBorders>
          </w:tcPr>
          <w:p w14:paraId="7A3D0AEB" w14:textId="77777777" w:rsidR="00857030" w:rsidRPr="00566985" w:rsidRDefault="00857030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  <w:r w:rsidRPr="00566985"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>1.1. Is the qualitative approach appropriate to answer the research question?</w:t>
            </w:r>
          </w:p>
        </w:tc>
        <w:tc>
          <w:tcPr>
            <w:tcW w:w="261" w:type="pct"/>
            <w:tcBorders>
              <w:top w:val="single" w:sz="24" w:space="0" w:color="auto"/>
            </w:tcBorders>
          </w:tcPr>
          <w:p w14:paraId="12D8D8E7" w14:textId="77777777" w:rsidR="00857030" w:rsidRPr="00566985" w:rsidRDefault="00857030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10" w:type="pct"/>
            <w:tcBorders>
              <w:top w:val="single" w:sz="24" w:space="0" w:color="auto"/>
            </w:tcBorders>
          </w:tcPr>
          <w:p w14:paraId="2405CF64" w14:textId="77777777" w:rsidR="00857030" w:rsidRPr="00566985" w:rsidRDefault="00857030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313" w:type="pct"/>
            <w:tcBorders>
              <w:top w:val="single" w:sz="24" w:space="0" w:color="auto"/>
            </w:tcBorders>
          </w:tcPr>
          <w:p w14:paraId="0DF1EF05" w14:textId="77777777" w:rsidR="00857030" w:rsidRPr="00566985" w:rsidRDefault="00857030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873" w:type="pct"/>
            <w:tcBorders>
              <w:top w:val="single" w:sz="24" w:space="0" w:color="auto"/>
            </w:tcBorders>
          </w:tcPr>
          <w:p w14:paraId="156B556E" w14:textId="77777777" w:rsidR="00857030" w:rsidRPr="00566985" w:rsidRDefault="00857030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</w:tr>
      <w:tr w:rsidR="00857030" w:rsidRPr="000B2924" w14:paraId="283474A0" w14:textId="77777777" w:rsidTr="009C5023">
        <w:trPr>
          <w:trHeight w:val="274"/>
          <w:jc w:val="center"/>
        </w:trPr>
        <w:tc>
          <w:tcPr>
            <w:tcW w:w="713" w:type="pct"/>
            <w:vMerge/>
          </w:tcPr>
          <w:p w14:paraId="4678AAAD" w14:textId="77777777" w:rsidR="00857030" w:rsidRPr="00566985" w:rsidRDefault="00857030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630" w:type="pct"/>
          </w:tcPr>
          <w:p w14:paraId="1E387C07" w14:textId="77777777" w:rsidR="00857030" w:rsidRPr="00566985" w:rsidRDefault="00857030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  <w:r w:rsidRPr="00566985"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>1.2. Are the qualitative data collection methods adequate to address the research question?</w:t>
            </w:r>
          </w:p>
        </w:tc>
        <w:tc>
          <w:tcPr>
            <w:tcW w:w="261" w:type="pct"/>
          </w:tcPr>
          <w:p w14:paraId="77FACF76" w14:textId="77777777" w:rsidR="00857030" w:rsidRPr="00566985" w:rsidRDefault="00857030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10" w:type="pct"/>
          </w:tcPr>
          <w:p w14:paraId="6BF5E789" w14:textId="77777777" w:rsidR="00857030" w:rsidRPr="00566985" w:rsidRDefault="00857030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313" w:type="pct"/>
          </w:tcPr>
          <w:p w14:paraId="53C074C5" w14:textId="77777777" w:rsidR="00857030" w:rsidRPr="00566985" w:rsidRDefault="00857030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873" w:type="pct"/>
          </w:tcPr>
          <w:p w14:paraId="194C891A" w14:textId="77777777" w:rsidR="00857030" w:rsidRPr="00566985" w:rsidRDefault="00857030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</w:tr>
      <w:tr w:rsidR="00857030" w:rsidRPr="000B2924" w14:paraId="68C56177" w14:textId="77777777" w:rsidTr="009C5023">
        <w:trPr>
          <w:jc w:val="center"/>
        </w:trPr>
        <w:tc>
          <w:tcPr>
            <w:tcW w:w="713" w:type="pct"/>
            <w:vMerge/>
          </w:tcPr>
          <w:p w14:paraId="7F6AF138" w14:textId="77777777" w:rsidR="00857030" w:rsidRPr="00566985" w:rsidRDefault="00857030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630" w:type="pct"/>
          </w:tcPr>
          <w:p w14:paraId="44B4DC0B" w14:textId="77777777" w:rsidR="00857030" w:rsidRPr="00566985" w:rsidRDefault="00857030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  <w:r w:rsidRPr="00566985"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>1.3. Are the findings adequately derived from the data?</w:t>
            </w:r>
          </w:p>
        </w:tc>
        <w:tc>
          <w:tcPr>
            <w:tcW w:w="261" w:type="pct"/>
          </w:tcPr>
          <w:p w14:paraId="696A5EA5" w14:textId="77777777" w:rsidR="00857030" w:rsidRPr="00566985" w:rsidRDefault="00857030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10" w:type="pct"/>
          </w:tcPr>
          <w:p w14:paraId="30BDD92D" w14:textId="77777777" w:rsidR="00857030" w:rsidRPr="00566985" w:rsidRDefault="00857030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313" w:type="pct"/>
          </w:tcPr>
          <w:p w14:paraId="7E416923" w14:textId="77777777" w:rsidR="00857030" w:rsidRPr="00566985" w:rsidRDefault="00857030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873" w:type="pct"/>
          </w:tcPr>
          <w:p w14:paraId="2E6B6318" w14:textId="77777777" w:rsidR="00857030" w:rsidRPr="00566985" w:rsidRDefault="00857030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i/>
                <w:sz w:val="20"/>
                <w:szCs w:val="20"/>
                <w:lang w:val="en-US" w:eastAsia="fr-FR"/>
              </w:rPr>
            </w:pPr>
          </w:p>
        </w:tc>
      </w:tr>
      <w:tr w:rsidR="00857030" w:rsidRPr="000B2924" w14:paraId="6838DACF" w14:textId="77777777" w:rsidTr="009C5023">
        <w:trPr>
          <w:jc w:val="center"/>
        </w:trPr>
        <w:tc>
          <w:tcPr>
            <w:tcW w:w="713" w:type="pct"/>
            <w:vMerge/>
          </w:tcPr>
          <w:p w14:paraId="7738F296" w14:textId="77777777" w:rsidR="00857030" w:rsidRPr="00566985" w:rsidRDefault="00857030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630" w:type="pct"/>
          </w:tcPr>
          <w:p w14:paraId="5EBF54F5" w14:textId="77777777" w:rsidR="00857030" w:rsidRPr="00566985" w:rsidRDefault="00857030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  <w:r w:rsidRPr="00566985"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 xml:space="preserve">1.4. Is the interpretation of results sufficiently substantiated by data? </w:t>
            </w:r>
          </w:p>
        </w:tc>
        <w:tc>
          <w:tcPr>
            <w:tcW w:w="261" w:type="pct"/>
          </w:tcPr>
          <w:p w14:paraId="6D2B2D91" w14:textId="77777777" w:rsidR="00857030" w:rsidRPr="00566985" w:rsidRDefault="00857030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10" w:type="pct"/>
          </w:tcPr>
          <w:p w14:paraId="2C800977" w14:textId="77777777" w:rsidR="00857030" w:rsidRPr="00566985" w:rsidRDefault="00857030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313" w:type="pct"/>
          </w:tcPr>
          <w:p w14:paraId="46F7E263" w14:textId="77777777" w:rsidR="00857030" w:rsidRPr="00566985" w:rsidRDefault="00857030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873" w:type="pct"/>
          </w:tcPr>
          <w:p w14:paraId="2EB4C6BC" w14:textId="77777777" w:rsidR="00857030" w:rsidRPr="00566985" w:rsidRDefault="00857030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i/>
                <w:sz w:val="20"/>
                <w:szCs w:val="20"/>
                <w:lang w:val="en-US" w:eastAsia="fr-FR"/>
              </w:rPr>
            </w:pPr>
          </w:p>
        </w:tc>
      </w:tr>
      <w:tr w:rsidR="00857030" w:rsidRPr="000B2924" w14:paraId="125951AD" w14:textId="77777777" w:rsidTr="009C5023">
        <w:trPr>
          <w:trHeight w:val="283"/>
          <w:jc w:val="center"/>
        </w:trPr>
        <w:tc>
          <w:tcPr>
            <w:tcW w:w="713" w:type="pct"/>
            <w:vMerge/>
          </w:tcPr>
          <w:p w14:paraId="682F2019" w14:textId="77777777" w:rsidR="00857030" w:rsidRPr="00566985" w:rsidRDefault="00857030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630" w:type="pct"/>
          </w:tcPr>
          <w:p w14:paraId="72EF444F" w14:textId="77777777" w:rsidR="00857030" w:rsidRPr="00566985" w:rsidRDefault="00857030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  <w:r w:rsidRPr="00566985"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>1.5. Is there coherence between qualitative data sources, collection, analysis and interpretation?</w:t>
            </w:r>
          </w:p>
        </w:tc>
        <w:tc>
          <w:tcPr>
            <w:tcW w:w="261" w:type="pct"/>
          </w:tcPr>
          <w:p w14:paraId="601C73BF" w14:textId="77777777" w:rsidR="00857030" w:rsidRPr="00566985" w:rsidRDefault="00857030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10" w:type="pct"/>
          </w:tcPr>
          <w:p w14:paraId="3E9159B4" w14:textId="77777777" w:rsidR="00857030" w:rsidRPr="00566985" w:rsidRDefault="00857030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313" w:type="pct"/>
          </w:tcPr>
          <w:p w14:paraId="692B16C5" w14:textId="77777777" w:rsidR="00857030" w:rsidRPr="00566985" w:rsidRDefault="00857030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873" w:type="pct"/>
          </w:tcPr>
          <w:p w14:paraId="35156F3D" w14:textId="77777777" w:rsidR="00857030" w:rsidRPr="00566985" w:rsidRDefault="00857030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i/>
                <w:sz w:val="20"/>
                <w:szCs w:val="20"/>
                <w:lang w:val="en-US" w:eastAsia="fr-FR"/>
              </w:rPr>
            </w:pPr>
          </w:p>
        </w:tc>
      </w:tr>
      <w:tr w:rsidR="00857030" w:rsidRPr="00566985" w14:paraId="121C36EB" w14:textId="77777777" w:rsidTr="009C5023">
        <w:trPr>
          <w:jc w:val="center"/>
        </w:trPr>
        <w:tc>
          <w:tcPr>
            <w:tcW w:w="713" w:type="pct"/>
            <w:vMerge w:val="restart"/>
            <w:tcBorders>
              <w:top w:val="single" w:sz="24" w:space="0" w:color="auto"/>
            </w:tcBorders>
          </w:tcPr>
          <w:p w14:paraId="079F1D83" w14:textId="77777777" w:rsidR="00857030" w:rsidRPr="00566985" w:rsidRDefault="00857030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eastAsia="fr-FR"/>
              </w:rPr>
            </w:pPr>
            <w:r w:rsidRPr="00566985">
              <w:rPr>
                <w:rFonts w:ascii="Times New Roman" w:hAnsi="Times New Roman" w:cs="Times New Roman"/>
                <w:sz w:val="20"/>
                <w:szCs w:val="20"/>
                <w:lang w:eastAsia="fr-FR"/>
              </w:rPr>
              <w:t>2. Quantitative randomized controlled trials</w:t>
            </w:r>
          </w:p>
        </w:tc>
        <w:tc>
          <w:tcPr>
            <w:tcW w:w="2630" w:type="pct"/>
            <w:tcBorders>
              <w:top w:val="single" w:sz="24" w:space="0" w:color="auto"/>
            </w:tcBorders>
          </w:tcPr>
          <w:p w14:paraId="7E3BDEE3" w14:textId="77777777" w:rsidR="00857030" w:rsidRPr="00566985" w:rsidRDefault="00857030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eastAsia="fr-FR"/>
              </w:rPr>
            </w:pPr>
            <w:r w:rsidRPr="00566985">
              <w:rPr>
                <w:rFonts w:ascii="Times New Roman" w:hAnsi="Times New Roman" w:cs="Times New Roman"/>
                <w:sz w:val="20"/>
                <w:szCs w:val="20"/>
                <w:lang w:eastAsia="fr-FR"/>
              </w:rPr>
              <w:t>2.1. Is randomization appropriately performed?</w:t>
            </w:r>
          </w:p>
        </w:tc>
        <w:tc>
          <w:tcPr>
            <w:tcW w:w="261" w:type="pct"/>
            <w:tcBorders>
              <w:top w:val="single" w:sz="24" w:space="0" w:color="auto"/>
            </w:tcBorders>
          </w:tcPr>
          <w:p w14:paraId="59E2A26C" w14:textId="77777777" w:rsidR="00857030" w:rsidRPr="00566985" w:rsidRDefault="00857030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eastAsia="fr-FR"/>
              </w:rPr>
            </w:pPr>
          </w:p>
        </w:tc>
        <w:tc>
          <w:tcPr>
            <w:tcW w:w="210" w:type="pct"/>
            <w:tcBorders>
              <w:top w:val="single" w:sz="24" w:space="0" w:color="auto"/>
            </w:tcBorders>
          </w:tcPr>
          <w:p w14:paraId="667E0217" w14:textId="77777777" w:rsidR="00857030" w:rsidRPr="00566985" w:rsidRDefault="00857030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eastAsia="fr-FR"/>
              </w:rPr>
            </w:pPr>
          </w:p>
        </w:tc>
        <w:tc>
          <w:tcPr>
            <w:tcW w:w="313" w:type="pct"/>
            <w:tcBorders>
              <w:top w:val="single" w:sz="24" w:space="0" w:color="auto"/>
            </w:tcBorders>
          </w:tcPr>
          <w:p w14:paraId="0B232C09" w14:textId="77777777" w:rsidR="00857030" w:rsidRPr="00566985" w:rsidRDefault="00857030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eastAsia="fr-FR"/>
              </w:rPr>
            </w:pPr>
          </w:p>
        </w:tc>
        <w:tc>
          <w:tcPr>
            <w:tcW w:w="873" w:type="pct"/>
            <w:tcBorders>
              <w:top w:val="single" w:sz="24" w:space="0" w:color="auto"/>
            </w:tcBorders>
          </w:tcPr>
          <w:p w14:paraId="5F5D1C86" w14:textId="77777777" w:rsidR="00857030" w:rsidRPr="009676CD" w:rsidRDefault="00857030" w:rsidP="009C5023">
            <w:pPr>
              <w:spacing w:after="0" w:line="240" w:lineRule="auto"/>
              <w:rPr>
                <w:rFonts w:ascii="Times New Roman" w:hAnsi="Times New Roman" w:cs="Times New Roman"/>
                <w:iCs/>
                <w:sz w:val="20"/>
                <w:szCs w:val="20"/>
                <w:lang w:eastAsia="fr-FR"/>
              </w:rPr>
            </w:pPr>
          </w:p>
        </w:tc>
      </w:tr>
      <w:tr w:rsidR="00857030" w:rsidRPr="000B2924" w14:paraId="356EB760" w14:textId="77777777" w:rsidTr="009C5023">
        <w:trPr>
          <w:jc w:val="center"/>
        </w:trPr>
        <w:tc>
          <w:tcPr>
            <w:tcW w:w="713" w:type="pct"/>
            <w:vMerge/>
          </w:tcPr>
          <w:p w14:paraId="5F73A0F9" w14:textId="77777777" w:rsidR="00857030" w:rsidRPr="00566985" w:rsidRDefault="00857030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eastAsia="fr-FR"/>
              </w:rPr>
            </w:pPr>
          </w:p>
        </w:tc>
        <w:tc>
          <w:tcPr>
            <w:tcW w:w="2630" w:type="pct"/>
          </w:tcPr>
          <w:p w14:paraId="71F354DC" w14:textId="77777777" w:rsidR="00857030" w:rsidRPr="00566985" w:rsidRDefault="00857030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  <w:r w:rsidRPr="00566985"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>2.2. Are the groups comparable at baseline?</w:t>
            </w:r>
          </w:p>
        </w:tc>
        <w:tc>
          <w:tcPr>
            <w:tcW w:w="261" w:type="pct"/>
          </w:tcPr>
          <w:p w14:paraId="1F0B650C" w14:textId="77777777" w:rsidR="00857030" w:rsidRPr="00566985" w:rsidRDefault="00857030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10" w:type="pct"/>
          </w:tcPr>
          <w:p w14:paraId="13305135" w14:textId="77777777" w:rsidR="00857030" w:rsidRPr="00566985" w:rsidRDefault="00857030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313" w:type="pct"/>
          </w:tcPr>
          <w:p w14:paraId="3FA81B8C" w14:textId="77777777" w:rsidR="00857030" w:rsidRPr="00566985" w:rsidRDefault="00857030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873" w:type="pct"/>
          </w:tcPr>
          <w:p w14:paraId="2F3593AA" w14:textId="77777777" w:rsidR="00857030" w:rsidRPr="009676CD" w:rsidRDefault="00857030" w:rsidP="009C5023">
            <w:pPr>
              <w:spacing w:after="0" w:line="240" w:lineRule="auto"/>
              <w:rPr>
                <w:rFonts w:ascii="Times New Roman" w:hAnsi="Times New Roman" w:cs="Times New Roman"/>
                <w:iCs/>
                <w:sz w:val="20"/>
                <w:szCs w:val="20"/>
                <w:lang w:val="en-US" w:eastAsia="fr-FR"/>
              </w:rPr>
            </w:pPr>
          </w:p>
        </w:tc>
      </w:tr>
      <w:tr w:rsidR="00857030" w:rsidRPr="000B2924" w14:paraId="26BA5601" w14:textId="77777777" w:rsidTr="009C5023">
        <w:trPr>
          <w:jc w:val="center"/>
        </w:trPr>
        <w:tc>
          <w:tcPr>
            <w:tcW w:w="713" w:type="pct"/>
            <w:vMerge/>
          </w:tcPr>
          <w:p w14:paraId="737DB6D0" w14:textId="77777777" w:rsidR="00857030" w:rsidRPr="00566985" w:rsidRDefault="00857030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630" w:type="pct"/>
          </w:tcPr>
          <w:p w14:paraId="38DB3AB4" w14:textId="77777777" w:rsidR="00857030" w:rsidRPr="00566985" w:rsidRDefault="00857030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  <w:r w:rsidRPr="00566985"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>2.3. Are there complete outcome data?</w:t>
            </w:r>
          </w:p>
        </w:tc>
        <w:tc>
          <w:tcPr>
            <w:tcW w:w="261" w:type="pct"/>
          </w:tcPr>
          <w:p w14:paraId="4D67F005" w14:textId="77777777" w:rsidR="00857030" w:rsidRPr="00566985" w:rsidRDefault="00857030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10" w:type="pct"/>
          </w:tcPr>
          <w:p w14:paraId="276FC77C" w14:textId="77777777" w:rsidR="00857030" w:rsidRPr="00566985" w:rsidRDefault="00857030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313" w:type="pct"/>
          </w:tcPr>
          <w:p w14:paraId="0644A775" w14:textId="77777777" w:rsidR="00857030" w:rsidRPr="00566985" w:rsidRDefault="00857030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873" w:type="pct"/>
          </w:tcPr>
          <w:p w14:paraId="12D8EAF4" w14:textId="77777777" w:rsidR="00857030" w:rsidRPr="009676CD" w:rsidRDefault="00857030" w:rsidP="009C5023">
            <w:pPr>
              <w:spacing w:after="0" w:line="240" w:lineRule="auto"/>
              <w:rPr>
                <w:rFonts w:ascii="Times New Roman" w:hAnsi="Times New Roman" w:cs="Times New Roman"/>
                <w:iCs/>
                <w:sz w:val="20"/>
                <w:szCs w:val="20"/>
                <w:lang w:val="en-US" w:eastAsia="fr-FR"/>
              </w:rPr>
            </w:pPr>
          </w:p>
        </w:tc>
      </w:tr>
      <w:tr w:rsidR="00857030" w:rsidRPr="000B2924" w14:paraId="08D66392" w14:textId="77777777" w:rsidTr="009C5023">
        <w:trPr>
          <w:jc w:val="center"/>
        </w:trPr>
        <w:tc>
          <w:tcPr>
            <w:tcW w:w="713" w:type="pct"/>
            <w:vMerge/>
          </w:tcPr>
          <w:p w14:paraId="55822327" w14:textId="77777777" w:rsidR="00857030" w:rsidRPr="00566985" w:rsidRDefault="00857030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630" w:type="pct"/>
          </w:tcPr>
          <w:p w14:paraId="7C8B713F" w14:textId="77777777" w:rsidR="00857030" w:rsidRPr="00566985" w:rsidRDefault="00857030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  <w:r w:rsidRPr="00566985"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>2.4. Are outcome assessors blinded to the intervention provided?</w:t>
            </w:r>
          </w:p>
        </w:tc>
        <w:tc>
          <w:tcPr>
            <w:tcW w:w="261" w:type="pct"/>
          </w:tcPr>
          <w:p w14:paraId="0C84752D" w14:textId="77777777" w:rsidR="00857030" w:rsidRPr="00566985" w:rsidRDefault="00857030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10" w:type="pct"/>
          </w:tcPr>
          <w:p w14:paraId="508FF96B" w14:textId="77777777" w:rsidR="00857030" w:rsidRPr="00566985" w:rsidRDefault="00857030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313" w:type="pct"/>
          </w:tcPr>
          <w:p w14:paraId="3E604EF2" w14:textId="77777777" w:rsidR="00857030" w:rsidRPr="00566985" w:rsidRDefault="00857030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873" w:type="pct"/>
          </w:tcPr>
          <w:p w14:paraId="0FC161EC" w14:textId="77777777" w:rsidR="00857030" w:rsidRPr="009676CD" w:rsidRDefault="00857030" w:rsidP="009C5023">
            <w:pPr>
              <w:spacing w:after="0" w:line="240" w:lineRule="auto"/>
              <w:rPr>
                <w:rFonts w:ascii="Times New Roman" w:hAnsi="Times New Roman" w:cs="Times New Roman"/>
                <w:iCs/>
                <w:sz w:val="20"/>
                <w:szCs w:val="20"/>
                <w:lang w:val="en-US" w:eastAsia="fr-FR"/>
              </w:rPr>
            </w:pPr>
          </w:p>
        </w:tc>
      </w:tr>
      <w:tr w:rsidR="00857030" w:rsidRPr="000B2924" w14:paraId="071AC4EC" w14:textId="77777777" w:rsidTr="009C5023">
        <w:trPr>
          <w:jc w:val="center"/>
        </w:trPr>
        <w:tc>
          <w:tcPr>
            <w:tcW w:w="713" w:type="pct"/>
            <w:vMerge/>
            <w:tcBorders>
              <w:bottom w:val="single" w:sz="24" w:space="0" w:color="auto"/>
            </w:tcBorders>
          </w:tcPr>
          <w:p w14:paraId="23B67A6F" w14:textId="77777777" w:rsidR="00857030" w:rsidRPr="00566985" w:rsidRDefault="00857030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630" w:type="pct"/>
            <w:tcBorders>
              <w:bottom w:val="single" w:sz="24" w:space="0" w:color="auto"/>
            </w:tcBorders>
          </w:tcPr>
          <w:p w14:paraId="2A83B61D" w14:textId="77777777" w:rsidR="00857030" w:rsidRPr="00566985" w:rsidRDefault="00857030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  <w:r w:rsidRPr="00566985"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>2.5 Did the participants adhere to the assigned intervention?</w:t>
            </w:r>
          </w:p>
        </w:tc>
        <w:tc>
          <w:tcPr>
            <w:tcW w:w="261" w:type="pct"/>
            <w:tcBorders>
              <w:bottom w:val="single" w:sz="24" w:space="0" w:color="auto"/>
            </w:tcBorders>
          </w:tcPr>
          <w:p w14:paraId="19EE3C72" w14:textId="77777777" w:rsidR="00857030" w:rsidRPr="00566985" w:rsidRDefault="00857030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10" w:type="pct"/>
            <w:tcBorders>
              <w:bottom w:val="single" w:sz="24" w:space="0" w:color="auto"/>
            </w:tcBorders>
          </w:tcPr>
          <w:p w14:paraId="6391A6F2" w14:textId="77777777" w:rsidR="00857030" w:rsidRPr="00566985" w:rsidRDefault="00857030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313" w:type="pct"/>
            <w:tcBorders>
              <w:bottom w:val="single" w:sz="24" w:space="0" w:color="auto"/>
            </w:tcBorders>
          </w:tcPr>
          <w:p w14:paraId="65BE8155" w14:textId="77777777" w:rsidR="00857030" w:rsidRPr="00566985" w:rsidRDefault="00857030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873" w:type="pct"/>
            <w:tcBorders>
              <w:bottom w:val="single" w:sz="24" w:space="0" w:color="auto"/>
            </w:tcBorders>
          </w:tcPr>
          <w:p w14:paraId="5874778A" w14:textId="77777777" w:rsidR="00857030" w:rsidRPr="009676CD" w:rsidRDefault="00857030" w:rsidP="009C5023">
            <w:pPr>
              <w:spacing w:after="0" w:line="240" w:lineRule="auto"/>
              <w:rPr>
                <w:rFonts w:ascii="Times New Roman" w:hAnsi="Times New Roman" w:cs="Times New Roman"/>
                <w:iCs/>
                <w:sz w:val="20"/>
                <w:szCs w:val="20"/>
                <w:lang w:val="en-US" w:eastAsia="fr-FR"/>
              </w:rPr>
            </w:pPr>
          </w:p>
        </w:tc>
      </w:tr>
      <w:tr w:rsidR="00857030" w:rsidRPr="000B2924" w14:paraId="2E6492D5" w14:textId="77777777" w:rsidTr="009C5023">
        <w:trPr>
          <w:jc w:val="center"/>
        </w:trPr>
        <w:tc>
          <w:tcPr>
            <w:tcW w:w="713" w:type="pct"/>
            <w:vMerge w:val="restart"/>
            <w:tcBorders>
              <w:top w:val="single" w:sz="24" w:space="0" w:color="auto"/>
            </w:tcBorders>
          </w:tcPr>
          <w:p w14:paraId="290158C5" w14:textId="77777777" w:rsidR="00857030" w:rsidRPr="00566985" w:rsidRDefault="00857030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eastAsia="fr-FR"/>
              </w:rPr>
            </w:pPr>
            <w:r w:rsidRPr="00566985">
              <w:rPr>
                <w:rFonts w:ascii="Times New Roman" w:hAnsi="Times New Roman" w:cs="Times New Roman"/>
                <w:sz w:val="20"/>
                <w:szCs w:val="20"/>
                <w:lang w:eastAsia="fr-FR"/>
              </w:rPr>
              <w:t xml:space="preserve">3. Quantitative non-randomized </w:t>
            </w:r>
          </w:p>
        </w:tc>
        <w:tc>
          <w:tcPr>
            <w:tcW w:w="2630" w:type="pct"/>
            <w:tcBorders>
              <w:top w:val="single" w:sz="24" w:space="0" w:color="auto"/>
            </w:tcBorders>
          </w:tcPr>
          <w:p w14:paraId="33B73889" w14:textId="77777777" w:rsidR="00857030" w:rsidRPr="00566985" w:rsidRDefault="00857030" w:rsidP="009C5023">
            <w:pPr>
              <w:spacing w:after="0" w:line="240" w:lineRule="auto"/>
              <w:rPr>
                <w:rFonts w:ascii="Times New Roman" w:hAnsi="Times New Roman" w:cs="Times New Roman"/>
                <w:bCs/>
                <w:sz w:val="20"/>
                <w:szCs w:val="20"/>
                <w:lang w:val="en-US" w:eastAsia="fr-FR"/>
              </w:rPr>
            </w:pPr>
            <w:r w:rsidRPr="00566985">
              <w:rPr>
                <w:rFonts w:ascii="Times New Roman" w:hAnsi="Times New Roman" w:cs="Times New Roman"/>
                <w:bCs/>
                <w:sz w:val="20"/>
                <w:szCs w:val="20"/>
                <w:lang w:val="en-US" w:eastAsia="fr-FR"/>
              </w:rPr>
              <w:t>3.1. Are the participants representative of the target population?</w:t>
            </w:r>
          </w:p>
        </w:tc>
        <w:tc>
          <w:tcPr>
            <w:tcW w:w="261" w:type="pct"/>
            <w:tcBorders>
              <w:top w:val="single" w:sz="24" w:space="0" w:color="auto"/>
            </w:tcBorders>
          </w:tcPr>
          <w:p w14:paraId="1700B7BD" w14:textId="77777777" w:rsidR="00857030" w:rsidRPr="00566985" w:rsidRDefault="00857030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10" w:type="pct"/>
            <w:tcBorders>
              <w:top w:val="single" w:sz="24" w:space="0" w:color="auto"/>
            </w:tcBorders>
          </w:tcPr>
          <w:p w14:paraId="11958A94" w14:textId="77777777" w:rsidR="00857030" w:rsidRPr="00566985" w:rsidRDefault="00857030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313" w:type="pct"/>
            <w:tcBorders>
              <w:top w:val="single" w:sz="24" w:space="0" w:color="auto"/>
            </w:tcBorders>
          </w:tcPr>
          <w:p w14:paraId="30F21D18" w14:textId="77777777" w:rsidR="00857030" w:rsidRPr="00566985" w:rsidRDefault="00857030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873" w:type="pct"/>
            <w:tcBorders>
              <w:top w:val="single" w:sz="24" w:space="0" w:color="auto"/>
            </w:tcBorders>
          </w:tcPr>
          <w:p w14:paraId="5352E694" w14:textId="77777777" w:rsidR="00857030" w:rsidRPr="009676CD" w:rsidRDefault="00857030" w:rsidP="009C5023">
            <w:pPr>
              <w:spacing w:after="0" w:line="240" w:lineRule="auto"/>
              <w:rPr>
                <w:rFonts w:ascii="Times New Roman" w:hAnsi="Times New Roman" w:cs="Times New Roman"/>
                <w:iCs/>
                <w:sz w:val="20"/>
                <w:szCs w:val="20"/>
                <w:lang w:val="en-US" w:eastAsia="fr-FR"/>
              </w:rPr>
            </w:pPr>
          </w:p>
        </w:tc>
      </w:tr>
      <w:tr w:rsidR="00857030" w:rsidRPr="000B2924" w14:paraId="56241DBF" w14:textId="77777777" w:rsidTr="009C5023">
        <w:trPr>
          <w:jc w:val="center"/>
        </w:trPr>
        <w:tc>
          <w:tcPr>
            <w:tcW w:w="713" w:type="pct"/>
            <w:vMerge/>
          </w:tcPr>
          <w:p w14:paraId="6361D1C3" w14:textId="77777777" w:rsidR="00857030" w:rsidRPr="00566985" w:rsidRDefault="00857030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630" w:type="pct"/>
          </w:tcPr>
          <w:p w14:paraId="3AB9249F" w14:textId="77777777" w:rsidR="00857030" w:rsidRPr="00566985" w:rsidRDefault="00857030" w:rsidP="009C5023">
            <w:pPr>
              <w:spacing w:after="0" w:line="240" w:lineRule="auto"/>
              <w:rPr>
                <w:rFonts w:ascii="Times New Roman" w:hAnsi="Times New Roman" w:cs="Times New Roman"/>
                <w:bCs/>
                <w:sz w:val="20"/>
                <w:szCs w:val="20"/>
                <w:lang w:val="en-US" w:eastAsia="fr-FR"/>
              </w:rPr>
            </w:pPr>
            <w:r w:rsidRPr="00566985">
              <w:rPr>
                <w:rFonts w:ascii="Times New Roman" w:hAnsi="Times New Roman" w:cs="Times New Roman"/>
                <w:bCs/>
                <w:sz w:val="20"/>
                <w:szCs w:val="20"/>
                <w:lang w:val="en-US" w:eastAsia="fr-FR"/>
              </w:rPr>
              <w:t>3.2. Are measurements appropriate regarding both the outcome and intervention (or exposure)?</w:t>
            </w:r>
          </w:p>
        </w:tc>
        <w:tc>
          <w:tcPr>
            <w:tcW w:w="261" w:type="pct"/>
          </w:tcPr>
          <w:p w14:paraId="6BBEA81F" w14:textId="77777777" w:rsidR="00857030" w:rsidRPr="00566985" w:rsidRDefault="00857030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10" w:type="pct"/>
          </w:tcPr>
          <w:p w14:paraId="0C44AE97" w14:textId="77777777" w:rsidR="00857030" w:rsidRPr="00566985" w:rsidRDefault="00857030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313" w:type="pct"/>
          </w:tcPr>
          <w:p w14:paraId="41EA9E1D" w14:textId="77777777" w:rsidR="00857030" w:rsidRPr="00566985" w:rsidRDefault="00857030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873" w:type="pct"/>
          </w:tcPr>
          <w:p w14:paraId="60C08E68" w14:textId="77777777" w:rsidR="00857030" w:rsidRPr="009676CD" w:rsidRDefault="00857030" w:rsidP="009C5023">
            <w:pPr>
              <w:spacing w:after="0" w:line="240" w:lineRule="auto"/>
              <w:rPr>
                <w:rFonts w:ascii="Times New Roman" w:hAnsi="Times New Roman" w:cs="Times New Roman"/>
                <w:iCs/>
                <w:sz w:val="20"/>
                <w:szCs w:val="20"/>
                <w:lang w:val="en-US" w:eastAsia="fr-FR"/>
              </w:rPr>
            </w:pPr>
          </w:p>
        </w:tc>
      </w:tr>
      <w:tr w:rsidR="00857030" w:rsidRPr="000B2924" w14:paraId="38D835B0" w14:textId="77777777" w:rsidTr="009C5023">
        <w:trPr>
          <w:jc w:val="center"/>
        </w:trPr>
        <w:tc>
          <w:tcPr>
            <w:tcW w:w="713" w:type="pct"/>
            <w:vMerge/>
          </w:tcPr>
          <w:p w14:paraId="42960CCA" w14:textId="77777777" w:rsidR="00857030" w:rsidRPr="00566985" w:rsidRDefault="00857030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630" w:type="pct"/>
          </w:tcPr>
          <w:p w14:paraId="11758A83" w14:textId="77777777" w:rsidR="00857030" w:rsidRPr="00566985" w:rsidRDefault="00857030" w:rsidP="009C5023">
            <w:pPr>
              <w:spacing w:after="0" w:line="240" w:lineRule="auto"/>
              <w:rPr>
                <w:rFonts w:ascii="Times New Roman" w:hAnsi="Times New Roman" w:cs="Times New Roman"/>
                <w:bCs/>
                <w:sz w:val="20"/>
                <w:szCs w:val="20"/>
                <w:lang w:val="en-US" w:eastAsia="fr-FR"/>
              </w:rPr>
            </w:pPr>
            <w:r w:rsidRPr="00566985">
              <w:rPr>
                <w:rFonts w:ascii="Times New Roman" w:hAnsi="Times New Roman" w:cs="Times New Roman"/>
                <w:bCs/>
                <w:sz w:val="20"/>
                <w:szCs w:val="20"/>
                <w:lang w:val="en-US" w:eastAsia="fr-FR"/>
              </w:rPr>
              <w:t xml:space="preserve">3.3. </w:t>
            </w:r>
            <w:r w:rsidRPr="00566985"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>Are there complete outcome data?</w:t>
            </w:r>
          </w:p>
        </w:tc>
        <w:tc>
          <w:tcPr>
            <w:tcW w:w="261" w:type="pct"/>
          </w:tcPr>
          <w:p w14:paraId="654F70FF" w14:textId="77777777" w:rsidR="00857030" w:rsidRPr="00566985" w:rsidRDefault="00857030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10" w:type="pct"/>
          </w:tcPr>
          <w:p w14:paraId="33AEC353" w14:textId="77777777" w:rsidR="00857030" w:rsidRPr="00566985" w:rsidRDefault="00857030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313" w:type="pct"/>
          </w:tcPr>
          <w:p w14:paraId="52881514" w14:textId="77777777" w:rsidR="00857030" w:rsidRPr="00566985" w:rsidRDefault="00857030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873" w:type="pct"/>
          </w:tcPr>
          <w:p w14:paraId="499D7682" w14:textId="77777777" w:rsidR="00857030" w:rsidRPr="009676CD" w:rsidRDefault="00857030" w:rsidP="009C5023">
            <w:pPr>
              <w:spacing w:after="0" w:line="240" w:lineRule="auto"/>
              <w:rPr>
                <w:rFonts w:ascii="Times New Roman" w:hAnsi="Times New Roman" w:cs="Times New Roman"/>
                <w:iCs/>
                <w:sz w:val="20"/>
                <w:szCs w:val="20"/>
                <w:lang w:val="en-US" w:eastAsia="fr-FR"/>
              </w:rPr>
            </w:pPr>
          </w:p>
        </w:tc>
      </w:tr>
      <w:tr w:rsidR="00857030" w:rsidRPr="000B2924" w14:paraId="401620FB" w14:textId="77777777" w:rsidTr="009C5023">
        <w:trPr>
          <w:jc w:val="center"/>
        </w:trPr>
        <w:tc>
          <w:tcPr>
            <w:tcW w:w="713" w:type="pct"/>
            <w:vMerge/>
          </w:tcPr>
          <w:p w14:paraId="59908052" w14:textId="77777777" w:rsidR="00857030" w:rsidRPr="00566985" w:rsidRDefault="00857030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630" w:type="pct"/>
          </w:tcPr>
          <w:p w14:paraId="1797AC66" w14:textId="77777777" w:rsidR="00857030" w:rsidRPr="00566985" w:rsidRDefault="00857030" w:rsidP="009C5023">
            <w:pPr>
              <w:spacing w:after="0" w:line="240" w:lineRule="auto"/>
              <w:rPr>
                <w:rFonts w:ascii="Times New Roman" w:hAnsi="Times New Roman" w:cs="Times New Roman"/>
                <w:bCs/>
                <w:sz w:val="20"/>
                <w:szCs w:val="20"/>
                <w:lang w:val="en-US" w:eastAsia="fr-FR"/>
              </w:rPr>
            </w:pPr>
            <w:r w:rsidRPr="00566985"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>3.4. Are the confounders accounted for in the design and analysis?</w:t>
            </w:r>
          </w:p>
        </w:tc>
        <w:tc>
          <w:tcPr>
            <w:tcW w:w="261" w:type="pct"/>
          </w:tcPr>
          <w:p w14:paraId="30BD7A08" w14:textId="77777777" w:rsidR="00857030" w:rsidRPr="00566985" w:rsidRDefault="00857030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10" w:type="pct"/>
          </w:tcPr>
          <w:p w14:paraId="6FFF487D" w14:textId="77777777" w:rsidR="00857030" w:rsidRPr="00566985" w:rsidRDefault="00857030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313" w:type="pct"/>
          </w:tcPr>
          <w:p w14:paraId="2F8CDD78" w14:textId="77777777" w:rsidR="00857030" w:rsidRPr="00566985" w:rsidRDefault="00857030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873" w:type="pct"/>
          </w:tcPr>
          <w:p w14:paraId="4A191A63" w14:textId="77777777" w:rsidR="00857030" w:rsidRPr="009676CD" w:rsidRDefault="00857030" w:rsidP="009C5023">
            <w:pPr>
              <w:spacing w:after="0" w:line="240" w:lineRule="auto"/>
              <w:rPr>
                <w:rFonts w:ascii="Times New Roman" w:hAnsi="Times New Roman" w:cs="Times New Roman"/>
                <w:iCs/>
                <w:sz w:val="20"/>
                <w:szCs w:val="20"/>
                <w:lang w:val="en-US" w:eastAsia="fr-FR"/>
              </w:rPr>
            </w:pPr>
          </w:p>
        </w:tc>
      </w:tr>
      <w:tr w:rsidR="00857030" w:rsidRPr="000B2924" w14:paraId="1ECF7E5C" w14:textId="77777777" w:rsidTr="009C5023">
        <w:trPr>
          <w:jc w:val="center"/>
        </w:trPr>
        <w:tc>
          <w:tcPr>
            <w:tcW w:w="713" w:type="pct"/>
            <w:vMerge/>
            <w:tcBorders>
              <w:bottom w:val="single" w:sz="24" w:space="0" w:color="auto"/>
            </w:tcBorders>
          </w:tcPr>
          <w:p w14:paraId="2BFC0EEF" w14:textId="77777777" w:rsidR="00857030" w:rsidRPr="00566985" w:rsidRDefault="00857030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630" w:type="pct"/>
            <w:tcBorders>
              <w:bottom w:val="single" w:sz="24" w:space="0" w:color="auto"/>
            </w:tcBorders>
          </w:tcPr>
          <w:p w14:paraId="7FD5A0D1" w14:textId="77777777" w:rsidR="00857030" w:rsidRPr="00566985" w:rsidRDefault="00857030" w:rsidP="009C5023">
            <w:pPr>
              <w:spacing w:after="0" w:line="240" w:lineRule="auto"/>
              <w:rPr>
                <w:rFonts w:ascii="Times New Roman" w:hAnsi="Times New Roman"/>
                <w:sz w:val="20"/>
                <w:szCs w:val="20"/>
                <w:lang w:val="en-US" w:eastAsia="fr-FR"/>
              </w:rPr>
            </w:pPr>
            <w:r w:rsidRPr="00566985">
              <w:rPr>
                <w:rFonts w:ascii="Times New Roman" w:hAnsi="Times New Roman"/>
                <w:sz w:val="20"/>
                <w:szCs w:val="20"/>
                <w:lang w:val="en-US" w:eastAsia="fr-FR"/>
              </w:rPr>
              <w:t>3.5. During the study period, is the intervention administered (or exposure occurred) as intended?</w:t>
            </w:r>
          </w:p>
        </w:tc>
        <w:tc>
          <w:tcPr>
            <w:tcW w:w="261" w:type="pct"/>
            <w:tcBorders>
              <w:bottom w:val="single" w:sz="24" w:space="0" w:color="auto"/>
            </w:tcBorders>
          </w:tcPr>
          <w:p w14:paraId="41876265" w14:textId="77777777" w:rsidR="00857030" w:rsidRPr="00566985" w:rsidRDefault="00857030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10" w:type="pct"/>
            <w:tcBorders>
              <w:bottom w:val="single" w:sz="24" w:space="0" w:color="auto"/>
            </w:tcBorders>
          </w:tcPr>
          <w:p w14:paraId="01D688E6" w14:textId="77777777" w:rsidR="00857030" w:rsidRPr="00566985" w:rsidRDefault="00857030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313" w:type="pct"/>
            <w:tcBorders>
              <w:bottom w:val="single" w:sz="24" w:space="0" w:color="auto"/>
            </w:tcBorders>
          </w:tcPr>
          <w:p w14:paraId="1E4E889E" w14:textId="77777777" w:rsidR="00857030" w:rsidRPr="00566985" w:rsidRDefault="00857030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873" w:type="pct"/>
            <w:tcBorders>
              <w:bottom w:val="single" w:sz="24" w:space="0" w:color="auto"/>
            </w:tcBorders>
          </w:tcPr>
          <w:p w14:paraId="45DBDD8F" w14:textId="77777777" w:rsidR="00857030" w:rsidRPr="009676CD" w:rsidRDefault="00857030" w:rsidP="009C5023">
            <w:pPr>
              <w:spacing w:after="0" w:line="240" w:lineRule="auto"/>
              <w:rPr>
                <w:rFonts w:ascii="Times New Roman" w:hAnsi="Times New Roman" w:cs="Times New Roman"/>
                <w:iCs/>
                <w:sz w:val="20"/>
                <w:szCs w:val="20"/>
                <w:lang w:val="en-US" w:eastAsia="fr-FR"/>
              </w:rPr>
            </w:pPr>
          </w:p>
        </w:tc>
      </w:tr>
      <w:tr w:rsidR="00857030" w:rsidRPr="00E718A9" w14:paraId="0C9538F9" w14:textId="77777777" w:rsidTr="009C5023">
        <w:trPr>
          <w:cantSplit/>
          <w:jc w:val="center"/>
        </w:trPr>
        <w:tc>
          <w:tcPr>
            <w:tcW w:w="713" w:type="pct"/>
            <w:vMerge w:val="restart"/>
            <w:tcBorders>
              <w:top w:val="single" w:sz="24" w:space="0" w:color="auto"/>
            </w:tcBorders>
          </w:tcPr>
          <w:p w14:paraId="192F46DF" w14:textId="77777777" w:rsidR="00857030" w:rsidRPr="00566985" w:rsidRDefault="00857030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eastAsia="fr-FR"/>
              </w:rPr>
            </w:pPr>
            <w:r w:rsidRPr="00566985">
              <w:rPr>
                <w:rFonts w:ascii="Times New Roman" w:hAnsi="Times New Roman" w:cs="Times New Roman"/>
                <w:sz w:val="20"/>
                <w:szCs w:val="20"/>
                <w:lang w:eastAsia="fr-FR"/>
              </w:rPr>
              <w:t>4. Quantitative descriptive</w:t>
            </w:r>
          </w:p>
        </w:tc>
        <w:tc>
          <w:tcPr>
            <w:tcW w:w="2630" w:type="pct"/>
            <w:tcBorders>
              <w:top w:val="single" w:sz="24" w:space="0" w:color="auto"/>
            </w:tcBorders>
          </w:tcPr>
          <w:p w14:paraId="45BE9C5F" w14:textId="77777777" w:rsidR="00857030" w:rsidRPr="00566985" w:rsidRDefault="00857030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  <w:r w:rsidRPr="00566985"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>4.1. Is the sampling strategy relevant to address the research question?</w:t>
            </w:r>
          </w:p>
        </w:tc>
        <w:tc>
          <w:tcPr>
            <w:tcW w:w="261" w:type="pct"/>
            <w:tcBorders>
              <w:top w:val="single" w:sz="24" w:space="0" w:color="auto"/>
            </w:tcBorders>
          </w:tcPr>
          <w:p w14:paraId="3C81CDAA" w14:textId="334CFF71" w:rsidR="00857030" w:rsidRPr="00566985" w:rsidRDefault="006B7659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>X</w:t>
            </w:r>
          </w:p>
        </w:tc>
        <w:tc>
          <w:tcPr>
            <w:tcW w:w="210" w:type="pct"/>
            <w:tcBorders>
              <w:top w:val="single" w:sz="24" w:space="0" w:color="auto"/>
            </w:tcBorders>
          </w:tcPr>
          <w:p w14:paraId="5ABBD4D6" w14:textId="77777777" w:rsidR="00857030" w:rsidRPr="00566985" w:rsidRDefault="00857030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313" w:type="pct"/>
            <w:tcBorders>
              <w:top w:val="single" w:sz="24" w:space="0" w:color="auto"/>
            </w:tcBorders>
          </w:tcPr>
          <w:p w14:paraId="72E10D06" w14:textId="77777777" w:rsidR="00857030" w:rsidRPr="00566985" w:rsidRDefault="00857030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873" w:type="pct"/>
            <w:tcBorders>
              <w:top w:val="single" w:sz="24" w:space="0" w:color="auto"/>
            </w:tcBorders>
          </w:tcPr>
          <w:p w14:paraId="3EBDA5FA" w14:textId="64F81426" w:rsidR="00857030" w:rsidRPr="009676CD" w:rsidRDefault="006B7659" w:rsidP="009C5023">
            <w:pPr>
              <w:spacing w:after="0" w:line="240" w:lineRule="auto"/>
              <w:rPr>
                <w:rFonts w:ascii="Times New Roman" w:hAnsi="Times New Roman" w:cs="Times New Roman"/>
                <w:iCs/>
                <w:sz w:val="20"/>
                <w:szCs w:val="20"/>
                <w:lang w:val="en-US" w:eastAsia="fr-FR"/>
              </w:rPr>
            </w:pPr>
            <w:r>
              <w:rPr>
                <w:rFonts w:ascii="Times New Roman" w:hAnsi="Times New Roman" w:cs="Times New Roman"/>
                <w:iCs/>
                <w:sz w:val="20"/>
                <w:szCs w:val="20"/>
                <w:lang w:val="en-US" w:eastAsia="fr-FR"/>
              </w:rPr>
              <w:t xml:space="preserve">National UK survey </w:t>
            </w:r>
            <w:r w:rsidR="003C6BBA">
              <w:rPr>
                <w:rFonts w:ascii="Times New Roman" w:hAnsi="Times New Roman" w:cs="Times New Roman"/>
                <w:iCs/>
                <w:sz w:val="20"/>
                <w:szCs w:val="20"/>
                <w:lang w:val="en-US" w:eastAsia="fr-FR"/>
              </w:rPr>
              <w:t xml:space="preserve">including all obstetric leads. 73% response rate. </w:t>
            </w:r>
          </w:p>
        </w:tc>
      </w:tr>
      <w:tr w:rsidR="00857030" w:rsidRPr="000B2924" w14:paraId="53D75C30" w14:textId="77777777" w:rsidTr="009C5023">
        <w:trPr>
          <w:jc w:val="center"/>
        </w:trPr>
        <w:tc>
          <w:tcPr>
            <w:tcW w:w="713" w:type="pct"/>
            <w:vMerge/>
          </w:tcPr>
          <w:p w14:paraId="53B75111" w14:textId="77777777" w:rsidR="00857030" w:rsidRPr="00566985" w:rsidRDefault="00857030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630" w:type="pct"/>
          </w:tcPr>
          <w:p w14:paraId="3AADE440" w14:textId="77777777" w:rsidR="00857030" w:rsidRPr="00566985" w:rsidRDefault="00857030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566985"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>4.2. Is the sample representative of the target population?</w:t>
            </w:r>
          </w:p>
        </w:tc>
        <w:tc>
          <w:tcPr>
            <w:tcW w:w="261" w:type="pct"/>
          </w:tcPr>
          <w:p w14:paraId="3C1A3461" w14:textId="1690C8DF" w:rsidR="00857030" w:rsidRPr="00566985" w:rsidRDefault="00857030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10" w:type="pct"/>
          </w:tcPr>
          <w:p w14:paraId="545851DE" w14:textId="77777777" w:rsidR="00857030" w:rsidRPr="00566985" w:rsidRDefault="00857030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313" w:type="pct"/>
          </w:tcPr>
          <w:p w14:paraId="5B498950" w14:textId="4B76C1B1" w:rsidR="00857030" w:rsidRPr="00566985" w:rsidRDefault="003C6BBA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>X</w:t>
            </w:r>
          </w:p>
        </w:tc>
        <w:tc>
          <w:tcPr>
            <w:tcW w:w="873" w:type="pct"/>
          </w:tcPr>
          <w:p w14:paraId="2F25AFD5" w14:textId="2404712E" w:rsidR="00857030" w:rsidRPr="009676CD" w:rsidRDefault="003C6BBA" w:rsidP="009C5023">
            <w:pPr>
              <w:spacing w:after="0" w:line="240" w:lineRule="auto"/>
              <w:rPr>
                <w:rFonts w:ascii="Times New Roman" w:hAnsi="Times New Roman" w:cs="Times New Roman"/>
                <w:iCs/>
                <w:sz w:val="20"/>
                <w:szCs w:val="20"/>
                <w:lang w:val="en-US" w:eastAsia="fr-FR"/>
              </w:rPr>
            </w:pPr>
            <w:r>
              <w:rPr>
                <w:rFonts w:ascii="Times New Roman" w:hAnsi="Times New Roman" w:cs="Times New Roman"/>
                <w:iCs/>
                <w:sz w:val="20"/>
                <w:szCs w:val="20"/>
                <w:lang w:val="en-US" w:eastAsia="fr-FR"/>
              </w:rPr>
              <w:t xml:space="preserve">No available information on </w:t>
            </w:r>
            <w:r w:rsidR="001741A0">
              <w:rPr>
                <w:rFonts w:ascii="Times New Roman" w:hAnsi="Times New Roman" w:cs="Times New Roman"/>
                <w:iCs/>
                <w:sz w:val="20"/>
                <w:szCs w:val="20"/>
                <w:lang w:val="en-US" w:eastAsia="fr-FR"/>
              </w:rPr>
              <w:t xml:space="preserve">non-responders. </w:t>
            </w:r>
          </w:p>
        </w:tc>
      </w:tr>
      <w:tr w:rsidR="00857030" w:rsidRPr="000B2924" w14:paraId="4D155ECB" w14:textId="77777777" w:rsidTr="009C5023">
        <w:trPr>
          <w:jc w:val="center"/>
        </w:trPr>
        <w:tc>
          <w:tcPr>
            <w:tcW w:w="713" w:type="pct"/>
            <w:vMerge/>
          </w:tcPr>
          <w:p w14:paraId="07F8872A" w14:textId="77777777" w:rsidR="00857030" w:rsidRPr="00566985" w:rsidRDefault="00857030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630" w:type="pct"/>
          </w:tcPr>
          <w:p w14:paraId="6466150C" w14:textId="77777777" w:rsidR="00857030" w:rsidRPr="00566985" w:rsidRDefault="00857030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eastAsia="fr-FR"/>
              </w:rPr>
            </w:pPr>
            <w:r w:rsidRPr="00566985">
              <w:rPr>
                <w:rFonts w:ascii="Times New Roman" w:hAnsi="Times New Roman" w:cs="Times New Roman"/>
                <w:sz w:val="20"/>
                <w:szCs w:val="20"/>
                <w:lang w:eastAsia="fr-FR"/>
              </w:rPr>
              <w:t xml:space="preserve">4.3. Are the </w:t>
            </w:r>
            <w:r w:rsidRPr="00566985">
              <w:rPr>
                <w:rFonts w:ascii="Times New Roman" w:hAnsi="Times New Roman" w:cs="Times New Roman"/>
                <w:sz w:val="20"/>
                <w:szCs w:val="20"/>
              </w:rPr>
              <w:t>measurements appropriate?</w:t>
            </w:r>
          </w:p>
        </w:tc>
        <w:tc>
          <w:tcPr>
            <w:tcW w:w="261" w:type="pct"/>
          </w:tcPr>
          <w:p w14:paraId="3B424F71" w14:textId="5B1D1FB6" w:rsidR="00857030" w:rsidRPr="00566985" w:rsidRDefault="00857030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eastAsia="fr-FR"/>
              </w:rPr>
            </w:pPr>
          </w:p>
        </w:tc>
        <w:tc>
          <w:tcPr>
            <w:tcW w:w="210" w:type="pct"/>
          </w:tcPr>
          <w:p w14:paraId="79EE72F8" w14:textId="77777777" w:rsidR="00857030" w:rsidRPr="00566985" w:rsidRDefault="00857030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eastAsia="fr-FR"/>
              </w:rPr>
            </w:pPr>
          </w:p>
        </w:tc>
        <w:tc>
          <w:tcPr>
            <w:tcW w:w="313" w:type="pct"/>
          </w:tcPr>
          <w:p w14:paraId="4BBD9AE4" w14:textId="075677A4" w:rsidR="00857030" w:rsidRPr="00566985" w:rsidRDefault="001741A0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eastAsia="fr-FR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eastAsia="fr-FR"/>
              </w:rPr>
              <w:t>X</w:t>
            </w:r>
          </w:p>
        </w:tc>
        <w:tc>
          <w:tcPr>
            <w:tcW w:w="873" w:type="pct"/>
          </w:tcPr>
          <w:p w14:paraId="43EBEDFA" w14:textId="164BA148" w:rsidR="00857030" w:rsidRPr="00005E94" w:rsidRDefault="001741A0" w:rsidP="009C5023">
            <w:pPr>
              <w:spacing w:after="0" w:line="240" w:lineRule="auto"/>
              <w:rPr>
                <w:rFonts w:ascii="Times New Roman" w:hAnsi="Times New Roman" w:cs="Times New Roman"/>
                <w:iCs/>
                <w:sz w:val="20"/>
                <w:szCs w:val="20"/>
                <w:lang w:val="en-US" w:eastAsia="fr-FR"/>
              </w:rPr>
            </w:pPr>
            <w:r w:rsidRPr="00005E94">
              <w:rPr>
                <w:rFonts w:ascii="Times New Roman" w:hAnsi="Times New Roman" w:cs="Times New Roman"/>
                <w:iCs/>
                <w:sz w:val="20"/>
                <w:szCs w:val="20"/>
                <w:lang w:val="en-US" w:eastAsia="fr-FR"/>
              </w:rPr>
              <w:t xml:space="preserve">No numbers </w:t>
            </w:r>
            <w:r w:rsidR="00005E94" w:rsidRPr="00005E94">
              <w:rPr>
                <w:rFonts w:ascii="Times New Roman" w:hAnsi="Times New Roman" w:cs="Times New Roman"/>
                <w:iCs/>
                <w:sz w:val="20"/>
                <w:szCs w:val="20"/>
                <w:lang w:val="en-US" w:eastAsia="fr-FR"/>
              </w:rPr>
              <w:t>are a</w:t>
            </w:r>
            <w:r w:rsidR="00005E94">
              <w:rPr>
                <w:rFonts w:ascii="Times New Roman" w:hAnsi="Times New Roman" w:cs="Times New Roman"/>
                <w:iCs/>
                <w:sz w:val="20"/>
                <w:szCs w:val="20"/>
                <w:lang w:val="en-US" w:eastAsia="fr-FR"/>
              </w:rPr>
              <w:t>vailable, only statements like “a small number” or “the majority”.</w:t>
            </w:r>
          </w:p>
        </w:tc>
      </w:tr>
      <w:tr w:rsidR="00857030" w:rsidRPr="000B2924" w14:paraId="29EC0D6C" w14:textId="77777777" w:rsidTr="009C5023">
        <w:trPr>
          <w:jc w:val="center"/>
        </w:trPr>
        <w:tc>
          <w:tcPr>
            <w:tcW w:w="713" w:type="pct"/>
            <w:vMerge/>
          </w:tcPr>
          <w:p w14:paraId="47E27CD2" w14:textId="77777777" w:rsidR="00857030" w:rsidRPr="00005E94" w:rsidRDefault="00857030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630" w:type="pct"/>
          </w:tcPr>
          <w:p w14:paraId="56DB4D6B" w14:textId="77777777" w:rsidR="00857030" w:rsidRPr="00566985" w:rsidRDefault="00857030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  <w:r w:rsidRPr="00566985"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>4.4. Is the risk of nonresponse bias low?</w:t>
            </w:r>
          </w:p>
        </w:tc>
        <w:tc>
          <w:tcPr>
            <w:tcW w:w="261" w:type="pct"/>
          </w:tcPr>
          <w:p w14:paraId="3635E680" w14:textId="77777777" w:rsidR="00857030" w:rsidRPr="00566985" w:rsidRDefault="00857030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10" w:type="pct"/>
          </w:tcPr>
          <w:p w14:paraId="4CD8942A" w14:textId="77777777" w:rsidR="00857030" w:rsidRPr="00566985" w:rsidRDefault="00857030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313" w:type="pct"/>
          </w:tcPr>
          <w:p w14:paraId="2BB8FD08" w14:textId="6E76F5AF" w:rsidR="00857030" w:rsidRPr="00566985" w:rsidRDefault="00005E94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>X</w:t>
            </w:r>
          </w:p>
        </w:tc>
        <w:tc>
          <w:tcPr>
            <w:tcW w:w="873" w:type="pct"/>
          </w:tcPr>
          <w:p w14:paraId="72CFD35A" w14:textId="6650CB26" w:rsidR="00857030" w:rsidRPr="009676CD" w:rsidRDefault="00005E94" w:rsidP="009C5023">
            <w:pPr>
              <w:spacing w:after="0" w:line="240" w:lineRule="auto"/>
              <w:rPr>
                <w:rFonts w:ascii="Times New Roman" w:hAnsi="Times New Roman" w:cs="Times New Roman"/>
                <w:iCs/>
                <w:sz w:val="20"/>
                <w:szCs w:val="20"/>
                <w:lang w:val="en-US" w:eastAsia="fr-FR"/>
              </w:rPr>
            </w:pPr>
            <w:r>
              <w:rPr>
                <w:rFonts w:ascii="Times New Roman" w:hAnsi="Times New Roman" w:cs="Times New Roman"/>
                <w:iCs/>
                <w:sz w:val="20"/>
                <w:szCs w:val="20"/>
                <w:lang w:val="en-US" w:eastAsia="fr-FR"/>
              </w:rPr>
              <w:t>No</w:t>
            </w:r>
            <w:r w:rsidR="004F33E5">
              <w:rPr>
                <w:rFonts w:ascii="Times New Roman" w:hAnsi="Times New Roman" w:cs="Times New Roman"/>
                <w:iCs/>
                <w:sz w:val="20"/>
                <w:szCs w:val="20"/>
                <w:lang w:val="en-US" w:eastAsia="fr-FR"/>
              </w:rPr>
              <w:t>t enough information available to evaluate.</w:t>
            </w:r>
          </w:p>
        </w:tc>
      </w:tr>
      <w:tr w:rsidR="00857030" w:rsidRPr="000B2924" w14:paraId="7719347E" w14:textId="77777777" w:rsidTr="009C5023">
        <w:trPr>
          <w:jc w:val="center"/>
        </w:trPr>
        <w:tc>
          <w:tcPr>
            <w:tcW w:w="713" w:type="pct"/>
            <w:vMerge/>
            <w:tcBorders>
              <w:bottom w:val="single" w:sz="24" w:space="0" w:color="auto"/>
            </w:tcBorders>
          </w:tcPr>
          <w:p w14:paraId="5FCBA719" w14:textId="77777777" w:rsidR="00857030" w:rsidRPr="00566985" w:rsidRDefault="00857030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630" w:type="pct"/>
            <w:tcBorders>
              <w:bottom w:val="single" w:sz="24" w:space="0" w:color="auto"/>
            </w:tcBorders>
          </w:tcPr>
          <w:p w14:paraId="22D65322" w14:textId="77777777" w:rsidR="00857030" w:rsidRPr="00566985" w:rsidRDefault="00857030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  <w:r w:rsidRPr="00566985"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>4.5. Is the statistical analysis appropriate to answer the research question?</w:t>
            </w:r>
          </w:p>
        </w:tc>
        <w:tc>
          <w:tcPr>
            <w:tcW w:w="261" w:type="pct"/>
            <w:tcBorders>
              <w:bottom w:val="single" w:sz="24" w:space="0" w:color="auto"/>
            </w:tcBorders>
          </w:tcPr>
          <w:p w14:paraId="13400C28" w14:textId="77777777" w:rsidR="00857030" w:rsidRPr="00566985" w:rsidRDefault="00857030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10" w:type="pct"/>
            <w:tcBorders>
              <w:bottom w:val="single" w:sz="24" w:space="0" w:color="auto"/>
            </w:tcBorders>
          </w:tcPr>
          <w:p w14:paraId="1B1F14FA" w14:textId="77777777" w:rsidR="00857030" w:rsidRPr="00566985" w:rsidRDefault="00857030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313" w:type="pct"/>
            <w:tcBorders>
              <w:bottom w:val="single" w:sz="24" w:space="0" w:color="auto"/>
            </w:tcBorders>
          </w:tcPr>
          <w:p w14:paraId="12748860" w14:textId="11151747" w:rsidR="00857030" w:rsidRPr="00566985" w:rsidRDefault="004F33E5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>X</w:t>
            </w:r>
          </w:p>
        </w:tc>
        <w:tc>
          <w:tcPr>
            <w:tcW w:w="873" w:type="pct"/>
            <w:tcBorders>
              <w:bottom w:val="single" w:sz="24" w:space="0" w:color="auto"/>
            </w:tcBorders>
          </w:tcPr>
          <w:p w14:paraId="1BA07E47" w14:textId="4D7B5FC0" w:rsidR="00857030" w:rsidRPr="009676CD" w:rsidRDefault="004F33E5" w:rsidP="009C5023">
            <w:pPr>
              <w:spacing w:after="0" w:line="240" w:lineRule="auto"/>
              <w:rPr>
                <w:rFonts w:ascii="Times New Roman" w:hAnsi="Times New Roman" w:cs="Times New Roman"/>
                <w:iCs/>
                <w:sz w:val="20"/>
                <w:szCs w:val="20"/>
                <w:lang w:val="en-US" w:eastAsia="fr-FR"/>
              </w:rPr>
            </w:pPr>
            <w:r>
              <w:rPr>
                <w:rFonts w:ascii="Times New Roman" w:hAnsi="Times New Roman" w:cs="Times New Roman"/>
                <w:iCs/>
                <w:sz w:val="20"/>
                <w:szCs w:val="20"/>
                <w:lang w:val="en-US" w:eastAsia="fr-FR"/>
              </w:rPr>
              <w:t>Not enough information available to evaluate.</w:t>
            </w:r>
          </w:p>
        </w:tc>
      </w:tr>
      <w:tr w:rsidR="00857030" w:rsidRPr="000B2924" w14:paraId="7383453A" w14:textId="77777777" w:rsidTr="009C5023">
        <w:trPr>
          <w:jc w:val="center"/>
        </w:trPr>
        <w:tc>
          <w:tcPr>
            <w:tcW w:w="713" w:type="pct"/>
            <w:vMerge w:val="restart"/>
            <w:tcBorders>
              <w:top w:val="single" w:sz="24" w:space="0" w:color="auto"/>
            </w:tcBorders>
          </w:tcPr>
          <w:p w14:paraId="1CFFC9A6" w14:textId="77777777" w:rsidR="00857030" w:rsidRPr="00566985" w:rsidRDefault="00857030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eastAsia="fr-FR"/>
              </w:rPr>
            </w:pPr>
            <w:r w:rsidRPr="00566985">
              <w:rPr>
                <w:rFonts w:ascii="Times New Roman" w:hAnsi="Times New Roman" w:cs="Times New Roman"/>
                <w:sz w:val="20"/>
                <w:szCs w:val="20"/>
                <w:lang w:eastAsia="fr-FR"/>
              </w:rPr>
              <w:t>5. Mixed methods</w:t>
            </w:r>
          </w:p>
        </w:tc>
        <w:tc>
          <w:tcPr>
            <w:tcW w:w="2630" w:type="pct"/>
            <w:tcBorders>
              <w:top w:val="single" w:sz="24" w:space="0" w:color="auto"/>
            </w:tcBorders>
          </w:tcPr>
          <w:p w14:paraId="1BE7B328" w14:textId="77777777" w:rsidR="00857030" w:rsidRPr="00566985" w:rsidRDefault="00857030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566985"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>5.1. Is there an adequate rationale for using a mixed methods design to address the research question?</w:t>
            </w:r>
          </w:p>
        </w:tc>
        <w:tc>
          <w:tcPr>
            <w:tcW w:w="261" w:type="pct"/>
            <w:tcBorders>
              <w:top w:val="single" w:sz="24" w:space="0" w:color="auto"/>
            </w:tcBorders>
          </w:tcPr>
          <w:p w14:paraId="22D0D4CF" w14:textId="77777777" w:rsidR="00857030" w:rsidRPr="00566985" w:rsidRDefault="00857030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10" w:type="pct"/>
            <w:tcBorders>
              <w:top w:val="single" w:sz="24" w:space="0" w:color="auto"/>
            </w:tcBorders>
          </w:tcPr>
          <w:p w14:paraId="4080C36B" w14:textId="77777777" w:rsidR="00857030" w:rsidRPr="00566985" w:rsidRDefault="00857030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313" w:type="pct"/>
            <w:tcBorders>
              <w:top w:val="single" w:sz="24" w:space="0" w:color="auto"/>
            </w:tcBorders>
          </w:tcPr>
          <w:p w14:paraId="26D5BEE2" w14:textId="77777777" w:rsidR="00857030" w:rsidRPr="00566985" w:rsidRDefault="00857030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873" w:type="pct"/>
            <w:tcBorders>
              <w:top w:val="single" w:sz="24" w:space="0" w:color="auto"/>
            </w:tcBorders>
          </w:tcPr>
          <w:p w14:paraId="7108A3DD" w14:textId="77777777" w:rsidR="00857030" w:rsidRPr="009676CD" w:rsidRDefault="00857030" w:rsidP="009C5023">
            <w:pPr>
              <w:spacing w:after="0" w:line="240" w:lineRule="auto"/>
              <w:rPr>
                <w:rFonts w:ascii="Times New Roman" w:hAnsi="Times New Roman" w:cs="Times New Roman"/>
                <w:iCs/>
                <w:sz w:val="20"/>
                <w:szCs w:val="20"/>
                <w:lang w:val="en-US" w:eastAsia="fr-FR"/>
              </w:rPr>
            </w:pPr>
          </w:p>
        </w:tc>
      </w:tr>
      <w:tr w:rsidR="00857030" w:rsidRPr="000B2924" w14:paraId="3CDDF290" w14:textId="77777777" w:rsidTr="009C5023">
        <w:trPr>
          <w:trHeight w:val="208"/>
          <w:jc w:val="center"/>
        </w:trPr>
        <w:tc>
          <w:tcPr>
            <w:tcW w:w="713" w:type="pct"/>
            <w:vMerge/>
          </w:tcPr>
          <w:p w14:paraId="0E03AA4D" w14:textId="77777777" w:rsidR="00857030" w:rsidRPr="00566985" w:rsidRDefault="00857030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630" w:type="pct"/>
          </w:tcPr>
          <w:p w14:paraId="3DA8F290" w14:textId="77777777" w:rsidR="00857030" w:rsidRPr="00566985" w:rsidRDefault="00857030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  <w:r w:rsidRPr="00566985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5.2. Are the different components of the study effectively integrated to answer the research question?</w:t>
            </w:r>
          </w:p>
        </w:tc>
        <w:tc>
          <w:tcPr>
            <w:tcW w:w="261" w:type="pct"/>
          </w:tcPr>
          <w:p w14:paraId="156E46B2" w14:textId="77777777" w:rsidR="00857030" w:rsidRPr="00566985" w:rsidRDefault="00857030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10" w:type="pct"/>
          </w:tcPr>
          <w:p w14:paraId="429ADFF9" w14:textId="77777777" w:rsidR="00857030" w:rsidRPr="00566985" w:rsidRDefault="00857030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313" w:type="pct"/>
          </w:tcPr>
          <w:p w14:paraId="4A8F2DF8" w14:textId="77777777" w:rsidR="00857030" w:rsidRPr="00566985" w:rsidRDefault="00857030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873" w:type="pct"/>
          </w:tcPr>
          <w:p w14:paraId="71E36D1D" w14:textId="77777777" w:rsidR="00857030" w:rsidRPr="009676CD" w:rsidRDefault="00857030" w:rsidP="009C5023">
            <w:pPr>
              <w:spacing w:after="0" w:line="240" w:lineRule="auto"/>
              <w:rPr>
                <w:rFonts w:ascii="Times New Roman" w:hAnsi="Times New Roman" w:cs="Times New Roman"/>
                <w:iCs/>
                <w:sz w:val="20"/>
                <w:szCs w:val="20"/>
                <w:lang w:val="en-US" w:eastAsia="fr-FR"/>
              </w:rPr>
            </w:pPr>
          </w:p>
        </w:tc>
      </w:tr>
      <w:tr w:rsidR="00857030" w:rsidRPr="000B2924" w14:paraId="29144360" w14:textId="77777777" w:rsidTr="009C5023">
        <w:trPr>
          <w:jc w:val="center"/>
        </w:trPr>
        <w:tc>
          <w:tcPr>
            <w:tcW w:w="713" w:type="pct"/>
            <w:vMerge/>
          </w:tcPr>
          <w:p w14:paraId="29AF5010" w14:textId="77777777" w:rsidR="00857030" w:rsidRPr="00566985" w:rsidRDefault="00857030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630" w:type="pct"/>
          </w:tcPr>
          <w:p w14:paraId="459F2FCF" w14:textId="77777777" w:rsidR="00857030" w:rsidRPr="00566985" w:rsidRDefault="00857030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  <w:r w:rsidRPr="00566985"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>5.3. Are the outputs of the integration of qualitative and quantitative components adequately interpreted?</w:t>
            </w:r>
          </w:p>
        </w:tc>
        <w:tc>
          <w:tcPr>
            <w:tcW w:w="261" w:type="pct"/>
          </w:tcPr>
          <w:p w14:paraId="06F9E24F" w14:textId="77777777" w:rsidR="00857030" w:rsidRPr="00566985" w:rsidRDefault="00857030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10" w:type="pct"/>
          </w:tcPr>
          <w:p w14:paraId="3B6B9677" w14:textId="77777777" w:rsidR="00857030" w:rsidRPr="00566985" w:rsidRDefault="00857030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313" w:type="pct"/>
          </w:tcPr>
          <w:p w14:paraId="29781BB0" w14:textId="77777777" w:rsidR="00857030" w:rsidRPr="00566985" w:rsidRDefault="00857030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873" w:type="pct"/>
          </w:tcPr>
          <w:p w14:paraId="7FCAFB36" w14:textId="77777777" w:rsidR="00857030" w:rsidRPr="009676CD" w:rsidRDefault="00857030" w:rsidP="009C5023">
            <w:pPr>
              <w:spacing w:after="0" w:line="240" w:lineRule="auto"/>
              <w:rPr>
                <w:rFonts w:ascii="Times New Roman" w:hAnsi="Times New Roman" w:cs="Times New Roman"/>
                <w:iCs/>
                <w:sz w:val="20"/>
                <w:szCs w:val="20"/>
                <w:lang w:val="en-US" w:eastAsia="fr-FR"/>
              </w:rPr>
            </w:pPr>
          </w:p>
        </w:tc>
      </w:tr>
      <w:tr w:rsidR="00857030" w:rsidRPr="000B2924" w14:paraId="03B87854" w14:textId="77777777" w:rsidTr="009C5023">
        <w:trPr>
          <w:jc w:val="center"/>
        </w:trPr>
        <w:tc>
          <w:tcPr>
            <w:tcW w:w="713" w:type="pct"/>
            <w:vMerge/>
          </w:tcPr>
          <w:p w14:paraId="09697DFD" w14:textId="77777777" w:rsidR="00857030" w:rsidRPr="00566985" w:rsidRDefault="00857030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630" w:type="pct"/>
          </w:tcPr>
          <w:p w14:paraId="2F130AA8" w14:textId="77777777" w:rsidR="00857030" w:rsidRPr="00566985" w:rsidRDefault="00857030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  <w:r w:rsidRPr="00566985"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>5.4.</w:t>
            </w:r>
            <w:r w:rsidRPr="00566985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 Are d</w:t>
            </w:r>
            <w:r w:rsidRPr="00566985"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>ivergences and inconsistencies between quantitative and qualitative results adequately addressed?</w:t>
            </w:r>
          </w:p>
        </w:tc>
        <w:tc>
          <w:tcPr>
            <w:tcW w:w="261" w:type="pct"/>
          </w:tcPr>
          <w:p w14:paraId="088CAE45" w14:textId="77777777" w:rsidR="00857030" w:rsidRPr="00566985" w:rsidRDefault="00857030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10" w:type="pct"/>
          </w:tcPr>
          <w:p w14:paraId="18063B60" w14:textId="77777777" w:rsidR="00857030" w:rsidRPr="00566985" w:rsidRDefault="00857030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313" w:type="pct"/>
          </w:tcPr>
          <w:p w14:paraId="42208F17" w14:textId="77777777" w:rsidR="00857030" w:rsidRPr="00566985" w:rsidRDefault="00857030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873" w:type="pct"/>
          </w:tcPr>
          <w:p w14:paraId="761E4E8D" w14:textId="77777777" w:rsidR="00857030" w:rsidRPr="00566985" w:rsidRDefault="00857030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i/>
                <w:sz w:val="20"/>
                <w:szCs w:val="20"/>
                <w:lang w:val="en-US" w:eastAsia="fr-FR"/>
              </w:rPr>
            </w:pPr>
          </w:p>
        </w:tc>
      </w:tr>
      <w:tr w:rsidR="00857030" w:rsidRPr="000B2924" w14:paraId="403D7794" w14:textId="77777777" w:rsidTr="009C5023">
        <w:trPr>
          <w:jc w:val="center"/>
        </w:trPr>
        <w:tc>
          <w:tcPr>
            <w:tcW w:w="713" w:type="pct"/>
            <w:vMerge/>
          </w:tcPr>
          <w:p w14:paraId="56ECE0CB" w14:textId="77777777" w:rsidR="00857030" w:rsidRPr="00566985" w:rsidRDefault="00857030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630" w:type="pct"/>
          </w:tcPr>
          <w:p w14:paraId="5878A103" w14:textId="77777777" w:rsidR="00857030" w:rsidRPr="00566985" w:rsidRDefault="00857030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i/>
                <w:sz w:val="20"/>
                <w:szCs w:val="20"/>
                <w:lang w:val="en-US" w:eastAsia="fr-FR"/>
              </w:rPr>
            </w:pPr>
            <w:r w:rsidRPr="00566985"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>5.5. Do the different components of the study adhere to the quality criteria of each tradition of the methods involved?</w:t>
            </w:r>
            <w:r w:rsidRPr="00566985">
              <w:rPr>
                <w:rFonts w:ascii="Times New Roman" w:hAnsi="Times New Roman" w:cs="Times New Roman"/>
                <w:i/>
                <w:sz w:val="20"/>
                <w:szCs w:val="20"/>
                <w:lang w:val="en-US" w:eastAsia="fr-FR"/>
              </w:rPr>
              <w:t xml:space="preserve"> </w:t>
            </w:r>
          </w:p>
        </w:tc>
        <w:tc>
          <w:tcPr>
            <w:tcW w:w="261" w:type="pct"/>
          </w:tcPr>
          <w:p w14:paraId="26C5E50E" w14:textId="77777777" w:rsidR="00857030" w:rsidRPr="00566985" w:rsidRDefault="00857030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10" w:type="pct"/>
          </w:tcPr>
          <w:p w14:paraId="10F11252" w14:textId="77777777" w:rsidR="00857030" w:rsidRPr="00566985" w:rsidRDefault="00857030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313" w:type="pct"/>
          </w:tcPr>
          <w:p w14:paraId="0B588B2A" w14:textId="77777777" w:rsidR="00857030" w:rsidRPr="00566985" w:rsidRDefault="00857030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873" w:type="pct"/>
          </w:tcPr>
          <w:p w14:paraId="5EDF86A6" w14:textId="77777777" w:rsidR="00857030" w:rsidRPr="00566985" w:rsidRDefault="00857030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i/>
                <w:sz w:val="20"/>
                <w:szCs w:val="20"/>
                <w:lang w:val="en-US" w:eastAsia="fr-FR"/>
              </w:rPr>
            </w:pPr>
          </w:p>
        </w:tc>
      </w:tr>
    </w:tbl>
    <w:p w14:paraId="46C905B0" w14:textId="4AA4B618" w:rsidR="00857030" w:rsidRDefault="00857030">
      <w:pPr>
        <w:rPr>
          <w:lang w:val="en-US"/>
        </w:rPr>
      </w:pPr>
    </w:p>
    <w:p w14:paraId="2BEA85EB" w14:textId="77777777" w:rsidR="00857030" w:rsidRDefault="00857030">
      <w:pPr>
        <w:rPr>
          <w:lang w:val="en-US"/>
        </w:rPr>
      </w:pPr>
      <w:r>
        <w:rPr>
          <w:lang w:val="en-US"/>
        </w:rPr>
        <w:br w:type="page"/>
      </w:r>
    </w:p>
    <w:tbl>
      <w:tblPr>
        <w:tblW w:w="5050" w:type="pct"/>
        <w:jc w:val="center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ayout w:type="fixed"/>
        <w:tblLook w:val="01E0" w:firstRow="1" w:lastRow="1" w:firstColumn="1" w:lastColumn="1" w:noHBand="0" w:noVBand="0"/>
      </w:tblPr>
      <w:tblGrid>
        <w:gridCol w:w="1933"/>
        <w:gridCol w:w="7132"/>
        <w:gridCol w:w="708"/>
        <w:gridCol w:w="570"/>
        <w:gridCol w:w="849"/>
        <w:gridCol w:w="2368"/>
      </w:tblGrid>
      <w:tr w:rsidR="00857030" w:rsidRPr="00566985" w14:paraId="2F2B707F" w14:textId="77777777" w:rsidTr="009C5023">
        <w:trPr>
          <w:jc w:val="center"/>
        </w:trPr>
        <w:tc>
          <w:tcPr>
            <w:tcW w:w="713" w:type="pct"/>
            <w:vMerge w:val="restart"/>
            <w:vAlign w:val="center"/>
          </w:tcPr>
          <w:p w14:paraId="5F2061FC" w14:textId="77777777" w:rsidR="00857030" w:rsidRDefault="00857030" w:rsidP="009C5023">
            <w:pPr>
              <w:spacing w:after="0" w:line="240" w:lineRule="auto"/>
              <w:rPr>
                <w:rFonts w:ascii="Times New Roman" w:hAnsi="Times New Roman" w:cs="Times New Roman"/>
                <w:b/>
                <w:sz w:val="20"/>
                <w:szCs w:val="20"/>
                <w:lang w:eastAsia="fr-FR"/>
              </w:rPr>
            </w:pPr>
            <w:r w:rsidRPr="00566985">
              <w:rPr>
                <w:rFonts w:ascii="Times New Roman" w:hAnsi="Times New Roman" w:cs="Times New Roman"/>
                <w:b/>
                <w:sz w:val="20"/>
                <w:szCs w:val="20"/>
                <w:lang w:eastAsia="fr-FR"/>
              </w:rPr>
              <w:t xml:space="preserve">Study: </w:t>
            </w:r>
          </w:p>
          <w:p w14:paraId="785BE3AD" w14:textId="017B7F4F" w:rsidR="00857030" w:rsidRPr="00566985" w:rsidRDefault="000D7106" w:rsidP="009C5023">
            <w:pPr>
              <w:spacing w:after="0" w:line="240" w:lineRule="auto"/>
              <w:rPr>
                <w:rFonts w:ascii="Times New Roman" w:hAnsi="Times New Roman" w:cs="Times New Roman"/>
                <w:b/>
                <w:sz w:val="20"/>
                <w:szCs w:val="20"/>
                <w:lang w:eastAsia="fr-FR"/>
              </w:rPr>
            </w:pPr>
            <w:r>
              <w:rPr>
                <w:rFonts w:ascii="Times New Roman" w:hAnsi="Times New Roman" w:cs="Times New Roman"/>
                <w:b/>
                <w:sz w:val="20"/>
                <w:szCs w:val="20"/>
                <w:lang w:eastAsia="fr-FR"/>
              </w:rPr>
              <w:t>Kondou</w:t>
            </w:r>
            <w:r w:rsidR="00DE1AE6" w:rsidRPr="00DE1AE6">
              <w:rPr>
                <w:rFonts w:ascii="Times New Roman" w:hAnsi="Times New Roman" w:cs="Times New Roman"/>
                <w:b/>
                <w:sz w:val="20"/>
                <w:szCs w:val="20"/>
                <w:vertAlign w:val="superscript"/>
                <w:lang w:eastAsia="fr-FR"/>
              </w:rPr>
              <w:t>31</w:t>
            </w:r>
            <w:r>
              <w:rPr>
                <w:rFonts w:ascii="Times New Roman" w:hAnsi="Times New Roman" w:cs="Times New Roman"/>
                <w:b/>
                <w:sz w:val="20"/>
                <w:szCs w:val="20"/>
                <w:lang w:eastAsia="fr-FR"/>
              </w:rPr>
              <w:t xml:space="preserve"> </w:t>
            </w:r>
            <w:r w:rsidR="00A86128">
              <w:rPr>
                <w:rFonts w:ascii="Times New Roman" w:hAnsi="Times New Roman" w:cs="Times New Roman"/>
                <w:b/>
                <w:sz w:val="20"/>
                <w:szCs w:val="20"/>
                <w:lang w:eastAsia="fr-FR"/>
              </w:rPr>
              <w:t>2018</w:t>
            </w:r>
          </w:p>
        </w:tc>
        <w:tc>
          <w:tcPr>
            <w:tcW w:w="2630" w:type="pct"/>
            <w:vMerge w:val="restart"/>
            <w:vAlign w:val="center"/>
          </w:tcPr>
          <w:p w14:paraId="783A4999" w14:textId="77777777" w:rsidR="00857030" w:rsidRPr="00566985" w:rsidRDefault="00857030" w:rsidP="009C5023">
            <w:pPr>
              <w:spacing w:after="0" w:line="240" w:lineRule="auto"/>
              <w:rPr>
                <w:rFonts w:ascii="Times New Roman" w:hAnsi="Times New Roman" w:cs="Times New Roman"/>
                <w:b/>
                <w:sz w:val="20"/>
                <w:szCs w:val="20"/>
                <w:lang w:eastAsia="fr-FR"/>
              </w:rPr>
            </w:pPr>
            <w:r w:rsidRPr="00566985">
              <w:rPr>
                <w:rFonts w:ascii="Times New Roman" w:hAnsi="Times New Roman" w:cs="Times New Roman"/>
                <w:b/>
                <w:sz w:val="20"/>
                <w:szCs w:val="20"/>
                <w:lang w:eastAsia="fr-FR"/>
              </w:rPr>
              <w:t>Methodological quality criteria</w:t>
            </w:r>
          </w:p>
        </w:tc>
        <w:tc>
          <w:tcPr>
            <w:tcW w:w="1657" w:type="pct"/>
            <w:gridSpan w:val="4"/>
            <w:vAlign w:val="center"/>
          </w:tcPr>
          <w:p w14:paraId="6F266632" w14:textId="77777777" w:rsidR="00857030" w:rsidRPr="00566985" w:rsidRDefault="00857030" w:rsidP="009C5023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sz w:val="20"/>
                <w:szCs w:val="20"/>
                <w:lang w:eastAsia="fr-FR"/>
              </w:rPr>
            </w:pPr>
            <w:r w:rsidRPr="00566985">
              <w:rPr>
                <w:rFonts w:ascii="Times New Roman" w:hAnsi="Times New Roman" w:cs="Times New Roman"/>
                <w:b/>
                <w:sz w:val="20"/>
                <w:szCs w:val="20"/>
                <w:lang w:eastAsia="fr-FR"/>
              </w:rPr>
              <w:t>Responses</w:t>
            </w:r>
          </w:p>
        </w:tc>
      </w:tr>
      <w:tr w:rsidR="00857030" w:rsidRPr="00566985" w14:paraId="4E212BE0" w14:textId="77777777" w:rsidTr="009C5023">
        <w:trPr>
          <w:jc w:val="center"/>
        </w:trPr>
        <w:tc>
          <w:tcPr>
            <w:tcW w:w="713" w:type="pct"/>
            <w:vMerge/>
            <w:tcBorders>
              <w:bottom w:val="single" w:sz="24" w:space="0" w:color="auto"/>
            </w:tcBorders>
          </w:tcPr>
          <w:p w14:paraId="30877401" w14:textId="77777777" w:rsidR="00857030" w:rsidRPr="00566985" w:rsidRDefault="00857030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eastAsia="fr-FR"/>
              </w:rPr>
            </w:pPr>
          </w:p>
        </w:tc>
        <w:tc>
          <w:tcPr>
            <w:tcW w:w="2630" w:type="pct"/>
            <w:vMerge/>
            <w:tcBorders>
              <w:bottom w:val="single" w:sz="24" w:space="0" w:color="auto"/>
            </w:tcBorders>
          </w:tcPr>
          <w:p w14:paraId="577A2939" w14:textId="77777777" w:rsidR="00857030" w:rsidRPr="00566985" w:rsidRDefault="00857030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eastAsia="fr-FR"/>
              </w:rPr>
            </w:pPr>
          </w:p>
        </w:tc>
        <w:tc>
          <w:tcPr>
            <w:tcW w:w="261" w:type="pct"/>
            <w:tcBorders>
              <w:bottom w:val="single" w:sz="24" w:space="0" w:color="auto"/>
            </w:tcBorders>
            <w:vAlign w:val="center"/>
          </w:tcPr>
          <w:p w14:paraId="048C47E7" w14:textId="77777777" w:rsidR="00857030" w:rsidRPr="00566985" w:rsidRDefault="00857030" w:rsidP="009C5023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eastAsia="fr-FR"/>
              </w:rPr>
            </w:pPr>
            <w:r w:rsidRPr="00566985">
              <w:rPr>
                <w:rFonts w:ascii="Times New Roman" w:hAnsi="Times New Roman" w:cs="Times New Roman"/>
                <w:sz w:val="20"/>
                <w:szCs w:val="20"/>
                <w:lang w:eastAsia="fr-FR"/>
              </w:rPr>
              <w:t>Yes</w:t>
            </w:r>
          </w:p>
        </w:tc>
        <w:tc>
          <w:tcPr>
            <w:tcW w:w="210" w:type="pct"/>
            <w:tcBorders>
              <w:bottom w:val="single" w:sz="24" w:space="0" w:color="auto"/>
            </w:tcBorders>
            <w:vAlign w:val="center"/>
          </w:tcPr>
          <w:p w14:paraId="14AF1461" w14:textId="77777777" w:rsidR="00857030" w:rsidRPr="00566985" w:rsidRDefault="00857030" w:rsidP="009C5023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eastAsia="fr-FR"/>
              </w:rPr>
            </w:pPr>
            <w:r w:rsidRPr="00566985">
              <w:rPr>
                <w:rFonts w:ascii="Times New Roman" w:hAnsi="Times New Roman" w:cs="Times New Roman"/>
                <w:sz w:val="20"/>
                <w:szCs w:val="20"/>
                <w:lang w:eastAsia="fr-FR"/>
              </w:rPr>
              <w:t>No</w:t>
            </w:r>
          </w:p>
        </w:tc>
        <w:tc>
          <w:tcPr>
            <w:tcW w:w="313" w:type="pct"/>
            <w:tcBorders>
              <w:bottom w:val="single" w:sz="24" w:space="0" w:color="auto"/>
            </w:tcBorders>
            <w:vAlign w:val="center"/>
          </w:tcPr>
          <w:p w14:paraId="1BAD8E34" w14:textId="77777777" w:rsidR="00857030" w:rsidRPr="00566985" w:rsidRDefault="00857030" w:rsidP="009C5023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eastAsia="fr-FR"/>
              </w:rPr>
            </w:pPr>
            <w:r w:rsidRPr="00566985">
              <w:rPr>
                <w:rFonts w:ascii="Times New Roman" w:hAnsi="Times New Roman" w:cs="Times New Roman"/>
                <w:sz w:val="20"/>
                <w:szCs w:val="20"/>
                <w:lang w:eastAsia="fr-FR"/>
              </w:rPr>
              <w:t>Can’t tell</w:t>
            </w:r>
          </w:p>
        </w:tc>
        <w:tc>
          <w:tcPr>
            <w:tcW w:w="873" w:type="pct"/>
            <w:tcBorders>
              <w:bottom w:val="single" w:sz="24" w:space="0" w:color="auto"/>
            </w:tcBorders>
            <w:vAlign w:val="center"/>
          </w:tcPr>
          <w:p w14:paraId="6C3526DF" w14:textId="77777777" w:rsidR="00857030" w:rsidRPr="00566985" w:rsidRDefault="00857030" w:rsidP="009C5023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eastAsia="fr-FR"/>
              </w:rPr>
            </w:pPr>
            <w:r w:rsidRPr="00566985">
              <w:rPr>
                <w:rFonts w:ascii="Times New Roman" w:hAnsi="Times New Roman" w:cs="Times New Roman"/>
                <w:sz w:val="20"/>
                <w:szCs w:val="20"/>
                <w:lang w:eastAsia="fr-FR"/>
              </w:rPr>
              <w:t>Comments</w:t>
            </w:r>
          </w:p>
        </w:tc>
      </w:tr>
      <w:tr w:rsidR="00857030" w:rsidRPr="00E718A9" w14:paraId="00CD0CEE" w14:textId="77777777" w:rsidTr="009C5023">
        <w:trPr>
          <w:trHeight w:val="257"/>
          <w:jc w:val="center"/>
        </w:trPr>
        <w:tc>
          <w:tcPr>
            <w:tcW w:w="713" w:type="pct"/>
            <w:vMerge w:val="restart"/>
          </w:tcPr>
          <w:p w14:paraId="699D1BBF" w14:textId="77777777" w:rsidR="00857030" w:rsidRPr="00566985" w:rsidRDefault="00857030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  <w:r w:rsidRPr="00566985"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 xml:space="preserve">Screening questions </w:t>
            </w:r>
          </w:p>
          <w:p w14:paraId="4B3E5364" w14:textId="77777777" w:rsidR="00857030" w:rsidRPr="00566985" w:rsidRDefault="00857030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  <w:r w:rsidRPr="00566985"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>(for all types)</w:t>
            </w:r>
          </w:p>
        </w:tc>
        <w:tc>
          <w:tcPr>
            <w:tcW w:w="2630" w:type="pct"/>
            <w:tcBorders>
              <w:bottom w:val="single" w:sz="4" w:space="0" w:color="auto"/>
            </w:tcBorders>
          </w:tcPr>
          <w:p w14:paraId="3111F779" w14:textId="77777777" w:rsidR="00857030" w:rsidRPr="00566985" w:rsidRDefault="00857030" w:rsidP="009C5023">
            <w:pPr>
              <w:spacing w:after="0" w:line="240" w:lineRule="auto"/>
              <w:rPr>
                <w:rFonts w:ascii="Times New Roman" w:eastAsia="Calibri" w:hAnsi="Times New Roman" w:cs="Times New Roman"/>
                <w:i/>
                <w:sz w:val="20"/>
                <w:szCs w:val="20"/>
                <w:lang w:val="en-US"/>
              </w:rPr>
            </w:pPr>
            <w:r w:rsidRPr="00566985"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>S1. Are there clear research questions?</w:t>
            </w:r>
          </w:p>
        </w:tc>
        <w:tc>
          <w:tcPr>
            <w:tcW w:w="261" w:type="pct"/>
          </w:tcPr>
          <w:p w14:paraId="194FB620" w14:textId="77777777" w:rsidR="00857030" w:rsidRPr="00566985" w:rsidRDefault="00857030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>X</w:t>
            </w:r>
          </w:p>
        </w:tc>
        <w:tc>
          <w:tcPr>
            <w:tcW w:w="210" w:type="pct"/>
          </w:tcPr>
          <w:p w14:paraId="220AA2F3" w14:textId="77777777" w:rsidR="00857030" w:rsidRPr="00566985" w:rsidRDefault="00857030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313" w:type="pct"/>
          </w:tcPr>
          <w:p w14:paraId="0D19F608" w14:textId="77777777" w:rsidR="00857030" w:rsidRPr="00566985" w:rsidRDefault="00857030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873" w:type="pct"/>
          </w:tcPr>
          <w:p w14:paraId="38005BC3" w14:textId="77777777" w:rsidR="00857030" w:rsidRPr="00566985" w:rsidRDefault="00857030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</w:tr>
      <w:tr w:rsidR="00857030" w:rsidRPr="00E718A9" w14:paraId="1999BF55" w14:textId="77777777" w:rsidTr="009C5023">
        <w:trPr>
          <w:trHeight w:val="299"/>
          <w:jc w:val="center"/>
        </w:trPr>
        <w:tc>
          <w:tcPr>
            <w:tcW w:w="713" w:type="pct"/>
            <w:vMerge/>
          </w:tcPr>
          <w:p w14:paraId="5575A5B4" w14:textId="77777777" w:rsidR="00857030" w:rsidRPr="00566985" w:rsidRDefault="00857030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630" w:type="pct"/>
            <w:tcBorders>
              <w:top w:val="single" w:sz="4" w:space="0" w:color="auto"/>
              <w:bottom w:val="single" w:sz="4" w:space="0" w:color="auto"/>
            </w:tcBorders>
          </w:tcPr>
          <w:p w14:paraId="1D62E0C8" w14:textId="77777777" w:rsidR="00857030" w:rsidRPr="00566985" w:rsidRDefault="00857030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  <w:r w:rsidRPr="00566985"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 xml:space="preserve">S2. Do the collected data allow to address the research questions? </w:t>
            </w:r>
          </w:p>
        </w:tc>
        <w:tc>
          <w:tcPr>
            <w:tcW w:w="261" w:type="pct"/>
          </w:tcPr>
          <w:p w14:paraId="7556174B" w14:textId="77777777" w:rsidR="00857030" w:rsidRPr="00566985" w:rsidRDefault="00857030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>X</w:t>
            </w:r>
          </w:p>
        </w:tc>
        <w:tc>
          <w:tcPr>
            <w:tcW w:w="210" w:type="pct"/>
          </w:tcPr>
          <w:p w14:paraId="02C892C2" w14:textId="77777777" w:rsidR="00857030" w:rsidRPr="00566985" w:rsidRDefault="00857030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313" w:type="pct"/>
          </w:tcPr>
          <w:p w14:paraId="63B2CF5A" w14:textId="77777777" w:rsidR="00857030" w:rsidRPr="00566985" w:rsidRDefault="00857030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873" w:type="pct"/>
          </w:tcPr>
          <w:p w14:paraId="5DC99659" w14:textId="77777777" w:rsidR="00857030" w:rsidRPr="00566985" w:rsidRDefault="00857030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</w:tr>
      <w:tr w:rsidR="00857030" w:rsidRPr="000B2924" w14:paraId="77C7C0E4" w14:textId="77777777" w:rsidTr="009C5023">
        <w:trPr>
          <w:trHeight w:val="233"/>
          <w:jc w:val="center"/>
        </w:trPr>
        <w:tc>
          <w:tcPr>
            <w:tcW w:w="713" w:type="pct"/>
            <w:vMerge/>
            <w:tcBorders>
              <w:bottom w:val="single" w:sz="24" w:space="0" w:color="auto"/>
            </w:tcBorders>
          </w:tcPr>
          <w:p w14:paraId="3A4DE20B" w14:textId="77777777" w:rsidR="00857030" w:rsidRPr="00566985" w:rsidRDefault="00857030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4287" w:type="pct"/>
            <w:gridSpan w:val="5"/>
            <w:tcBorders>
              <w:top w:val="single" w:sz="4" w:space="0" w:color="auto"/>
              <w:bottom w:val="single" w:sz="24" w:space="0" w:color="auto"/>
            </w:tcBorders>
          </w:tcPr>
          <w:p w14:paraId="58E58262" w14:textId="77777777" w:rsidR="00857030" w:rsidRPr="00566985" w:rsidRDefault="00857030" w:rsidP="009C5023">
            <w:pPr>
              <w:spacing w:after="0" w:line="240" w:lineRule="auto"/>
              <w:rPr>
                <w:rFonts w:ascii="Times New Roman" w:hAnsi="Times New Roman" w:cs="Times New Roman"/>
                <w:color w:val="C00000"/>
                <w:sz w:val="20"/>
                <w:szCs w:val="20"/>
                <w:lang w:val="en-US" w:eastAsia="fr-FR"/>
              </w:rPr>
            </w:pPr>
            <w:r w:rsidRPr="00566985">
              <w:rPr>
                <w:rFonts w:ascii="Times New Roman" w:eastAsia="Calibri" w:hAnsi="Times New Roman" w:cs="Times New Roman"/>
                <w:i/>
                <w:color w:val="C00000"/>
                <w:sz w:val="20"/>
                <w:szCs w:val="20"/>
                <w:lang w:val="en-US"/>
              </w:rPr>
              <w:t>Further appraisal may not be feasible or appropriate when the answer is ‘No’ or ‘Can’t tell’ to one or both screening questions.</w:t>
            </w:r>
          </w:p>
        </w:tc>
      </w:tr>
      <w:tr w:rsidR="00857030" w:rsidRPr="000B2924" w14:paraId="2C0E1D4B" w14:textId="77777777" w:rsidTr="009C5023">
        <w:trPr>
          <w:jc w:val="center"/>
        </w:trPr>
        <w:tc>
          <w:tcPr>
            <w:tcW w:w="713" w:type="pct"/>
            <w:vMerge w:val="restart"/>
            <w:tcBorders>
              <w:top w:val="single" w:sz="24" w:space="0" w:color="auto"/>
            </w:tcBorders>
          </w:tcPr>
          <w:p w14:paraId="453FDC1F" w14:textId="77777777" w:rsidR="00857030" w:rsidRPr="00566985" w:rsidRDefault="00857030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eastAsia="fr-FR"/>
              </w:rPr>
            </w:pPr>
            <w:r w:rsidRPr="00566985">
              <w:rPr>
                <w:rFonts w:ascii="Times New Roman" w:hAnsi="Times New Roman" w:cs="Times New Roman"/>
                <w:sz w:val="20"/>
                <w:szCs w:val="20"/>
                <w:lang w:eastAsia="fr-FR"/>
              </w:rPr>
              <w:t>1. Qualitative</w:t>
            </w:r>
          </w:p>
        </w:tc>
        <w:tc>
          <w:tcPr>
            <w:tcW w:w="2630" w:type="pct"/>
            <w:tcBorders>
              <w:top w:val="single" w:sz="24" w:space="0" w:color="auto"/>
            </w:tcBorders>
          </w:tcPr>
          <w:p w14:paraId="3DEC5D50" w14:textId="77777777" w:rsidR="00857030" w:rsidRPr="00566985" w:rsidRDefault="00857030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  <w:r w:rsidRPr="00566985"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>1.1. Is the qualitative approach appropriate to answer the research question?</w:t>
            </w:r>
          </w:p>
        </w:tc>
        <w:tc>
          <w:tcPr>
            <w:tcW w:w="261" w:type="pct"/>
            <w:tcBorders>
              <w:top w:val="single" w:sz="24" w:space="0" w:color="auto"/>
            </w:tcBorders>
          </w:tcPr>
          <w:p w14:paraId="2FC4ADEA" w14:textId="65154C9D" w:rsidR="00857030" w:rsidRPr="00566985" w:rsidRDefault="00F0272F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>X</w:t>
            </w:r>
          </w:p>
        </w:tc>
        <w:tc>
          <w:tcPr>
            <w:tcW w:w="210" w:type="pct"/>
            <w:tcBorders>
              <w:top w:val="single" w:sz="24" w:space="0" w:color="auto"/>
            </w:tcBorders>
          </w:tcPr>
          <w:p w14:paraId="2750BA68" w14:textId="77777777" w:rsidR="00857030" w:rsidRPr="00566985" w:rsidRDefault="00857030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313" w:type="pct"/>
            <w:tcBorders>
              <w:top w:val="single" w:sz="24" w:space="0" w:color="auto"/>
            </w:tcBorders>
          </w:tcPr>
          <w:p w14:paraId="5F0BFDCC" w14:textId="77777777" w:rsidR="00857030" w:rsidRPr="00566985" w:rsidRDefault="00857030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873" w:type="pct"/>
            <w:tcBorders>
              <w:top w:val="single" w:sz="24" w:space="0" w:color="auto"/>
            </w:tcBorders>
          </w:tcPr>
          <w:p w14:paraId="6A146907" w14:textId="2B00A97A" w:rsidR="00857030" w:rsidRPr="009127E9" w:rsidRDefault="00F0272F" w:rsidP="009127E9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  <w:r w:rsidRPr="009127E9"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 xml:space="preserve">The aim is to </w:t>
            </w:r>
            <w:r w:rsidR="009127E9" w:rsidRPr="009127E9"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 xml:space="preserve">elucidate the experiences of husbands present at emergency </w:t>
            </w:r>
            <w:r w:rsidR="00AB3E27"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>caesarean</w:t>
            </w:r>
            <w:r w:rsidR="009127E9" w:rsidRPr="009127E9"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 xml:space="preserve"> sections.</w:t>
            </w:r>
          </w:p>
        </w:tc>
      </w:tr>
      <w:tr w:rsidR="00857030" w:rsidRPr="000B2924" w14:paraId="433CCB11" w14:textId="77777777" w:rsidTr="009C5023">
        <w:trPr>
          <w:trHeight w:val="274"/>
          <w:jc w:val="center"/>
        </w:trPr>
        <w:tc>
          <w:tcPr>
            <w:tcW w:w="713" w:type="pct"/>
            <w:vMerge/>
          </w:tcPr>
          <w:p w14:paraId="3486815E" w14:textId="77777777" w:rsidR="00857030" w:rsidRPr="00566985" w:rsidRDefault="00857030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630" w:type="pct"/>
          </w:tcPr>
          <w:p w14:paraId="271DB2B1" w14:textId="77777777" w:rsidR="00857030" w:rsidRPr="00566985" w:rsidRDefault="00857030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  <w:r w:rsidRPr="00566985"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>1.2. Are the qualitative data collection methods adequate to address the research question?</w:t>
            </w:r>
          </w:p>
        </w:tc>
        <w:tc>
          <w:tcPr>
            <w:tcW w:w="261" w:type="pct"/>
          </w:tcPr>
          <w:p w14:paraId="395CE4FA" w14:textId="17BAF0C3" w:rsidR="00857030" w:rsidRPr="00566985" w:rsidRDefault="00857030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10" w:type="pct"/>
          </w:tcPr>
          <w:p w14:paraId="3BC918E5" w14:textId="77777777" w:rsidR="00857030" w:rsidRPr="00566985" w:rsidRDefault="00857030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313" w:type="pct"/>
          </w:tcPr>
          <w:p w14:paraId="2CCCED5F" w14:textId="79B32B00" w:rsidR="00857030" w:rsidRPr="00566985" w:rsidRDefault="00B752C0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>X</w:t>
            </w:r>
          </w:p>
        </w:tc>
        <w:tc>
          <w:tcPr>
            <w:tcW w:w="873" w:type="pct"/>
          </w:tcPr>
          <w:p w14:paraId="0DAD6A03" w14:textId="77777777" w:rsidR="00857030" w:rsidRDefault="00511D6B" w:rsidP="009127E9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 xml:space="preserve">Exclusion criteria were bad health of mother, father or infant, which limits the </w:t>
            </w:r>
            <w:r w:rsidR="0021051D"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 xml:space="preserve">population somewhat. </w:t>
            </w:r>
          </w:p>
          <w:p w14:paraId="4CBB29BB" w14:textId="16A2CA24" w:rsidR="00851224" w:rsidRPr="009127E9" w:rsidRDefault="00851224" w:rsidP="009127E9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>Semi-structured interviews</w:t>
            </w:r>
            <w:r w:rsidR="004740CE"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 xml:space="preserve">, interview guide used and </w:t>
            </w:r>
            <w:r w:rsidR="006627F2"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>described</w:t>
            </w:r>
            <w:r w:rsidR="0029351F"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 xml:space="preserve">. Inclusion during approx. half a year. Not stated </w:t>
            </w:r>
            <w:r w:rsidR="00B752C0"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 xml:space="preserve">if any declined or were not contacted. </w:t>
            </w:r>
            <w:r w:rsidR="006627F2"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>Interviews recorded</w:t>
            </w:r>
            <w:r w:rsidR="00EB5DFD"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 xml:space="preserve">, transcribed, reviewed. </w:t>
            </w:r>
          </w:p>
        </w:tc>
      </w:tr>
      <w:tr w:rsidR="00857030" w:rsidRPr="00E718A9" w14:paraId="58CA2931" w14:textId="77777777" w:rsidTr="009C5023">
        <w:trPr>
          <w:jc w:val="center"/>
        </w:trPr>
        <w:tc>
          <w:tcPr>
            <w:tcW w:w="713" w:type="pct"/>
            <w:vMerge/>
          </w:tcPr>
          <w:p w14:paraId="0E4726BE" w14:textId="77777777" w:rsidR="00857030" w:rsidRPr="00566985" w:rsidRDefault="00857030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630" w:type="pct"/>
          </w:tcPr>
          <w:p w14:paraId="5AA5F926" w14:textId="77777777" w:rsidR="00857030" w:rsidRPr="00566985" w:rsidRDefault="00857030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  <w:r w:rsidRPr="00566985"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>1.3. Are the findings adequately derived from the data?</w:t>
            </w:r>
          </w:p>
        </w:tc>
        <w:tc>
          <w:tcPr>
            <w:tcW w:w="261" w:type="pct"/>
          </w:tcPr>
          <w:p w14:paraId="2C541480" w14:textId="77777777" w:rsidR="00857030" w:rsidRPr="00566985" w:rsidRDefault="00857030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10" w:type="pct"/>
          </w:tcPr>
          <w:p w14:paraId="30A34958" w14:textId="77777777" w:rsidR="00857030" w:rsidRPr="00566985" w:rsidRDefault="00857030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313" w:type="pct"/>
          </w:tcPr>
          <w:p w14:paraId="03417C74" w14:textId="1B9F5AE2" w:rsidR="00857030" w:rsidRPr="00566985" w:rsidRDefault="004E422E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>X</w:t>
            </w:r>
          </w:p>
        </w:tc>
        <w:tc>
          <w:tcPr>
            <w:tcW w:w="873" w:type="pct"/>
          </w:tcPr>
          <w:p w14:paraId="02502C8F" w14:textId="21451D25" w:rsidR="00857030" w:rsidRPr="009127E9" w:rsidRDefault="004E7F01" w:rsidP="009127E9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 xml:space="preserve">It is not stated which method of data analysis was applied. </w:t>
            </w:r>
            <w:r w:rsidR="004E422E"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 xml:space="preserve">It is stated that “the interviewer […] </w:t>
            </w:r>
            <w:r w:rsidR="00E22DA8"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 xml:space="preserve">collected similar responses each four sections” </w:t>
            </w:r>
            <w:r w:rsidR="00C919A3"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 xml:space="preserve">and it seems probable that these </w:t>
            </w:r>
            <w:r w:rsidR="005F0881"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 xml:space="preserve">four sections are themes. There are further </w:t>
            </w:r>
            <w:r w:rsidR="00850187"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 xml:space="preserve">12 categories and 28 subcategories. </w:t>
            </w:r>
          </w:p>
        </w:tc>
      </w:tr>
      <w:tr w:rsidR="00857030" w:rsidRPr="00E718A9" w14:paraId="30ECDE8C" w14:textId="77777777" w:rsidTr="009C5023">
        <w:trPr>
          <w:jc w:val="center"/>
        </w:trPr>
        <w:tc>
          <w:tcPr>
            <w:tcW w:w="713" w:type="pct"/>
            <w:vMerge/>
          </w:tcPr>
          <w:p w14:paraId="5E9B12F6" w14:textId="77777777" w:rsidR="00857030" w:rsidRPr="00566985" w:rsidRDefault="00857030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630" w:type="pct"/>
          </w:tcPr>
          <w:p w14:paraId="7E335B94" w14:textId="77777777" w:rsidR="00857030" w:rsidRPr="00566985" w:rsidRDefault="00857030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  <w:r w:rsidRPr="00566985"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 xml:space="preserve">1.4. Is the interpretation of results sufficiently substantiated by data? </w:t>
            </w:r>
          </w:p>
        </w:tc>
        <w:tc>
          <w:tcPr>
            <w:tcW w:w="261" w:type="pct"/>
          </w:tcPr>
          <w:p w14:paraId="134D3268" w14:textId="718E5310" w:rsidR="00857030" w:rsidRPr="00566985" w:rsidRDefault="00850187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>X</w:t>
            </w:r>
          </w:p>
        </w:tc>
        <w:tc>
          <w:tcPr>
            <w:tcW w:w="210" w:type="pct"/>
          </w:tcPr>
          <w:p w14:paraId="13937A27" w14:textId="77777777" w:rsidR="00857030" w:rsidRPr="00566985" w:rsidRDefault="00857030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313" w:type="pct"/>
          </w:tcPr>
          <w:p w14:paraId="1BC1F0C1" w14:textId="77777777" w:rsidR="00857030" w:rsidRPr="00566985" w:rsidRDefault="00857030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873" w:type="pct"/>
          </w:tcPr>
          <w:p w14:paraId="7A3DD3A2" w14:textId="737BDB05" w:rsidR="00857030" w:rsidRPr="009127E9" w:rsidRDefault="00850187" w:rsidP="009127E9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>Many quotes are available.</w:t>
            </w:r>
          </w:p>
        </w:tc>
      </w:tr>
      <w:tr w:rsidR="00857030" w:rsidRPr="00E718A9" w14:paraId="0E2933A0" w14:textId="77777777" w:rsidTr="009C5023">
        <w:trPr>
          <w:trHeight w:val="283"/>
          <w:jc w:val="center"/>
        </w:trPr>
        <w:tc>
          <w:tcPr>
            <w:tcW w:w="713" w:type="pct"/>
            <w:vMerge/>
          </w:tcPr>
          <w:p w14:paraId="0A225B88" w14:textId="77777777" w:rsidR="00857030" w:rsidRPr="00566985" w:rsidRDefault="00857030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630" w:type="pct"/>
          </w:tcPr>
          <w:p w14:paraId="631E2C7F" w14:textId="77777777" w:rsidR="00857030" w:rsidRPr="00566985" w:rsidRDefault="00857030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  <w:r w:rsidRPr="00566985"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>1.5. Is there coherence between qualitative data sources, collection, analysis and interpretation?</w:t>
            </w:r>
          </w:p>
        </w:tc>
        <w:tc>
          <w:tcPr>
            <w:tcW w:w="261" w:type="pct"/>
          </w:tcPr>
          <w:p w14:paraId="179DF7E7" w14:textId="384E770B" w:rsidR="00857030" w:rsidRPr="00566985" w:rsidRDefault="003149F0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>X</w:t>
            </w:r>
          </w:p>
        </w:tc>
        <w:tc>
          <w:tcPr>
            <w:tcW w:w="210" w:type="pct"/>
          </w:tcPr>
          <w:p w14:paraId="223C24BF" w14:textId="77777777" w:rsidR="00857030" w:rsidRPr="00566985" w:rsidRDefault="00857030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313" w:type="pct"/>
          </w:tcPr>
          <w:p w14:paraId="785A8654" w14:textId="77777777" w:rsidR="00857030" w:rsidRPr="00566985" w:rsidRDefault="00857030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873" w:type="pct"/>
          </w:tcPr>
          <w:p w14:paraId="43E047A4" w14:textId="77777777" w:rsidR="00857030" w:rsidRPr="009127E9" w:rsidRDefault="00857030" w:rsidP="009127E9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</w:tr>
      <w:tr w:rsidR="00857030" w:rsidRPr="00566985" w14:paraId="51EFC2B6" w14:textId="77777777" w:rsidTr="009C5023">
        <w:trPr>
          <w:jc w:val="center"/>
        </w:trPr>
        <w:tc>
          <w:tcPr>
            <w:tcW w:w="713" w:type="pct"/>
            <w:vMerge w:val="restart"/>
            <w:tcBorders>
              <w:top w:val="single" w:sz="24" w:space="0" w:color="auto"/>
            </w:tcBorders>
          </w:tcPr>
          <w:p w14:paraId="5DAE3AD1" w14:textId="77777777" w:rsidR="00857030" w:rsidRPr="00566985" w:rsidRDefault="00857030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eastAsia="fr-FR"/>
              </w:rPr>
            </w:pPr>
            <w:r w:rsidRPr="00566985">
              <w:rPr>
                <w:rFonts w:ascii="Times New Roman" w:hAnsi="Times New Roman" w:cs="Times New Roman"/>
                <w:sz w:val="20"/>
                <w:szCs w:val="20"/>
                <w:lang w:eastAsia="fr-FR"/>
              </w:rPr>
              <w:t>2. Quantitative randomized controlled trials</w:t>
            </w:r>
          </w:p>
        </w:tc>
        <w:tc>
          <w:tcPr>
            <w:tcW w:w="2630" w:type="pct"/>
            <w:tcBorders>
              <w:top w:val="single" w:sz="24" w:space="0" w:color="auto"/>
            </w:tcBorders>
          </w:tcPr>
          <w:p w14:paraId="00135EE3" w14:textId="77777777" w:rsidR="00857030" w:rsidRPr="00566985" w:rsidRDefault="00857030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eastAsia="fr-FR"/>
              </w:rPr>
            </w:pPr>
            <w:r w:rsidRPr="00566985">
              <w:rPr>
                <w:rFonts w:ascii="Times New Roman" w:hAnsi="Times New Roman" w:cs="Times New Roman"/>
                <w:sz w:val="20"/>
                <w:szCs w:val="20"/>
                <w:lang w:eastAsia="fr-FR"/>
              </w:rPr>
              <w:t>2.1. Is randomization appropriately performed?</w:t>
            </w:r>
          </w:p>
        </w:tc>
        <w:tc>
          <w:tcPr>
            <w:tcW w:w="261" w:type="pct"/>
            <w:tcBorders>
              <w:top w:val="single" w:sz="24" w:space="0" w:color="auto"/>
            </w:tcBorders>
          </w:tcPr>
          <w:p w14:paraId="022BE0B8" w14:textId="77777777" w:rsidR="00857030" w:rsidRPr="00566985" w:rsidRDefault="00857030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eastAsia="fr-FR"/>
              </w:rPr>
            </w:pPr>
          </w:p>
        </w:tc>
        <w:tc>
          <w:tcPr>
            <w:tcW w:w="210" w:type="pct"/>
            <w:tcBorders>
              <w:top w:val="single" w:sz="24" w:space="0" w:color="auto"/>
            </w:tcBorders>
          </w:tcPr>
          <w:p w14:paraId="68589370" w14:textId="77777777" w:rsidR="00857030" w:rsidRPr="00566985" w:rsidRDefault="00857030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eastAsia="fr-FR"/>
              </w:rPr>
            </w:pPr>
          </w:p>
        </w:tc>
        <w:tc>
          <w:tcPr>
            <w:tcW w:w="313" w:type="pct"/>
            <w:tcBorders>
              <w:top w:val="single" w:sz="24" w:space="0" w:color="auto"/>
            </w:tcBorders>
          </w:tcPr>
          <w:p w14:paraId="291D17B5" w14:textId="77777777" w:rsidR="00857030" w:rsidRPr="00566985" w:rsidRDefault="00857030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eastAsia="fr-FR"/>
              </w:rPr>
            </w:pPr>
          </w:p>
        </w:tc>
        <w:tc>
          <w:tcPr>
            <w:tcW w:w="873" w:type="pct"/>
            <w:tcBorders>
              <w:top w:val="single" w:sz="24" w:space="0" w:color="auto"/>
            </w:tcBorders>
          </w:tcPr>
          <w:p w14:paraId="5C235138" w14:textId="77777777" w:rsidR="00857030" w:rsidRPr="009676CD" w:rsidRDefault="00857030" w:rsidP="009C5023">
            <w:pPr>
              <w:spacing w:after="0" w:line="240" w:lineRule="auto"/>
              <w:rPr>
                <w:rFonts w:ascii="Times New Roman" w:hAnsi="Times New Roman" w:cs="Times New Roman"/>
                <w:iCs/>
                <w:sz w:val="20"/>
                <w:szCs w:val="20"/>
                <w:lang w:eastAsia="fr-FR"/>
              </w:rPr>
            </w:pPr>
          </w:p>
        </w:tc>
      </w:tr>
      <w:tr w:rsidR="00857030" w:rsidRPr="000B2924" w14:paraId="6F748578" w14:textId="77777777" w:rsidTr="009C5023">
        <w:trPr>
          <w:jc w:val="center"/>
        </w:trPr>
        <w:tc>
          <w:tcPr>
            <w:tcW w:w="713" w:type="pct"/>
            <w:vMerge/>
          </w:tcPr>
          <w:p w14:paraId="760D9322" w14:textId="77777777" w:rsidR="00857030" w:rsidRPr="00566985" w:rsidRDefault="00857030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eastAsia="fr-FR"/>
              </w:rPr>
            </w:pPr>
          </w:p>
        </w:tc>
        <w:tc>
          <w:tcPr>
            <w:tcW w:w="2630" w:type="pct"/>
          </w:tcPr>
          <w:p w14:paraId="01D28973" w14:textId="77777777" w:rsidR="00857030" w:rsidRPr="00566985" w:rsidRDefault="00857030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  <w:r w:rsidRPr="00566985"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>2.2. Are the groups comparable at baseline?</w:t>
            </w:r>
          </w:p>
        </w:tc>
        <w:tc>
          <w:tcPr>
            <w:tcW w:w="261" w:type="pct"/>
          </w:tcPr>
          <w:p w14:paraId="04EFAB44" w14:textId="77777777" w:rsidR="00857030" w:rsidRPr="00566985" w:rsidRDefault="00857030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10" w:type="pct"/>
          </w:tcPr>
          <w:p w14:paraId="798A02CE" w14:textId="77777777" w:rsidR="00857030" w:rsidRPr="00566985" w:rsidRDefault="00857030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313" w:type="pct"/>
          </w:tcPr>
          <w:p w14:paraId="3E9A8506" w14:textId="77777777" w:rsidR="00857030" w:rsidRPr="00566985" w:rsidRDefault="00857030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873" w:type="pct"/>
          </w:tcPr>
          <w:p w14:paraId="48EE0CF9" w14:textId="77777777" w:rsidR="00857030" w:rsidRPr="009676CD" w:rsidRDefault="00857030" w:rsidP="009C5023">
            <w:pPr>
              <w:spacing w:after="0" w:line="240" w:lineRule="auto"/>
              <w:rPr>
                <w:rFonts w:ascii="Times New Roman" w:hAnsi="Times New Roman" w:cs="Times New Roman"/>
                <w:iCs/>
                <w:sz w:val="20"/>
                <w:szCs w:val="20"/>
                <w:lang w:val="en-US" w:eastAsia="fr-FR"/>
              </w:rPr>
            </w:pPr>
          </w:p>
        </w:tc>
      </w:tr>
      <w:tr w:rsidR="00857030" w:rsidRPr="000B2924" w14:paraId="54AA7A64" w14:textId="77777777" w:rsidTr="009C5023">
        <w:trPr>
          <w:jc w:val="center"/>
        </w:trPr>
        <w:tc>
          <w:tcPr>
            <w:tcW w:w="713" w:type="pct"/>
            <w:vMerge/>
          </w:tcPr>
          <w:p w14:paraId="643144B4" w14:textId="77777777" w:rsidR="00857030" w:rsidRPr="00566985" w:rsidRDefault="00857030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630" w:type="pct"/>
          </w:tcPr>
          <w:p w14:paraId="51258DD3" w14:textId="77777777" w:rsidR="00857030" w:rsidRPr="00566985" w:rsidRDefault="00857030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  <w:r w:rsidRPr="00566985"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>2.3. Are there complete outcome data?</w:t>
            </w:r>
          </w:p>
        </w:tc>
        <w:tc>
          <w:tcPr>
            <w:tcW w:w="261" w:type="pct"/>
          </w:tcPr>
          <w:p w14:paraId="28BEA8BA" w14:textId="77777777" w:rsidR="00857030" w:rsidRPr="00566985" w:rsidRDefault="00857030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10" w:type="pct"/>
          </w:tcPr>
          <w:p w14:paraId="355BAF94" w14:textId="77777777" w:rsidR="00857030" w:rsidRPr="00566985" w:rsidRDefault="00857030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313" w:type="pct"/>
          </w:tcPr>
          <w:p w14:paraId="196B8999" w14:textId="77777777" w:rsidR="00857030" w:rsidRPr="00566985" w:rsidRDefault="00857030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873" w:type="pct"/>
          </w:tcPr>
          <w:p w14:paraId="4D8A7B56" w14:textId="77777777" w:rsidR="00857030" w:rsidRPr="009676CD" w:rsidRDefault="00857030" w:rsidP="009C5023">
            <w:pPr>
              <w:spacing w:after="0" w:line="240" w:lineRule="auto"/>
              <w:rPr>
                <w:rFonts w:ascii="Times New Roman" w:hAnsi="Times New Roman" w:cs="Times New Roman"/>
                <w:iCs/>
                <w:sz w:val="20"/>
                <w:szCs w:val="20"/>
                <w:lang w:val="en-US" w:eastAsia="fr-FR"/>
              </w:rPr>
            </w:pPr>
          </w:p>
        </w:tc>
      </w:tr>
      <w:tr w:rsidR="00857030" w:rsidRPr="000B2924" w14:paraId="4EC3DAA5" w14:textId="77777777" w:rsidTr="009C5023">
        <w:trPr>
          <w:jc w:val="center"/>
        </w:trPr>
        <w:tc>
          <w:tcPr>
            <w:tcW w:w="713" w:type="pct"/>
            <w:vMerge/>
          </w:tcPr>
          <w:p w14:paraId="2B263A9A" w14:textId="77777777" w:rsidR="00857030" w:rsidRPr="00566985" w:rsidRDefault="00857030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630" w:type="pct"/>
          </w:tcPr>
          <w:p w14:paraId="74A2EB7A" w14:textId="77777777" w:rsidR="00857030" w:rsidRPr="00566985" w:rsidRDefault="00857030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  <w:r w:rsidRPr="00566985"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>2.4. Are outcome assessors blinded to the intervention provided?</w:t>
            </w:r>
          </w:p>
        </w:tc>
        <w:tc>
          <w:tcPr>
            <w:tcW w:w="261" w:type="pct"/>
          </w:tcPr>
          <w:p w14:paraId="293096BE" w14:textId="77777777" w:rsidR="00857030" w:rsidRPr="00566985" w:rsidRDefault="00857030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10" w:type="pct"/>
          </w:tcPr>
          <w:p w14:paraId="4813AE65" w14:textId="77777777" w:rsidR="00857030" w:rsidRPr="00566985" w:rsidRDefault="00857030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313" w:type="pct"/>
          </w:tcPr>
          <w:p w14:paraId="36163B73" w14:textId="77777777" w:rsidR="00857030" w:rsidRPr="00566985" w:rsidRDefault="00857030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873" w:type="pct"/>
          </w:tcPr>
          <w:p w14:paraId="0DF36DB1" w14:textId="77777777" w:rsidR="00857030" w:rsidRPr="009676CD" w:rsidRDefault="00857030" w:rsidP="009C5023">
            <w:pPr>
              <w:spacing w:after="0" w:line="240" w:lineRule="auto"/>
              <w:rPr>
                <w:rFonts w:ascii="Times New Roman" w:hAnsi="Times New Roman" w:cs="Times New Roman"/>
                <w:iCs/>
                <w:sz w:val="20"/>
                <w:szCs w:val="20"/>
                <w:lang w:val="en-US" w:eastAsia="fr-FR"/>
              </w:rPr>
            </w:pPr>
          </w:p>
        </w:tc>
      </w:tr>
      <w:tr w:rsidR="00857030" w:rsidRPr="000B2924" w14:paraId="49F9CDA8" w14:textId="77777777" w:rsidTr="009C5023">
        <w:trPr>
          <w:jc w:val="center"/>
        </w:trPr>
        <w:tc>
          <w:tcPr>
            <w:tcW w:w="713" w:type="pct"/>
            <w:vMerge/>
            <w:tcBorders>
              <w:bottom w:val="single" w:sz="24" w:space="0" w:color="auto"/>
            </w:tcBorders>
          </w:tcPr>
          <w:p w14:paraId="4AA7C063" w14:textId="77777777" w:rsidR="00857030" w:rsidRPr="00566985" w:rsidRDefault="00857030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630" w:type="pct"/>
            <w:tcBorders>
              <w:bottom w:val="single" w:sz="24" w:space="0" w:color="auto"/>
            </w:tcBorders>
          </w:tcPr>
          <w:p w14:paraId="208C64A4" w14:textId="77777777" w:rsidR="00857030" w:rsidRPr="00566985" w:rsidRDefault="00857030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  <w:r w:rsidRPr="00566985"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>2.5 Did the participants adhere to the assigned intervention?</w:t>
            </w:r>
          </w:p>
        </w:tc>
        <w:tc>
          <w:tcPr>
            <w:tcW w:w="261" w:type="pct"/>
            <w:tcBorders>
              <w:bottom w:val="single" w:sz="24" w:space="0" w:color="auto"/>
            </w:tcBorders>
          </w:tcPr>
          <w:p w14:paraId="44FDB6C7" w14:textId="77777777" w:rsidR="00857030" w:rsidRPr="00566985" w:rsidRDefault="00857030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10" w:type="pct"/>
            <w:tcBorders>
              <w:bottom w:val="single" w:sz="24" w:space="0" w:color="auto"/>
            </w:tcBorders>
          </w:tcPr>
          <w:p w14:paraId="5459C9E8" w14:textId="77777777" w:rsidR="00857030" w:rsidRPr="00566985" w:rsidRDefault="00857030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313" w:type="pct"/>
            <w:tcBorders>
              <w:bottom w:val="single" w:sz="24" w:space="0" w:color="auto"/>
            </w:tcBorders>
          </w:tcPr>
          <w:p w14:paraId="13A3AC6A" w14:textId="77777777" w:rsidR="00857030" w:rsidRPr="00566985" w:rsidRDefault="00857030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873" w:type="pct"/>
            <w:tcBorders>
              <w:bottom w:val="single" w:sz="24" w:space="0" w:color="auto"/>
            </w:tcBorders>
          </w:tcPr>
          <w:p w14:paraId="091A1DE7" w14:textId="77777777" w:rsidR="00857030" w:rsidRPr="009676CD" w:rsidRDefault="00857030" w:rsidP="009C5023">
            <w:pPr>
              <w:spacing w:after="0" w:line="240" w:lineRule="auto"/>
              <w:rPr>
                <w:rFonts w:ascii="Times New Roman" w:hAnsi="Times New Roman" w:cs="Times New Roman"/>
                <w:iCs/>
                <w:sz w:val="20"/>
                <w:szCs w:val="20"/>
                <w:lang w:val="en-US" w:eastAsia="fr-FR"/>
              </w:rPr>
            </w:pPr>
          </w:p>
        </w:tc>
      </w:tr>
      <w:tr w:rsidR="00857030" w:rsidRPr="000B2924" w14:paraId="0CEB6DC4" w14:textId="77777777" w:rsidTr="009C5023">
        <w:trPr>
          <w:jc w:val="center"/>
        </w:trPr>
        <w:tc>
          <w:tcPr>
            <w:tcW w:w="713" w:type="pct"/>
            <w:vMerge w:val="restart"/>
            <w:tcBorders>
              <w:top w:val="single" w:sz="24" w:space="0" w:color="auto"/>
            </w:tcBorders>
          </w:tcPr>
          <w:p w14:paraId="0F537C5A" w14:textId="77777777" w:rsidR="00857030" w:rsidRPr="00566985" w:rsidRDefault="00857030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eastAsia="fr-FR"/>
              </w:rPr>
            </w:pPr>
            <w:r w:rsidRPr="00566985">
              <w:rPr>
                <w:rFonts w:ascii="Times New Roman" w:hAnsi="Times New Roman" w:cs="Times New Roman"/>
                <w:sz w:val="20"/>
                <w:szCs w:val="20"/>
                <w:lang w:eastAsia="fr-FR"/>
              </w:rPr>
              <w:t xml:space="preserve">3. Quantitative non-randomized </w:t>
            </w:r>
          </w:p>
        </w:tc>
        <w:tc>
          <w:tcPr>
            <w:tcW w:w="2630" w:type="pct"/>
            <w:tcBorders>
              <w:top w:val="single" w:sz="24" w:space="0" w:color="auto"/>
            </w:tcBorders>
          </w:tcPr>
          <w:p w14:paraId="10D645C4" w14:textId="77777777" w:rsidR="00857030" w:rsidRPr="00566985" w:rsidRDefault="00857030" w:rsidP="009C5023">
            <w:pPr>
              <w:spacing w:after="0" w:line="240" w:lineRule="auto"/>
              <w:rPr>
                <w:rFonts w:ascii="Times New Roman" w:hAnsi="Times New Roman" w:cs="Times New Roman"/>
                <w:bCs/>
                <w:sz w:val="20"/>
                <w:szCs w:val="20"/>
                <w:lang w:val="en-US" w:eastAsia="fr-FR"/>
              </w:rPr>
            </w:pPr>
            <w:r w:rsidRPr="00566985">
              <w:rPr>
                <w:rFonts w:ascii="Times New Roman" w:hAnsi="Times New Roman" w:cs="Times New Roman"/>
                <w:bCs/>
                <w:sz w:val="20"/>
                <w:szCs w:val="20"/>
                <w:lang w:val="en-US" w:eastAsia="fr-FR"/>
              </w:rPr>
              <w:t>3.1. Are the participants representative of the target population?</w:t>
            </w:r>
          </w:p>
        </w:tc>
        <w:tc>
          <w:tcPr>
            <w:tcW w:w="261" w:type="pct"/>
            <w:tcBorders>
              <w:top w:val="single" w:sz="24" w:space="0" w:color="auto"/>
            </w:tcBorders>
          </w:tcPr>
          <w:p w14:paraId="073F251B" w14:textId="77777777" w:rsidR="00857030" w:rsidRPr="00566985" w:rsidRDefault="00857030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10" w:type="pct"/>
            <w:tcBorders>
              <w:top w:val="single" w:sz="24" w:space="0" w:color="auto"/>
            </w:tcBorders>
          </w:tcPr>
          <w:p w14:paraId="1C7F396E" w14:textId="77777777" w:rsidR="00857030" w:rsidRPr="00566985" w:rsidRDefault="00857030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313" w:type="pct"/>
            <w:tcBorders>
              <w:top w:val="single" w:sz="24" w:space="0" w:color="auto"/>
            </w:tcBorders>
          </w:tcPr>
          <w:p w14:paraId="57CAE26A" w14:textId="77777777" w:rsidR="00857030" w:rsidRPr="00566985" w:rsidRDefault="00857030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873" w:type="pct"/>
            <w:tcBorders>
              <w:top w:val="single" w:sz="24" w:space="0" w:color="auto"/>
            </w:tcBorders>
          </w:tcPr>
          <w:p w14:paraId="1D5CD1DB" w14:textId="77777777" w:rsidR="00857030" w:rsidRPr="009676CD" w:rsidRDefault="00857030" w:rsidP="009C5023">
            <w:pPr>
              <w:spacing w:after="0" w:line="240" w:lineRule="auto"/>
              <w:rPr>
                <w:rFonts w:ascii="Times New Roman" w:hAnsi="Times New Roman" w:cs="Times New Roman"/>
                <w:iCs/>
                <w:sz w:val="20"/>
                <w:szCs w:val="20"/>
                <w:lang w:val="en-US" w:eastAsia="fr-FR"/>
              </w:rPr>
            </w:pPr>
          </w:p>
        </w:tc>
      </w:tr>
      <w:tr w:rsidR="00857030" w:rsidRPr="000B2924" w14:paraId="0EE4CAF7" w14:textId="77777777" w:rsidTr="009C5023">
        <w:trPr>
          <w:jc w:val="center"/>
        </w:trPr>
        <w:tc>
          <w:tcPr>
            <w:tcW w:w="713" w:type="pct"/>
            <w:vMerge/>
          </w:tcPr>
          <w:p w14:paraId="3EDEBC50" w14:textId="77777777" w:rsidR="00857030" w:rsidRPr="00566985" w:rsidRDefault="00857030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630" w:type="pct"/>
          </w:tcPr>
          <w:p w14:paraId="01EB272D" w14:textId="77777777" w:rsidR="00857030" w:rsidRPr="00566985" w:rsidRDefault="00857030" w:rsidP="009C5023">
            <w:pPr>
              <w:spacing w:after="0" w:line="240" w:lineRule="auto"/>
              <w:rPr>
                <w:rFonts w:ascii="Times New Roman" w:hAnsi="Times New Roman" w:cs="Times New Roman"/>
                <w:bCs/>
                <w:sz w:val="20"/>
                <w:szCs w:val="20"/>
                <w:lang w:val="en-US" w:eastAsia="fr-FR"/>
              </w:rPr>
            </w:pPr>
            <w:r w:rsidRPr="00566985">
              <w:rPr>
                <w:rFonts w:ascii="Times New Roman" w:hAnsi="Times New Roman" w:cs="Times New Roman"/>
                <w:bCs/>
                <w:sz w:val="20"/>
                <w:szCs w:val="20"/>
                <w:lang w:val="en-US" w:eastAsia="fr-FR"/>
              </w:rPr>
              <w:t>3.2. Are measurements appropriate regarding both the outcome and intervention (or exposure)?</w:t>
            </w:r>
          </w:p>
        </w:tc>
        <w:tc>
          <w:tcPr>
            <w:tcW w:w="261" w:type="pct"/>
          </w:tcPr>
          <w:p w14:paraId="354AA238" w14:textId="77777777" w:rsidR="00857030" w:rsidRPr="00566985" w:rsidRDefault="00857030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10" w:type="pct"/>
          </w:tcPr>
          <w:p w14:paraId="0B3E1305" w14:textId="77777777" w:rsidR="00857030" w:rsidRPr="00566985" w:rsidRDefault="00857030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313" w:type="pct"/>
          </w:tcPr>
          <w:p w14:paraId="676C54AC" w14:textId="77777777" w:rsidR="00857030" w:rsidRPr="00566985" w:rsidRDefault="00857030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873" w:type="pct"/>
          </w:tcPr>
          <w:p w14:paraId="41F92A9E" w14:textId="77777777" w:rsidR="00857030" w:rsidRPr="009676CD" w:rsidRDefault="00857030" w:rsidP="009C5023">
            <w:pPr>
              <w:spacing w:after="0" w:line="240" w:lineRule="auto"/>
              <w:rPr>
                <w:rFonts w:ascii="Times New Roman" w:hAnsi="Times New Roman" w:cs="Times New Roman"/>
                <w:iCs/>
                <w:sz w:val="20"/>
                <w:szCs w:val="20"/>
                <w:lang w:val="en-US" w:eastAsia="fr-FR"/>
              </w:rPr>
            </w:pPr>
          </w:p>
        </w:tc>
      </w:tr>
      <w:tr w:rsidR="00857030" w:rsidRPr="000B2924" w14:paraId="4EB9EB96" w14:textId="77777777" w:rsidTr="009C5023">
        <w:trPr>
          <w:jc w:val="center"/>
        </w:trPr>
        <w:tc>
          <w:tcPr>
            <w:tcW w:w="713" w:type="pct"/>
            <w:vMerge/>
          </w:tcPr>
          <w:p w14:paraId="7A4B17DB" w14:textId="77777777" w:rsidR="00857030" w:rsidRPr="00566985" w:rsidRDefault="00857030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630" w:type="pct"/>
          </w:tcPr>
          <w:p w14:paraId="2DDF1A41" w14:textId="77777777" w:rsidR="00857030" w:rsidRPr="00566985" w:rsidRDefault="00857030" w:rsidP="009C5023">
            <w:pPr>
              <w:spacing w:after="0" w:line="240" w:lineRule="auto"/>
              <w:rPr>
                <w:rFonts w:ascii="Times New Roman" w:hAnsi="Times New Roman" w:cs="Times New Roman"/>
                <w:bCs/>
                <w:sz w:val="20"/>
                <w:szCs w:val="20"/>
                <w:lang w:val="en-US" w:eastAsia="fr-FR"/>
              </w:rPr>
            </w:pPr>
            <w:r w:rsidRPr="00566985">
              <w:rPr>
                <w:rFonts w:ascii="Times New Roman" w:hAnsi="Times New Roman" w:cs="Times New Roman"/>
                <w:bCs/>
                <w:sz w:val="20"/>
                <w:szCs w:val="20"/>
                <w:lang w:val="en-US" w:eastAsia="fr-FR"/>
              </w:rPr>
              <w:t xml:space="preserve">3.3. </w:t>
            </w:r>
            <w:r w:rsidRPr="00566985"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>Are there complete outcome data?</w:t>
            </w:r>
          </w:p>
        </w:tc>
        <w:tc>
          <w:tcPr>
            <w:tcW w:w="261" w:type="pct"/>
          </w:tcPr>
          <w:p w14:paraId="62FF0674" w14:textId="77777777" w:rsidR="00857030" w:rsidRPr="00566985" w:rsidRDefault="00857030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10" w:type="pct"/>
          </w:tcPr>
          <w:p w14:paraId="6CA77DFC" w14:textId="77777777" w:rsidR="00857030" w:rsidRPr="00566985" w:rsidRDefault="00857030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313" w:type="pct"/>
          </w:tcPr>
          <w:p w14:paraId="70991153" w14:textId="77777777" w:rsidR="00857030" w:rsidRPr="00566985" w:rsidRDefault="00857030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873" w:type="pct"/>
          </w:tcPr>
          <w:p w14:paraId="3B3A82D5" w14:textId="77777777" w:rsidR="00857030" w:rsidRPr="009676CD" w:rsidRDefault="00857030" w:rsidP="009C5023">
            <w:pPr>
              <w:spacing w:after="0" w:line="240" w:lineRule="auto"/>
              <w:rPr>
                <w:rFonts w:ascii="Times New Roman" w:hAnsi="Times New Roman" w:cs="Times New Roman"/>
                <w:iCs/>
                <w:sz w:val="20"/>
                <w:szCs w:val="20"/>
                <w:lang w:val="en-US" w:eastAsia="fr-FR"/>
              </w:rPr>
            </w:pPr>
          </w:p>
        </w:tc>
      </w:tr>
      <w:tr w:rsidR="00857030" w:rsidRPr="000B2924" w14:paraId="76E96B38" w14:textId="77777777" w:rsidTr="009C5023">
        <w:trPr>
          <w:jc w:val="center"/>
        </w:trPr>
        <w:tc>
          <w:tcPr>
            <w:tcW w:w="713" w:type="pct"/>
            <w:vMerge/>
          </w:tcPr>
          <w:p w14:paraId="4D8FBAE6" w14:textId="77777777" w:rsidR="00857030" w:rsidRPr="00566985" w:rsidRDefault="00857030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630" w:type="pct"/>
          </w:tcPr>
          <w:p w14:paraId="1E01E87E" w14:textId="77777777" w:rsidR="00857030" w:rsidRPr="00566985" w:rsidRDefault="00857030" w:rsidP="009C5023">
            <w:pPr>
              <w:spacing w:after="0" w:line="240" w:lineRule="auto"/>
              <w:rPr>
                <w:rFonts w:ascii="Times New Roman" w:hAnsi="Times New Roman" w:cs="Times New Roman"/>
                <w:bCs/>
                <w:sz w:val="20"/>
                <w:szCs w:val="20"/>
                <w:lang w:val="en-US" w:eastAsia="fr-FR"/>
              </w:rPr>
            </w:pPr>
            <w:r w:rsidRPr="00566985"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>3.4. Are the confounders accounted for in the design and analysis?</w:t>
            </w:r>
          </w:p>
        </w:tc>
        <w:tc>
          <w:tcPr>
            <w:tcW w:w="261" w:type="pct"/>
          </w:tcPr>
          <w:p w14:paraId="4A40E292" w14:textId="77777777" w:rsidR="00857030" w:rsidRPr="00566985" w:rsidRDefault="00857030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10" w:type="pct"/>
          </w:tcPr>
          <w:p w14:paraId="3640C8BE" w14:textId="77777777" w:rsidR="00857030" w:rsidRPr="00566985" w:rsidRDefault="00857030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313" w:type="pct"/>
          </w:tcPr>
          <w:p w14:paraId="6E61E25C" w14:textId="77777777" w:rsidR="00857030" w:rsidRPr="00566985" w:rsidRDefault="00857030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873" w:type="pct"/>
          </w:tcPr>
          <w:p w14:paraId="3C35CC3F" w14:textId="77777777" w:rsidR="00857030" w:rsidRPr="009676CD" w:rsidRDefault="00857030" w:rsidP="009C5023">
            <w:pPr>
              <w:spacing w:after="0" w:line="240" w:lineRule="auto"/>
              <w:rPr>
                <w:rFonts w:ascii="Times New Roman" w:hAnsi="Times New Roman" w:cs="Times New Roman"/>
                <w:iCs/>
                <w:sz w:val="20"/>
                <w:szCs w:val="20"/>
                <w:lang w:val="en-US" w:eastAsia="fr-FR"/>
              </w:rPr>
            </w:pPr>
          </w:p>
        </w:tc>
      </w:tr>
      <w:tr w:rsidR="00857030" w:rsidRPr="000B2924" w14:paraId="77E2E53B" w14:textId="77777777" w:rsidTr="009C5023">
        <w:trPr>
          <w:jc w:val="center"/>
        </w:trPr>
        <w:tc>
          <w:tcPr>
            <w:tcW w:w="713" w:type="pct"/>
            <w:vMerge/>
            <w:tcBorders>
              <w:bottom w:val="single" w:sz="24" w:space="0" w:color="auto"/>
            </w:tcBorders>
          </w:tcPr>
          <w:p w14:paraId="73C3377B" w14:textId="77777777" w:rsidR="00857030" w:rsidRPr="00566985" w:rsidRDefault="00857030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630" w:type="pct"/>
            <w:tcBorders>
              <w:bottom w:val="single" w:sz="24" w:space="0" w:color="auto"/>
            </w:tcBorders>
          </w:tcPr>
          <w:p w14:paraId="23345881" w14:textId="77777777" w:rsidR="00857030" w:rsidRPr="00566985" w:rsidRDefault="00857030" w:rsidP="009C5023">
            <w:pPr>
              <w:spacing w:after="0" w:line="240" w:lineRule="auto"/>
              <w:rPr>
                <w:rFonts w:ascii="Times New Roman" w:hAnsi="Times New Roman"/>
                <w:sz w:val="20"/>
                <w:szCs w:val="20"/>
                <w:lang w:val="en-US" w:eastAsia="fr-FR"/>
              </w:rPr>
            </w:pPr>
            <w:r w:rsidRPr="00566985">
              <w:rPr>
                <w:rFonts w:ascii="Times New Roman" w:hAnsi="Times New Roman"/>
                <w:sz w:val="20"/>
                <w:szCs w:val="20"/>
                <w:lang w:val="en-US" w:eastAsia="fr-FR"/>
              </w:rPr>
              <w:t>3.5. During the study period, is the intervention administered (or exposure occurred) as intended?</w:t>
            </w:r>
          </w:p>
        </w:tc>
        <w:tc>
          <w:tcPr>
            <w:tcW w:w="261" w:type="pct"/>
            <w:tcBorders>
              <w:bottom w:val="single" w:sz="24" w:space="0" w:color="auto"/>
            </w:tcBorders>
          </w:tcPr>
          <w:p w14:paraId="2A341938" w14:textId="77777777" w:rsidR="00857030" w:rsidRPr="00566985" w:rsidRDefault="00857030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10" w:type="pct"/>
            <w:tcBorders>
              <w:bottom w:val="single" w:sz="24" w:space="0" w:color="auto"/>
            </w:tcBorders>
          </w:tcPr>
          <w:p w14:paraId="2BB83058" w14:textId="77777777" w:rsidR="00857030" w:rsidRPr="00566985" w:rsidRDefault="00857030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313" w:type="pct"/>
            <w:tcBorders>
              <w:bottom w:val="single" w:sz="24" w:space="0" w:color="auto"/>
            </w:tcBorders>
          </w:tcPr>
          <w:p w14:paraId="54235FE2" w14:textId="77777777" w:rsidR="00857030" w:rsidRPr="00566985" w:rsidRDefault="00857030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873" w:type="pct"/>
            <w:tcBorders>
              <w:bottom w:val="single" w:sz="24" w:space="0" w:color="auto"/>
            </w:tcBorders>
          </w:tcPr>
          <w:p w14:paraId="6C22389E" w14:textId="77777777" w:rsidR="00857030" w:rsidRPr="009676CD" w:rsidRDefault="00857030" w:rsidP="009C5023">
            <w:pPr>
              <w:spacing w:after="0" w:line="240" w:lineRule="auto"/>
              <w:rPr>
                <w:rFonts w:ascii="Times New Roman" w:hAnsi="Times New Roman" w:cs="Times New Roman"/>
                <w:iCs/>
                <w:sz w:val="20"/>
                <w:szCs w:val="20"/>
                <w:lang w:val="en-US" w:eastAsia="fr-FR"/>
              </w:rPr>
            </w:pPr>
          </w:p>
        </w:tc>
      </w:tr>
      <w:tr w:rsidR="00857030" w:rsidRPr="000B2924" w14:paraId="4E515D51" w14:textId="77777777" w:rsidTr="009C5023">
        <w:trPr>
          <w:cantSplit/>
          <w:jc w:val="center"/>
        </w:trPr>
        <w:tc>
          <w:tcPr>
            <w:tcW w:w="713" w:type="pct"/>
            <w:vMerge w:val="restart"/>
            <w:tcBorders>
              <w:top w:val="single" w:sz="24" w:space="0" w:color="auto"/>
            </w:tcBorders>
          </w:tcPr>
          <w:p w14:paraId="5680EE8F" w14:textId="77777777" w:rsidR="00857030" w:rsidRPr="00566985" w:rsidRDefault="00857030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eastAsia="fr-FR"/>
              </w:rPr>
            </w:pPr>
            <w:r w:rsidRPr="00566985">
              <w:rPr>
                <w:rFonts w:ascii="Times New Roman" w:hAnsi="Times New Roman" w:cs="Times New Roman"/>
                <w:sz w:val="20"/>
                <w:szCs w:val="20"/>
                <w:lang w:eastAsia="fr-FR"/>
              </w:rPr>
              <w:t>4. Quantitative descriptive</w:t>
            </w:r>
          </w:p>
        </w:tc>
        <w:tc>
          <w:tcPr>
            <w:tcW w:w="2630" w:type="pct"/>
            <w:tcBorders>
              <w:top w:val="single" w:sz="24" w:space="0" w:color="auto"/>
            </w:tcBorders>
          </w:tcPr>
          <w:p w14:paraId="2B4CD3F8" w14:textId="77777777" w:rsidR="00857030" w:rsidRPr="00566985" w:rsidRDefault="00857030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  <w:r w:rsidRPr="00566985"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>4.1. Is the sampling strategy relevant to address the research question?</w:t>
            </w:r>
          </w:p>
        </w:tc>
        <w:tc>
          <w:tcPr>
            <w:tcW w:w="261" w:type="pct"/>
            <w:tcBorders>
              <w:top w:val="single" w:sz="24" w:space="0" w:color="auto"/>
            </w:tcBorders>
          </w:tcPr>
          <w:p w14:paraId="3D6C99C6" w14:textId="77777777" w:rsidR="00857030" w:rsidRPr="00566985" w:rsidRDefault="00857030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10" w:type="pct"/>
            <w:tcBorders>
              <w:top w:val="single" w:sz="24" w:space="0" w:color="auto"/>
            </w:tcBorders>
          </w:tcPr>
          <w:p w14:paraId="0A54221E" w14:textId="77777777" w:rsidR="00857030" w:rsidRPr="00566985" w:rsidRDefault="00857030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313" w:type="pct"/>
            <w:tcBorders>
              <w:top w:val="single" w:sz="24" w:space="0" w:color="auto"/>
            </w:tcBorders>
          </w:tcPr>
          <w:p w14:paraId="58AD7C90" w14:textId="77777777" w:rsidR="00857030" w:rsidRPr="00566985" w:rsidRDefault="00857030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873" w:type="pct"/>
            <w:tcBorders>
              <w:top w:val="single" w:sz="24" w:space="0" w:color="auto"/>
            </w:tcBorders>
          </w:tcPr>
          <w:p w14:paraId="12908BD6" w14:textId="77777777" w:rsidR="00857030" w:rsidRPr="009676CD" w:rsidRDefault="00857030" w:rsidP="009C5023">
            <w:pPr>
              <w:spacing w:after="0" w:line="240" w:lineRule="auto"/>
              <w:rPr>
                <w:rFonts w:ascii="Times New Roman" w:hAnsi="Times New Roman" w:cs="Times New Roman"/>
                <w:iCs/>
                <w:sz w:val="20"/>
                <w:szCs w:val="20"/>
                <w:lang w:val="en-US" w:eastAsia="fr-FR"/>
              </w:rPr>
            </w:pPr>
          </w:p>
        </w:tc>
      </w:tr>
      <w:tr w:rsidR="00857030" w:rsidRPr="000B2924" w14:paraId="282B573E" w14:textId="77777777" w:rsidTr="009C5023">
        <w:trPr>
          <w:jc w:val="center"/>
        </w:trPr>
        <w:tc>
          <w:tcPr>
            <w:tcW w:w="713" w:type="pct"/>
            <w:vMerge/>
          </w:tcPr>
          <w:p w14:paraId="2275DEB2" w14:textId="77777777" w:rsidR="00857030" w:rsidRPr="00566985" w:rsidRDefault="00857030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630" w:type="pct"/>
          </w:tcPr>
          <w:p w14:paraId="1EED0638" w14:textId="77777777" w:rsidR="00857030" w:rsidRPr="00566985" w:rsidRDefault="00857030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566985"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>4.2. Is the sample representative of the target population?</w:t>
            </w:r>
          </w:p>
        </w:tc>
        <w:tc>
          <w:tcPr>
            <w:tcW w:w="261" w:type="pct"/>
          </w:tcPr>
          <w:p w14:paraId="061444A0" w14:textId="77777777" w:rsidR="00857030" w:rsidRPr="00566985" w:rsidRDefault="00857030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10" w:type="pct"/>
          </w:tcPr>
          <w:p w14:paraId="52995D08" w14:textId="77777777" w:rsidR="00857030" w:rsidRPr="00566985" w:rsidRDefault="00857030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313" w:type="pct"/>
          </w:tcPr>
          <w:p w14:paraId="6092CA81" w14:textId="77777777" w:rsidR="00857030" w:rsidRPr="00566985" w:rsidRDefault="00857030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873" w:type="pct"/>
          </w:tcPr>
          <w:p w14:paraId="7A6FA574" w14:textId="77777777" w:rsidR="00857030" w:rsidRPr="009676CD" w:rsidRDefault="00857030" w:rsidP="009C5023">
            <w:pPr>
              <w:spacing w:after="0" w:line="240" w:lineRule="auto"/>
              <w:rPr>
                <w:rFonts w:ascii="Times New Roman" w:hAnsi="Times New Roman" w:cs="Times New Roman"/>
                <w:iCs/>
                <w:sz w:val="20"/>
                <w:szCs w:val="20"/>
                <w:lang w:val="en-US" w:eastAsia="fr-FR"/>
              </w:rPr>
            </w:pPr>
          </w:p>
        </w:tc>
      </w:tr>
      <w:tr w:rsidR="00857030" w:rsidRPr="00566985" w14:paraId="027A0BC9" w14:textId="77777777" w:rsidTr="009C5023">
        <w:trPr>
          <w:jc w:val="center"/>
        </w:trPr>
        <w:tc>
          <w:tcPr>
            <w:tcW w:w="713" w:type="pct"/>
            <w:vMerge/>
          </w:tcPr>
          <w:p w14:paraId="21BEA1FE" w14:textId="77777777" w:rsidR="00857030" w:rsidRPr="00566985" w:rsidRDefault="00857030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630" w:type="pct"/>
          </w:tcPr>
          <w:p w14:paraId="29595728" w14:textId="77777777" w:rsidR="00857030" w:rsidRPr="00566985" w:rsidRDefault="00857030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eastAsia="fr-FR"/>
              </w:rPr>
            </w:pPr>
            <w:r w:rsidRPr="00566985">
              <w:rPr>
                <w:rFonts w:ascii="Times New Roman" w:hAnsi="Times New Roman" w:cs="Times New Roman"/>
                <w:sz w:val="20"/>
                <w:szCs w:val="20"/>
                <w:lang w:eastAsia="fr-FR"/>
              </w:rPr>
              <w:t xml:space="preserve">4.3. Are the </w:t>
            </w:r>
            <w:r w:rsidRPr="00566985">
              <w:rPr>
                <w:rFonts w:ascii="Times New Roman" w:hAnsi="Times New Roman" w:cs="Times New Roman"/>
                <w:sz w:val="20"/>
                <w:szCs w:val="20"/>
              </w:rPr>
              <w:t>measurements appropriate?</w:t>
            </w:r>
          </w:p>
        </w:tc>
        <w:tc>
          <w:tcPr>
            <w:tcW w:w="261" w:type="pct"/>
          </w:tcPr>
          <w:p w14:paraId="637150C0" w14:textId="77777777" w:rsidR="00857030" w:rsidRPr="00566985" w:rsidRDefault="00857030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eastAsia="fr-FR"/>
              </w:rPr>
            </w:pPr>
          </w:p>
        </w:tc>
        <w:tc>
          <w:tcPr>
            <w:tcW w:w="210" w:type="pct"/>
          </w:tcPr>
          <w:p w14:paraId="0D33D0EF" w14:textId="77777777" w:rsidR="00857030" w:rsidRPr="00566985" w:rsidRDefault="00857030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eastAsia="fr-FR"/>
              </w:rPr>
            </w:pPr>
          </w:p>
        </w:tc>
        <w:tc>
          <w:tcPr>
            <w:tcW w:w="313" w:type="pct"/>
          </w:tcPr>
          <w:p w14:paraId="17E32BFB" w14:textId="77777777" w:rsidR="00857030" w:rsidRPr="00566985" w:rsidRDefault="00857030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eastAsia="fr-FR"/>
              </w:rPr>
            </w:pPr>
          </w:p>
        </w:tc>
        <w:tc>
          <w:tcPr>
            <w:tcW w:w="873" w:type="pct"/>
          </w:tcPr>
          <w:p w14:paraId="011AF6C8" w14:textId="77777777" w:rsidR="00857030" w:rsidRPr="009676CD" w:rsidRDefault="00857030" w:rsidP="009C5023">
            <w:pPr>
              <w:spacing w:after="0" w:line="240" w:lineRule="auto"/>
              <w:rPr>
                <w:rFonts w:ascii="Times New Roman" w:hAnsi="Times New Roman" w:cs="Times New Roman"/>
                <w:iCs/>
                <w:sz w:val="20"/>
                <w:szCs w:val="20"/>
                <w:lang w:eastAsia="fr-FR"/>
              </w:rPr>
            </w:pPr>
          </w:p>
        </w:tc>
      </w:tr>
      <w:tr w:rsidR="00857030" w:rsidRPr="000B2924" w14:paraId="5B01492D" w14:textId="77777777" w:rsidTr="009C5023">
        <w:trPr>
          <w:jc w:val="center"/>
        </w:trPr>
        <w:tc>
          <w:tcPr>
            <w:tcW w:w="713" w:type="pct"/>
            <w:vMerge/>
          </w:tcPr>
          <w:p w14:paraId="1F22C92F" w14:textId="77777777" w:rsidR="00857030" w:rsidRPr="00566985" w:rsidRDefault="00857030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eastAsia="fr-FR"/>
              </w:rPr>
            </w:pPr>
          </w:p>
        </w:tc>
        <w:tc>
          <w:tcPr>
            <w:tcW w:w="2630" w:type="pct"/>
          </w:tcPr>
          <w:p w14:paraId="148CC0AA" w14:textId="77777777" w:rsidR="00857030" w:rsidRPr="00566985" w:rsidRDefault="00857030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  <w:r w:rsidRPr="00566985"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>4.4. Is the risk of nonresponse bias low?</w:t>
            </w:r>
          </w:p>
        </w:tc>
        <w:tc>
          <w:tcPr>
            <w:tcW w:w="261" w:type="pct"/>
          </w:tcPr>
          <w:p w14:paraId="76C807DE" w14:textId="77777777" w:rsidR="00857030" w:rsidRPr="00566985" w:rsidRDefault="00857030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10" w:type="pct"/>
          </w:tcPr>
          <w:p w14:paraId="72E2CA7E" w14:textId="77777777" w:rsidR="00857030" w:rsidRPr="00566985" w:rsidRDefault="00857030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313" w:type="pct"/>
          </w:tcPr>
          <w:p w14:paraId="017F2928" w14:textId="77777777" w:rsidR="00857030" w:rsidRPr="00566985" w:rsidRDefault="00857030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873" w:type="pct"/>
          </w:tcPr>
          <w:p w14:paraId="065A8DDF" w14:textId="77777777" w:rsidR="00857030" w:rsidRPr="009676CD" w:rsidRDefault="00857030" w:rsidP="009C5023">
            <w:pPr>
              <w:spacing w:after="0" w:line="240" w:lineRule="auto"/>
              <w:rPr>
                <w:rFonts w:ascii="Times New Roman" w:hAnsi="Times New Roman" w:cs="Times New Roman"/>
                <w:iCs/>
                <w:sz w:val="20"/>
                <w:szCs w:val="20"/>
                <w:lang w:val="en-US" w:eastAsia="fr-FR"/>
              </w:rPr>
            </w:pPr>
          </w:p>
        </w:tc>
      </w:tr>
      <w:tr w:rsidR="00857030" w:rsidRPr="000B2924" w14:paraId="49B9C9F4" w14:textId="77777777" w:rsidTr="009C5023">
        <w:trPr>
          <w:jc w:val="center"/>
        </w:trPr>
        <w:tc>
          <w:tcPr>
            <w:tcW w:w="713" w:type="pct"/>
            <w:vMerge/>
            <w:tcBorders>
              <w:bottom w:val="single" w:sz="24" w:space="0" w:color="auto"/>
            </w:tcBorders>
          </w:tcPr>
          <w:p w14:paraId="5B612C47" w14:textId="77777777" w:rsidR="00857030" w:rsidRPr="00566985" w:rsidRDefault="00857030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630" w:type="pct"/>
            <w:tcBorders>
              <w:bottom w:val="single" w:sz="24" w:space="0" w:color="auto"/>
            </w:tcBorders>
          </w:tcPr>
          <w:p w14:paraId="39EC9415" w14:textId="77777777" w:rsidR="00857030" w:rsidRPr="00566985" w:rsidRDefault="00857030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  <w:r w:rsidRPr="00566985"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>4.5. Is the statistical analysis appropriate to answer the research question?</w:t>
            </w:r>
          </w:p>
        </w:tc>
        <w:tc>
          <w:tcPr>
            <w:tcW w:w="261" w:type="pct"/>
            <w:tcBorders>
              <w:bottom w:val="single" w:sz="24" w:space="0" w:color="auto"/>
            </w:tcBorders>
          </w:tcPr>
          <w:p w14:paraId="43F9BFDF" w14:textId="77777777" w:rsidR="00857030" w:rsidRPr="00566985" w:rsidRDefault="00857030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10" w:type="pct"/>
            <w:tcBorders>
              <w:bottom w:val="single" w:sz="24" w:space="0" w:color="auto"/>
            </w:tcBorders>
          </w:tcPr>
          <w:p w14:paraId="5F42AA79" w14:textId="77777777" w:rsidR="00857030" w:rsidRPr="00566985" w:rsidRDefault="00857030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313" w:type="pct"/>
            <w:tcBorders>
              <w:bottom w:val="single" w:sz="24" w:space="0" w:color="auto"/>
            </w:tcBorders>
          </w:tcPr>
          <w:p w14:paraId="1B92C358" w14:textId="77777777" w:rsidR="00857030" w:rsidRPr="00566985" w:rsidRDefault="00857030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873" w:type="pct"/>
            <w:tcBorders>
              <w:bottom w:val="single" w:sz="24" w:space="0" w:color="auto"/>
            </w:tcBorders>
          </w:tcPr>
          <w:p w14:paraId="685CC335" w14:textId="77777777" w:rsidR="00857030" w:rsidRPr="009676CD" w:rsidRDefault="00857030" w:rsidP="009C5023">
            <w:pPr>
              <w:spacing w:after="0" w:line="240" w:lineRule="auto"/>
              <w:rPr>
                <w:rFonts w:ascii="Times New Roman" w:hAnsi="Times New Roman" w:cs="Times New Roman"/>
                <w:iCs/>
                <w:sz w:val="20"/>
                <w:szCs w:val="20"/>
                <w:lang w:val="en-US" w:eastAsia="fr-FR"/>
              </w:rPr>
            </w:pPr>
          </w:p>
        </w:tc>
      </w:tr>
      <w:tr w:rsidR="00857030" w:rsidRPr="000B2924" w14:paraId="166413D6" w14:textId="77777777" w:rsidTr="009C5023">
        <w:trPr>
          <w:jc w:val="center"/>
        </w:trPr>
        <w:tc>
          <w:tcPr>
            <w:tcW w:w="713" w:type="pct"/>
            <w:vMerge w:val="restart"/>
            <w:tcBorders>
              <w:top w:val="single" w:sz="24" w:space="0" w:color="auto"/>
            </w:tcBorders>
          </w:tcPr>
          <w:p w14:paraId="77857F96" w14:textId="77777777" w:rsidR="00857030" w:rsidRPr="00566985" w:rsidRDefault="00857030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eastAsia="fr-FR"/>
              </w:rPr>
            </w:pPr>
            <w:r w:rsidRPr="00566985">
              <w:rPr>
                <w:rFonts w:ascii="Times New Roman" w:hAnsi="Times New Roman" w:cs="Times New Roman"/>
                <w:sz w:val="20"/>
                <w:szCs w:val="20"/>
                <w:lang w:eastAsia="fr-FR"/>
              </w:rPr>
              <w:t>5. Mixed methods</w:t>
            </w:r>
          </w:p>
        </w:tc>
        <w:tc>
          <w:tcPr>
            <w:tcW w:w="2630" w:type="pct"/>
            <w:tcBorders>
              <w:top w:val="single" w:sz="24" w:space="0" w:color="auto"/>
            </w:tcBorders>
          </w:tcPr>
          <w:p w14:paraId="577C978D" w14:textId="77777777" w:rsidR="00857030" w:rsidRPr="00566985" w:rsidRDefault="00857030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566985"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>5.1. Is there an adequate rationale for using a mixed methods design to address the research question?</w:t>
            </w:r>
          </w:p>
        </w:tc>
        <w:tc>
          <w:tcPr>
            <w:tcW w:w="261" w:type="pct"/>
            <w:tcBorders>
              <w:top w:val="single" w:sz="24" w:space="0" w:color="auto"/>
            </w:tcBorders>
          </w:tcPr>
          <w:p w14:paraId="61CED204" w14:textId="77777777" w:rsidR="00857030" w:rsidRPr="00566985" w:rsidRDefault="00857030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10" w:type="pct"/>
            <w:tcBorders>
              <w:top w:val="single" w:sz="24" w:space="0" w:color="auto"/>
            </w:tcBorders>
          </w:tcPr>
          <w:p w14:paraId="565BBC78" w14:textId="77777777" w:rsidR="00857030" w:rsidRPr="00566985" w:rsidRDefault="00857030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313" w:type="pct"/>
            <w:tcBorders>
              <w:top w:val="single" w:sz="24" w:space="0" w:color="auto"/>
            </w:tcBorders>
          </w:tcPr>
          <w:p w14:paraId="185A1958" w14:textId="77777777" w:rsidR="00857030" w:rsidRPr="00566985" w:rsidRDefault="00857030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873" w:type="pct"/>
            <w:tcBorders>
              <w:top w:val="single" w:sz="24" w:space="0" w:color="auto"/>
            </w:tcBorders>
          </w:tcPr>
          <w:p w14:paraId="538AFEF6" w14:textId="77777777" w:rsidR="00857030" w:rsidRPr="009676CD" w:rsidRDefault="00857030" w:rsidP="009C5023">
            <w:pPr>
              <w:spacing w:after="0" w:line="240" w:lineRule="auto"/>
              <w:rPr>
                <w:rFonts w:ascii="Times New Roman" w:hAnsi="Times New Roman" w:cs="Times New Roman"/>
                <w:iCs/>
                <w:sz w:val="20"/>
                <w:szCs w:val="20"/>
                <w:lang w:val="en-US" w:eastAsia="fr-FR"/>
              </w:rPr>
            </w:pPr>
          </w:p>
        </w:tc>
      </w:tr>
      <w:tr w:rsidR="00857030" w:rsidRPr="000B2924" w14:paraId="1D8BB66C" w14:textId="77777777" w:rsidTr="009C5023">
        <w:trPr>
          <w:trHeight w:val="208"/>
          <w:jc w:val="center"/>
        </w:trPr>
        <w:tc>
          <w:tcPr>
            <w:tcW w:w="713" w:type="pct"/>
            <w:vMerge/>
          </w:tcPr>
          <w:p w14:paraId="1859C4DF" w14:textId="77777777" w:rsidR="00857030" w:rsidRPr="00566985" w:rsidRDefault="00857030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630" w:type="pct"/>
          </w:tcPr>
          <w:p w14:paraId="46E26778" w14:textId="77777777" w:rsidR="00857030" w:rsidRPr="00566985" w:rsidRDefault="00857030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  <w:r w:rsidRPr="00566985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5.2. Are the different components of the study effectively integrated to answer the research question?</w:t>
            </w:r>
          </w:p>
        </w:tc>
        <w:tc>
          <w:tcPr>
            <w:tcW w:w="261" w:type="pct"/>
          </w:tcPr>
          <w:p w14:paraId="76A832DE" w14:textId="77777777" w:rsidR="00857030" w:rsidRPr="00566985" w:rsidRDefault="00857030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10" w:type="pct"/>
          </w:tcPr>
          <w:p w14:paraId="2DB46B68" w14:textId="77777777" w:rsidR="00857030" w:rsidRPr="00566985" w:rsidRDefault="00857030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313" w:type="pct"/>
          </w:tcPr>
          <w:p w14:paraId="7D8938E3" w14:textId="77777777" w:rsidR="00857030" w:rsidRPr="00566985" w:rsidRDefault="00857030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873" w:type="pct"/>
          </w:tcPr>
          <w:p w14:paraId="145860F1" w14:textId="77777777" w:rsidR="00857030" w:rsidRPr="009676CD" w:rsidRDefault="00857030" w:rsidP="009C5023">
            <w:pPr>
              <w:spacing w:after="0" w:line="240" w:lineRule="auto"/>
              <w:rPr>
                <w:rFonts w:ascii="Times New Roman" w:hAnsi="Times New Roman" w:cs="Times New Roman"/>
                <w:iCs/>
                <w:sz w:val="20"/>
                <w:szCs w:val="20"/>
                <w:lang w:val="en-US" w:eastAsia="fr-FR"/>
              </w:rPr>
            </w:pPr>
          </w:p>
        </w:tc>
      </w:tr>
      <w:tr w:rsidR="00857030" w:rsidRPr="000B2924" w14:paraId="20EF7E72" w14:textId="77777777" w:rsidTr="009C5023">
        <w:trPr>
          <w:jc w:val="center"/>
        </w:trPr>
        <w:tc>
          <w:tcPr>
            <w:tcW w:w="713" w:type="pct"/>
            <w:vMerge/>
          </w:tcPr>
          <w:p w14:paraId="13E221E8" w14:textId="77777777" w:rsidR="00857030" w:rsidRPr="00566985" w:rsidRDefault="00857030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630" w:type="pct"/>
          </w:tcPr>
          <w:p w14:paraId="653B7E7F" w14:textId="77777777" w:rsidR="00857030" w:rsidRPr="00566985" w:rsidRDefault="00857030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  <w:r w:rsidRPr="00566985"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>5.3. Are the outputs of the integration of qualitative and quantitative components adequately interpreted?</w:t>
            </w:r>
          </w:p>
        </w:tc>
        <w:tc>
          <w:tcPr>
            <w:tcW w:w="261" w:type="pct"/>
          </w:tcPr>
          <w:p w14:paraId="3670B756" w14:textId="77777777" w:rsidR="00857030" w:rsidRPr="00566985" w:rsidRDefault="00857030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10" w:type="pct"/>
          </w:tcPr>
          <w:p w14:paraId="1D3638FC" w14:textId="77777777" w:rsidR="00857030" w:rsidRPr="00566985" w:rsidRDefault="00857030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313" w:type="pct"/>
          </w:tcPr>
          <w:p w14:paraId="4434CDC0" w14:textId="77777777" w:rsidR="00857030" w:rsidRPr="00566985" w:rsidRDefault="00857030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873" w:type="pct"/>
          </w:tcPr>
          <w:p w14:paraId="38C60D0D" w14:textId="77777777" w:rsidR="00857030" w:rsidRPr="009676CD" w:rsidRDefault="00857030" w:rsidP="009C5023">
            <w:pPr>
              <w:spacing w:after="0" w:line="240" w:lineRule="auto"/>
              <w:rPr>
                <w:rFonts w:ascii="Times New Roman" w:hAnsi="Times New Roman" w:cs="Times New Roman"/>
                <w:iCs/>
                <w:sz w:val="20"/>
                <w:szCs w:val="20"/>
                <w:lang w:val="en-US" w:eastAsia="fr-FR"/>
              </w:rPr>
            </w:pPr>
          </w:p>
        </w:tc>
      </w:tr>
      <w:tr w:rsidR="00857030" w:rsidRPr="000B2924" w14:paraId="74FC6685" w14:textId="77777777" w:rsidTr="009C5023">
        <w:trPr>
          <w:jc w:val="center"/>
        </w:trPr>
        <w:tc>
          <w:tcPr>
            <w:tcW w:w="713" w:type="pct"/>
            <w:vMerge/>
          </w:tcPr>
          <w:p w14:paraId="1ED2A346" w14:textId="77777777" w:rsidR="00857030" w:rsidRPr="00566985" w:rsidRDefault="00857030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630" w:type="pct"/>
          </w:tcPr>
          <w:p w14:paraId="11CE6F54" w14:textId="77777777" w:rsidR="00857030" w:rsidRPr="00566985" w:rsidRDefault="00857030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  <w:r w:rsidRPr="00566985"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>5.4.</w:t>
            </w:r>
            <w:r w:rsidRPr="00566985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 Are d</w:t>
            </w:r>
            <w:r w:rsidRPr="00566985"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>ivergences and inconsistencies between quantitative and qualitative results adequately addressed?</w:t>
            </w:r>
          </w:p>
        </w:tc>
        <w:tc>
          <w:tcPr>
            <w:tcW w:w="261" w:type="pct"/>
          </w:tcPr>
          <w:p w14:paraId="37919427" w14:textId="77777777" w:rsidR="00857030" w:rsidRPr="00566985" w:rsidRDefault="00857030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10" w:type="pct"/>
          </w:tcPr>
          <w:p w14:paraId="66ED5D34" w14:textId="77777777" w:rsidR="00857030" w:rsidRPr="00566985" w:rsidRDefault="00857030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313" w:type="pct"/>
          </w:tcPr>
          <w:p w14:paraId="3B1D8735" w14:textId="77777777" w:rsidR="00857030" w:rsidRPr="00566985" w:rsidRDefault="00857030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873" w:type="pct"/>
          </w:tcPr>
          <w:p w14:paraId="76D8C4A2" w14:textId="77777777" w:rsidR="00857030" w:rsidRPr="00566985" w:rsidRDefault="00857030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i/>
                <w:sz w:val="20"/>
                <w:szCs w:val="20"/>
                <w:lang w:val="en-US" w:eastAsia="fr-FR"/>
              </w:rPr>
            </w:pPr>
          </w:p>
        </w:tc>
      </w:tr>
      <w:tr w:rsidR="00857030" w:rsidRPr="000B2924" w14:paraId="0E5385B0" w14:textId="77777777" w:rsidTr="009C5023">
        <w:trPr>
          <w:jc w:val="center"/>
        </w:trPr>
        <w:tc>
          <w:tcPr>
            <w:tcW w:w="713" w:type="pct"/>
            <w:vMerge/>
          </w:tcPr>
          <w:p w14:paraId="11F5FD45" w14:textId="77777777" w:rsidR="00857030" w:rsidRPr="00566985" w:rsidRDefault="00857030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630" w:type="pct"/>
          </w:tcPr>
          <w:p w14:paraId="25020AC6" w14:textId="77777777" w:rsidR="00857030" w:rsidRPr="00566985" w:rsidRDefault="00857030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i/>
                <w:sz w:val="20"/>
                <w:szCs w:val="20"/>
                <w:lang w:val="en-US" w:eastAsia="fr-FR"/>
              </w:rPr>
            </w:pPr>
            <w:r w:rsidRPr="00566985"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>5.5. Do the different components of the study adhere to the quality criteria of each tradition of the methods involved?</w:t>
            </w:r>
            <w:r w:rsidRPr="00566985">
              <w:rPr>
                <w:rFonts w:ascii="Times New Roman" w:hAnsi="Times New Roman" w:cs="Times New Roman"/>
                <w:i/>
                <w:sz w:val="20"/>
                <w:szCs w:val="20"/>
                <w:lang w:val="en-US" w:eastAsia="fr-FR"/>
              </w:rPr>
              <w:t xml:space="preserve"> </w:t>
            </w:r>
          </w:p>
        </w:tc>
        <w:tc>
          <w:tcPr>
            <w:tcW w:w="261" w:type="pct"/>
          </w:tcPr>
          <w:p w14:paraId="5A640513" w14:textId="77777777" w:rsidR="00857030" w:rsidRPr="00566985" w:rsidRDefault="00857030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10" w:type="pct"/>
          </w:tcPr>
          <w:p w14:paraId="4A239E1E" w14:textId="77777777" w:rsidR="00857030" w:rsidRPr="00566985" w:rsidRDefault="00857030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313" w:type="pct"/>
          </w:tcPr>
          <w:p w14:paraId="5375B42C" w14:textId="77777777" w:rsidR="00857030" w:rsidRPr="00566985" w:rsidRDefault="00857030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873" w:type="pct"/>
          </w:tcPr>
          <w:p w14:paraId="658DDC91" w14:textId="77777777" w:rsidR="00857030" w:rsidRPr="00566985" w:rsidRDefault="00857030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i/>
                <w:sz w:val="20"/>
                <w:szCs w:val="20"/>
                <w:lang w:val="en-US" w:eastAsia="fr-FR"/>
              </w:rPr>
            </w:pPr>
          </w:p>
        </w:tc>
      </w:tr>
    </w:tbl>
    <w:p w14:paraId="4532D867" w14:textId="5A937C2B" w:rsidR="00857030" w:rsidRDefault="00857030">
      <w:pPr>
        <w:rPr>
          <w:lang w:val="en-US"/>
        </w:rPr>
      </w:pPr>
    </w:p>
    <w:p w14:paraId="670F62EC" w14:textId="77777777" w:rsidR="00857030" w:rsidRDefault="00857030">
      <w:pPr>
        <w:rPr>
          <w:lang w:val="en-US"/>
        </w:rPr>
      </w:pPr>
      <w:r>
        <w:rPr>
          <w:lang w:val="en-US"/>
        </w:rPr>
        <w:br w:type="page"/>
      </w:r>
    </w:p>
    <w:tbl>
      <w:tblPr>
        <w:tblW w:w="5050" w:type="pct"/>
        <w:jc w:val="center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ayout w:type="fixed"/>
        <w:tblLook w:val="01E0" w:firstRow="1" w:lastRow="1" w:firstColumn="1" w:lastColumn="1" w:noHBand="0" w:noVBand="0"/>
      </w:tblPr>
      <w:tblGrid>
        <w:gridCol w:w="1933"/>
        <w:gridCol w:w="7132"/>
        <w:gridCol w:w="708"/>
        <w:gridCol w:w="570"/>
        <w:gridCol w:w="849"/>
        <w:gridCol w:w="2368"/>
      </w:tblGrid>
      <w:tr w:rsidR="00857030" w:rsidRPr="00566985" w14:paraId="381C91EF" w14:textId="77777777" w:rsidTr="009C5023">
        <w:trPr>
          <w:jc w:val="center"/>
        </w:trPr>
        <w:tc>
          <w:tcPr>
            <w:tcW w:w="713" w:type="pct"/>
            <w:vMerge w:val="restart"/>
            <w:vAlign w:val="center"/>
          </w:tcPr>
          <w:p w14:paraId="5452E7C0" w14:textId="77777777" w:rsidR="00857030" w:rsidRDefault="00857030" w:rsidP="009C5023">
            <w:pPr>
              <w:spacing w:after="0" w:line="240" w:lineRule="auto"/>
              <w:rPr>
                <w:rFonts w:ascii="Times New Roman" w:hAnsi="Times New Roman" w:cs="Times New Roman"/>
                <w:b/>
                <w:sz w:val="20"/>
                <w:szCs w:val="20"/>
                <w:lang w:eastAsia="fr-FR"/>
              </w:rPr>
            </w:pPr>
            <w:r w:rsidRPr="00566985">
              <w:rPr>
                <w:rFonts w:ascii="Times New Roman" w:hAnsi="Times New Roman" w:cs="Times New Roman"/>
                <w:b/>
                <w:sz w:val="20"/>
                <w:szCs w:val="20"/>
                <w:lang w:eastAsia="fr-FR"/>
              </w:rPr>
              <w:t xml:space="preserve">Study: </w:t>
            </w:r>
          </w:p>
          <w:p w14:paraId="0B919FCC" w14:textId="312A7264" w:rsidR="00857030" w:rsidRPr="00566985" w:rsidRDefault="0016545A" w:rsidP="009C5023">
            <w:pPr>
              <w:spacing w:after="0" w:line="240" w:lineRule="auto"/>
              <w:rPr>
                <w:rFonts w:ascii="Times New Roman" w:hAnsi="Times New Roman" w:cs="Times New Roman"/>
                <w:b/>
                <w:sz w:val="20"/>
                <w:szCs w:val="20"/>
                <w:lang w:eastAsia="fr-FR"/>
              </w:rPr>
            </w:pPr>
            <w:r>
              <w:rPr>
                <w:rFonts w:ascii="Times New Roman" w:hAnsi="Times New Roman" w:cs="Times New Roman"/>
                <w:b/>
                <w:sz w:val="20"/>
                <w:szCs w:val="20"/>
                <w:lang w:eastAsia="fr-FR"/>
              </w:rPr>
              <w:t>Pereda-</w:t>
            </w:r>
            <w:r w:rsidR="00CE3826">
              <w:rPr>
                <w:rFonts w:ascii="Times New Roman" w:hAnsi="Times New Roman" w:cs="Times New Roman"/>
                <w:b/>
                <w:sz w:val="20"/>
                <w:szCs w:val="20"/>
                <w:lang w:eastAsia="fr-FR"/>
              </w:rPr>
              <w:t>Goikoetxea</w:t>
            </w:r>
            <w:r w:rsidR="00DE1AE6" w:rsidRPr="00DE1AE6">
              <w:rPr>
                <w:rFonts w:ascii="Times New Roman" w:hAnsi="Times New Roman" w:cs="Times New Roman"/>
                <w:b/>
                <w:sz w:val="20"/>
                <w:szCs w:val="20"/>
                <w:vertAlign w:val="superscript"/>
                <w:lang w:eastAsia="fr-FR"/>
              </w:rPr>
              <w:t>32</w:t>
            </w:r>
            <w:r w:rsidR="00CE3826">
              <w:rPr>
                <w:rFonts w:ascii="Times New Roman" w:hAnsi="Times New Roman" w:cs="Times New Roman"/>
                <w:b/>
                <w:sz w:val="20"/>
                <w:szCs w:val="20"/>
                <w:lang w:eastAsia="fr-FR"/>
              </w:rPr>
              <w:t xml:space="preserve"> 2019</w:t>
            </w:r>
          </w:p>
        </w:tc>
        <w:tc>
          <w:tcPr>
            <w:tcW w:w="2630" w:type="pct"/>
            <w:vMerge w:val="restart"/>
            <w:vAlign w:val="center"/>
          </w:tcPr>
          <w:p w14:paraId="6CAC0FED" w14:textId="77777777" w:rsidR="00857030" w:rsidRPr="00566985" w:rsidRDefault="00857030" w:rsidP="009C5023">
            <w:pPr>
              <w:spacing w:after="0" w:line="240" w:lineRule="auto"/>
              <w:rPr>
                <w:rFonts w:ascii="Times New Roman" w:hAnsi="Times New Roman" w:cs="Times New Roman"/>
                <w:b/>
                <w:sz w:val="20"/>
                <w:szCs w:val="20"/>
                <w:lang w:eastAsia="fr-FR"/>
              </w:rPr>
            </w:pPr>
            <w:r w:rsidRPr="00566985">
              <w:rPr>
                <w:rFonts w:ascii="Times New Roman" w:hAnsi="Times New Roman" w:cs="Times New Roman"/>
                <w:b/>
                <w:sz w:val="20"/>
                <w:szCs w:val="20"/>
                <w:lang w:eastAsia="fr-FR"/>
              </w:rPr>
              <w:t>Methodological quality criteria</w:t>
            </w:r>
          </w:p>
        </w:tc>
        <w:tc>
          <w:tcPr>
            <w:tcW w:w="1657" w:type="pct"/>
            <w:gridSpan w:val="4"/>
            <w:vAlign w:val="center"/>
          </w:tcPr>
          <w:p w14:paraId="1FEBE77E" w14:textId="77777777" w:rsidR="00857030" w:rsidRPr="00566985" w:rsidRDefault="00857030" w:rsidP="009C5023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sz w:val="20"/>
                <w:szCs w:val="20"/>
                <w:lang w:eastAsia="fr-FR"/>
              </w:rPr>
            </w:pPr>
            <w:r w:rsidRPr="00566985">
              <w:rPr>
                <w:rFonts w:ascii="Times New Roman" w:hAnsi="Times New Roman" w:cs="Times New Roman"/>
                <w:b/>
                <w:sz w:val="20"/>
                <w:szCs w:val="20"/>
                <w:lang w:eastAsia="fr-FR"/>
              </w:rPr>
              <w:t>Responses</w:t>
            </w:r>
          </w:p>
        </w:tc>
      </w:tr>
      <w:tr w:rsidR="00857030" w:rsidRPr="00566985" w14:paraId="40944666" w14:textId="77777777" w:rsidTr="009C5023">
        <w:trPr>
          <w:jc w:val="center"/>
        </w:trPr>
        <w:tc>
          <w:tcPr>
            <w:tcW w:w="713" w:type="pct"/>
            <w:vMerge/>
            <w:tcBorders>
              <w:bottom w:val="single" w:sz="24" w:space="0" w:color="auto"/>
            </w:tcBorders>
          </w:tcPr>
          <w:p w14:paraId="3B174A67" w14:textId="77777777" w:rsidR="00857030" w:rsidRPr="00566985" w:rsidRDefault="00857030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eastAsia="fr-FR"/>
              </w:rPr>
            </w:pPr>
          </w:p>
        </w:tc>
        <w:tc>
          <w:tcPr>
            <w:tcW w:w="2630" w:type="pct"/>
            <w:vMerge/>
            <w:tcBorders>
              <w:bottom w:val="single" w:sz="24" w:space="0" w:color="auto"/>
            </w:tcBorders>
          </w:tcPr>
          <w:p w14:paraId="078E1D53" w14:textId="77777777" w:rsidR="00857030" w:rsidRPr="00566985" w:rsidRDefault="00857030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eastAsia="fr-FR"/>
              </w:rPr>
            </w:pPr>
          </w:p>
        </w:tc>
        <w:tc>
          <w:tcPr>
            <w:tcW w:w="261" w:type="pct"/>
            <w:tcBorders>
              <w:bottom w:val="single" w:sz="24" w:space="0" w:color="auto"/>
            </w:tcBorders>
            <w:vAlign w:val="center"/>
          </w:tcPr>
          <w:p w14:paraId="7207ACB3" w14:textId="77777777" w:rsidR="00857030" w:rsidRPr="00566985" w:rsidRDefault="00857030" w:rsidP="009C5023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eastAsia="fr-FR"/>
              </w:rPr>
            </w:pPr>
            <w:r w:rsidRPr="00566985">
              <w:rPr>
                <w:rFonts w:ascii="Times New Roman" w:hAnsi="Times New Roman" w:cs="Times New Roman"/>
                <w:sz w:val="20"/>
                <w:szCs w:val="20"/>
                <w:lang w:eastAsia="fr-FR"/>
              </w:rPr>
              <w:t>Yes</w:t>
            </w:r>
          </w:p>
        </w:tc>
        <w:tc>
          <w:tcPr>
            <w:tcW w:w="210" w:type="pct"/>
            <w:tcBorders>
              <w:bottom w:val="single" w:sz="24" w:space="0" w:color="auto"/>
            </w:tcBorders>
            <w:vAlign w:val="center"/>
          </w:tcPr>
          <w:p w14:paraId="2B794E08" w14:textId="77777777" w:rsidR="00857030" w:rsidRPr="00566985" w:rsidRDefault="00857030" w:rsidP="009C5023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eastAsia="fr-FR"/>
              </w:rPr>
            </w:pPr>
            <w:r w:rsidRPr="00566985">
              <w:rPr>
                <w:rFonts w:ascii="Times New Roman" w:hAnsi="Times New Roman" w:cs="Times New Roman"/>
                <w:sz w:val="20"/>
                <w:szCs w:val="20"/>
                <w:lang w:eastAsia="fr-FR"/>
              </w:rPr>
              <w:t>No</w:t>
            </w:r>
          </w:p>
        </w:tc>
        <w:tc>
          <w:tcPr>
            <w:tcW w:w="313" w:type="pct"/>
            <w:tcBorders>
              <w:bottom w:val="single" w:sz="24" w:space="0" w:color="auto"/>
            </w:tcBorders>
            <w:vAlign w:val="center"/>
          </w:tcPr>
          <w:p w14:paraId="67B35E3F" w14:textId="77777777" w:rsidR="00857030" w:rsidRPr="00566985" w:rsidRDefault="00857030" w:rsidP="009C5023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eastAsia="fr-FR"/>
              </w:rPr>
            </w:pPr>
            <w:r w:rsidRPr="00566985">
              <w:rPr>
                <w:rFonts w:ascii="Times New Roman" w:hAnsi="Times New Roman" w:cs="Times New Roman"/>
                <w:sz w:val="20"/>
                <w:szCs w:val="20"/>
                <w:lang w:eastAsia="fr-FR"/>
              </w:rPr>
              <w:t>Can’t tell</w:t>
            </w:r>
          </w:p>
        </w:tc>
        <w:tc>
          <w:tcPr>
            <w:tcW w:w="873" w:type="pct"/>
            <w:tcBorders>
              <w:bottom w:val="single" w:sz="24" w:space="0" w:color="auto"/>
            </w:tcBorders>
            <w:vAlign w:val="center"/>
          </w:tcPr>
          <w:p w14:paraId="673392D1" w14:textId="77777777" w:rsidR="00857030" w:rsidRPr="00566985" w:rsidRDefault="00857030" w:rsidP="009C5023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eastAsia="fr-FR"/>
              </w:rPr>
            </w:pPr>
            <w:r w:rsidRPr="00566985">
              <w:rPr>
                <w:rFonts w:ascii="Times New Roman" w:hAnsi="Times New Roman" w:cs="Times New Roman"/>
                <w:sz w:val="20"/>
                <w:szCs w:val="20"/>
                <w:lang w:eastAsia="fr-FR"/>
              </w:rPr>
              <w:t>Comments</w:t>
            </w:r>
          </w:p>
        </w:tc>
      </w:tr>
      <w:tr w:rsidR="00857030" w:rsidRPr="00E718A9" w14:paraId="26513BCF" w14:textId="77777777" w:rsidTr="009C5023">
        <w:trPr>
          <w:trHeight w:val="257"/>
          <w:jc w:val="center"/>
        </w:trPr>
        <w:tc>
          <w:tcPr>
            <w:tcW w:w="713" w:type="pct"/>
            <w:vMerge w:val="restart"/>
          </w:tcPr>
          <w:p w14:paraId="135D952B" w14:textId="77777777" w:rsidR="00857030" w:rsidRPr="00566985" w:rsidRDefault="00857030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  <w:r w:rsidRPr="00566985"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 xml:space="preserve">Screening questions </w:t>
            </w:r>
          </w:p>
          <w:p w14:paraId="08304B7F" w14:textId="77777777" w:rsidR="00857030" w:rsidRPr="00566985" w:rsidRDefault="00857030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  <w:r w:rsidRPr="00566985"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>(for all types)</w:t>
            </w:r>
          </w:p>
        </w:tc>
        <w:tc>
          <w:tcPr>
            <w:tcW w:w="2630" w:type="pct"/>
            <w:tcBorders>
              <w:bottom w:val="single" w:sz="4" w:space="0" w:color="auto"/>
            </w:tcBorders>
          </w:tcPr>
          <w:p w14:paraId="3FCCF571" w14:textId="77777777" w:rsidR="00857030" w:rsidRPr="00566985" w:rsidRDefault="00857030" w:rsidP="009C5023">
            <w:pPr>
              <w:spacing w:after="0" w:line="240" w:lineRule="auto"/>
              <w:rPr>
                <w:rFonts w:ascii="Times New Roman" w:eastAsia="Calibri" w:hAnsi="Times New Roman" w:cs="Times New Roman"/>
                <w:i/>
                <w:sz w:val="20"/>
                <w:szCs w:val="20"/>
                <w:lang w:val="en-US"/>
              </w:rPr>
            </w:pPr>
            <w:r w:rsidRPr="00566985"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>S1. Are there clear research questions?</w:t>
            </w:r>
          </w:p>
        </w:tc>
        <w:tc>
          <w:tcPr>
            <w:tcW w:w="261" w:type="pct"/>
          </w:tcPr>
          <w:p w14:paraId="34F0D3A2" w14:textId="77777777" w:rsidR="00857030" w:rsidRPr="00566985" w:rsidRDefault="00857030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>X</w:t>
            </w:r>
          </w:p>
        </w:tc>
        <w:tc>
          <w:tcPr>
            <w:tcW w:w="210" w:type="pct"/>
          </w:tcPr>
          <w:p w14:paraId="15F3B0B1" w14:textId="77777777" w:rsidR="00857030" w:rsidRPr="00566985" w:rsidRDefault="00857030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313" w:type="pct"/>
          </w:tcPr>
          <w:p w14:paraId="40CE2AAD" w14:textId="77777777" w:rsidR="00857030" w:rsidRPr="00566985" w:rsidRDefault="00857030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873" w:type="pct"/>
          </w:tcPr>
          <w:p w14:paraId="4048076A" w14:textId="77777777" w:rsidR="00857030" w:rsidRPr="00566985" w:rsidRDefault="00857030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</w:tr>
      <w:tr w:rsidR="00857030" w:rsidRPr="00E718A9" w14:paraId="59B1788C" w14:textId="77777777" w:rsidTr="009C5023">
        <w:trPr>
          <w:trHeight w:val="299"/>
          <w:jc w:val="center"/>
        </w:trPr>
        <w:tc>
          <w:tcPr>
            <w:tcW w:w="713" w:type="pct"/>
            <w:vMerge/>
          </w:tcPr>
          <w:p w14:paraId="157046EC" w14:textId="77777777" w:rsidR="00857030" w:rsidRPr="00566985" w:rsidRDefault="00857030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630" w:type="pct"/>
            <w:tcBorders>
              <w:top w:val="single" w:sz="4" w:space="0" w:color="auto"/>
              <w:bottom w:val="single" w:sz="4" w:space="0" w:color="auto"/>
            </w:tcBorders>
          </w:tcPr>
          <w:p w14:paraId="0F5D9398" w14:textId="77777777" w:rsidR="00857030" w:rsidRPr="00566985" w:rsidRDefault="00857030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  <w:r w:rsidRPr="00566985"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 xml:space="preserve">S2. Do the collected data allow to address the research questions? </w:t>
            </w:r>
          </w:p>
        </w:tc>
        <w:tc>
          <w:tcPr>
            <w:tcW w:w="261" w:type="pct"/>
          </w:tcPr>
          <w:p w14:paraId="13F3E91E" w14:textId="77777777" w:rsidR="00857030" w:rsidRPr="00566985" w:rsidRDefault="00857030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>X</w:t>
            </w:r>
          </w:p>
        </w:tc>
        <w:tc>
          <w:tcPr>
            <w:tcW w:w="210" w:type="pct"/>
          </w:tcPr>
          <w:p w14:paraId="0F42CE89" w14:textId="77777777" w:rsidR="00857030" w:rsidRPr="00566985" w:rsidRDefault="00857030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313" w:type="pct"/>
          </w:tcPr>
          <w:p w14:paraId="10FA1ECF" w14:textId="77777777" w:rsidR="00857030" w:rsidRPr="00566985" w:rsidRDefault="00857030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873" w:type="pct"/>
          </w:tcPr>
          <w:p w14:paraId="667CB826" w14:textId="77777777" w:rsidR="00857030" w:rsidRPr="00566985" w:rsidRDefault="00857030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</w:tr>
      <w:tr w:rsidR="00857030" w:rsidRPr="000B2924" w14:paraId="21A77E66" w14:textId="77777777" w:rsidTr="009C5023">
        <w:trPr>
          <w:trHeight w:val="233"/>
          <w:jc w:val="center"/>
        </w:trPr>
        <w:tc>
          <w:tcPr>
            <w:tcW w:w="713" w:type="pct"/>
            <w:vMerge/>
            <w:tcBorders>
              <w:bottom w:val="single" w:sz="24" w:space="0" w:color="auto"/>
            </w:tcBorders>
          </w:tcPr>
          <w:p w14:paraId="086A7E89" w14:textId="77777777" w:rsidR="00857030" w:rsidRPr="00566985" w:rsidRDefault="00857030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4287" w:type="pct"/>
            <w:gridSpan w:val="5"/>
            <w:tcBorders>
              <w:top w:val="single" w:sz="4" w:space="0" w:color="auto"/>
              <w:bottom w:val="single" w:sz="24" w:space="0" w:color="auto"/>
            </w:tcBorders>
          </w:tcPr>
          <w:p w14:paraId="788501EB" w14:textId="77777777" w:rsidR="00857030" w:rsidRPr="00566985" w:rsidRDefault="00857030" w:rsidP="009C5023">
            <w:pPr>
              <w:spacing w:after="0" w:line="240" w:lineRule="auto"/>
              <w:rPr>
                <w:rFonts w:ascii="Times New Roman" w:hAnsi="Times New Roman" w:cs="Times New Roman"/>
                <w:color w:val="C00000"/>
                <w:sz w:val="20"/>
                <w:szCs w:val="20"/>
                <w:lang w:val="en-US" w:eastAsia="fr-FR"/>
              </w:rPr>
            </w:pPr>
            <w:r w:rsidRPr="00566985">
              <w:rPr>
                <w:rFonts w:ascii="Times New Roman" w:eastAsia="Calibri" w:hAnsi="Times New Roman" w:cs="Times New Roman"/>
                <w:i/>
                <w:color w:val="C00000"/>
                <w:sz w:val="20"/>
                <w:szCs w:val="20"/>
                <w:lang w:val="en-US"/>
              </w:rPr>
              <w:t>Further appraisal may not be feasible or appropriate when the answer is ‘No’ or ‘Can’t tell’ to one or both screening questions.</w:t>
            </w:r>
          </w:p>
        </w:tc>
      </w:tr>
      <w:tr w:rsidR="00857030" w:rsidRPr="00E718A9" w14:paraId="58FD8961" w14:textId="77777777" w:rsidTr="009C5023">
        <w:trPr>
          <w:jc w:val="center"/>
        </w:trPr>
        <w:tc>
          <w:tcPr>
            <w:tcW w:w="713" w:type="pct"/>
            <w:vMerge w:val="restart"/>
            <w:tcBorders>
              <w:top w:val="single" w:sz="24" w:space="0" w:color="auto"/>
            </w:tcBorders>
          </w:tcPr>
          <w:p w14:paraId="31A8C36E" w14:textId="77777777" w:rsidR="00857030" w:rsidRPr="00566985" w:rsidRDefault="00857030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eastAsia="fr-FR"/>
              </w:rPr>
            </w:pPr>
            <w:r w:rsidRPr="00566985">
              <w:rPr>
                <w:rFonts w:ascii="Times New Roman" w:hAnsi="Times New Roman" w:cs="Times New Roman"/>
                <w:sz w:val="20"/>
                <w:szCs w:val="20"/>
                <w:lang w:eastAsia="fr-FR"/>
              </w:rPr>
              <w:t>1. Qualitative</w:t>
            </w:r>
          </w:p>
        </w:tc>
        <w:tc>
          <w:tcPr>
            <w:tcW w:w="2630" w:type="pct"/>
            <w:tcBorders>
              <w:top w:val="single" w:sz="24" w:space="0" w:color="auto"/>
            </w:tcBorders>
          </w:tcPr>
          <w:p w14:paraId="325E2B87" w14:textId="77777777" w:rsidR="00857030" w:rsidRPr="00566985" w:rsidRDefault="00857030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  <w:r w:rsidRPr="00566985"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>1.1. Is the qualitative approach appropriate to answer the research question?</w:t>
            </w:r>
          </w:p>
        </w:tc>
        <w:tc>
          <w:tcPr>
            <w:tcW w:w="261" w:type="pct"/>
            <w:tcBorders>
              <w:top w:val="single" w:sz="24" w:space="0" w:color="auto"/>
            </w:tcBorders>
          </w:tcPr>
          <w:p w14:paraId="61B8A857" w14:textId="293718B3" w:rsidR="00857030" w:rsidRPr="00566985" w:rsidRDefault="00935132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>X</w:t>
            </w:r>
          </w:p>
        </w:tc>
        <w:tc>
          <w:tcPr>
            <w:tcW w:w="210" w:type="pct"/>
            <w:tcBorders>
              <w:top w:val="single" w:sz="24" w:space="0" w:color="auto"/>
            </w:tcBorders>
          </w:tcPr>
          <w:p w14:paraId="041F0AB2" w14:textId="77777777" w:rsidR="00857030" w:rsidRPr="00566985" w:rsidRDefault="00857030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313" w:type="pct"/>
            <w:tcBorders>
              <w:top w:val="single" w:sz="24" w:space="0" w:color="auto"/>
            </w:tcBorders>
          </w:tcPr>
          <w:p w14:paraId="35E9F028" w14:textId="77777777" w:rsidR="00857030" w:rsidRPr="00566985" w:rsidRDefault="00857030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873" w:type="pct"/>
            <w:tcBorders>
              <w:top w:val="single" w:sz="24" w:space="0" w:color="auto"/>
            </w:tcBorders>
          </w:tcPr>
          <w:p w14:paraId="6AAF0FC9" w14:textId="77777777" w:rsidR="00857030" w:rsidRPr="006A79DC" w:rsidRDefault="00857030" w:rsidP="006A79DC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</w:tr>
      <w:tr w:rsidR="00857030" w:rsidRPr="000B2924" w14:paraId="0B230E3C" w14:textId="77777777" w:rsidTr="009C5023">
        <w:trPr>
          <w:trHeight w:val="274"/>
          <w:jc w:val="center"/>
        </w:trPr>
        <w:tc>
          <w:tcPr>
            <w:tcW w:w="713" w:type="pct"/>
            <w:vMerge/>
          </w:tcPr>
          <w:p w14:paraId="118C35A4" w14:textId="77777777" w:rsidR="00857030" w:rsidRPr="00566985" w:rsidRDefault="00857030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630" w:type="pct"/>
          </w:tcPr>
          <w:p w14:paraId="4AF2A187" w14:textId="77777777" w:rsidR="00857030" w:rsidRPr="00566985" w:rsidRDefault="00857030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  <w:r w:rsidRPr="00566985"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>1.2. Are the qualitative data collection methods adequate to address the research question?</w:t>
            </w:r>
          </w:p>
        </w:tc>
        <w:tc>
          <w:tcPr>
            <w:tcW w:w="261" w:type="pct"/>
          </w:tcPr>
          <w:p w14:paraId="592BA6C9" w14:textId="02A9228B" w:rsidR="00857030" w:rsidRPr="00566985" w:rsidRDefault="0007311B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>X</w:t>
            </w:r>
          </w:p>
        </w:tc>
        <w:tc>
          <w:tcPr>
            <w:tcW w:w="210" w:type="pct"/>
          </w:tcPr>
          <w:p w14:paraId="7AAA58B0" w14:textId="77777777" w:rsidR="00857030" w:rsidRPr="00566985" w:rsidRDefault="00857030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313" w:type="pct"/>
          </w:tcPr>
          <w:p w14:paraId="741958D0" w14:textId="63D1CCC2" w:rsidR="00857030" w:rsidRPr="00566985" w:rsidRDefault="00857030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873" w:type="pct"/>
          </w:tcPr>
          <w:p w14:paraId="3DC1FC0B" w14:textId="77777777" w:rsidR="00857030" w:rsidRDefault="003279CA" w:rsidP="006A79DC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>Participants were volunteers</w:t>
            </w:r>
            <w:r w:rsidR="008F3EAA"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 xml:space="preserve"> (43</w:t>
            </w:r>
            <w:r w:rsidR="006C4583"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 xml:space="preserve"> mothers</w:t>
            </w:r>
            <w:r w:rsidR="00757467"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>, 33 in second interview</w:t>
            </w:r>
            <w:r w:rsidR="008F3EAA"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>)</w:t>
            </w:r>
            <w:r w:rsidR="001A3FFC"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 xml:space="preserve">. </w:t>
            </w:r>
            <w:r w:rsidR="009A1B67"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 xml:space="preserve">Convenience and opportunity sampling, and theoretical sampling, apparently to ensure diversity in the sample. </w:t>
            </w:r>
            <w:r w:rsidR="00757467"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 xml:space="preserve">57 participants were recruited, but 43 were interviewed. Not stated </w:t>
            </w:r>
            <w:r w:rsidR="00AC29A4"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 xml:space="preserve">why some where not, or why the sample size ended at 43. </w:t>
            </w:r>
            <w:r w:rsidR="0007311B"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>However, 43 is a relatively large sample size for a qualitative study.</w:t>
            </w:r>
          </w:p>
          <w:p w14:paraId="0B710D97" w14:textId="41095EDF" w:rsidR="00042ECA" w:rsidRPr="006A79DC" w:rsidRDefault="00042ECA" w:rsidP="006A79DC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>Interviews recorded</w:t>
            </w:r>
            <w:r w:rsidR="00477531"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>.</w:t>
            </w:r>
            <w:r w:rsidR="00E44FDF"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 xml:space="preserve"> Open interviews, with only one opening question.</w:t>
            </w:r>
          </w:p>
        </w:tc>
      </w:tr>
      <w:tr w:rsidR="00857030" w:rsidRPr="000B2924" w14:paraId="612F5B45" w14:textId="77777777" w:rsidTr="009C5023">
        <w:trPr>
          <w:jc w:val="center"/>
        </w:trPr>
        <w:tc>
          <w:tcPr>
            <w:tcW w:w="713" w:type="pct"/>
            <w:vMerge/>
          </w:tcPr>
          <w:p w14:paraId="5AE5C5FF" w14:textId="77777777" w:rsidR="00857030" w:rsidRPr="00566985" w:rsidRDefault="00857030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630" w:type="pct"/>
          </w:tcPr>
          <w:p w14:paraId="3BE9BC4D" w14:textId="77777777" w:rsidR="00857030" w:rsidRPr="00566985" w:rsidRDefault="00857030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  <w:r w:rsidRPr="00566985"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>1.3. Are the findings adequately derived from the data?</w:t>
            </w:r>
          </w:p>
        </w:tc>
        <w:tc>
          <w:tcPr>
            <w:tcW w:w="261" w:type="pct"/>
          </w:tcPr>
          <w:p w14:paraId="10E9A8B2" w14:textId="0DF8A003" w:rsidR="00857030" w:rsidRPr="00566985" w:rsidRDefault="00AC29A4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>X</w:t>
            </w:r>
          </w:p>
        </w:tc>
        <w:tc>
          <w:tcPr>
            <w:tcW w:w="210" w:type="pct"/>
          </w:tcPr>
          <w:p w14:paraId="6EF97C85" w14:textId="77777777" w:rsidR="00857030" w:rsidRPr="00566985" w:rsidRDefault="00857030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313" w:type="pct"/>
          </w:tcPr>
          <w:p w14:paraId="742ADB92" w14:textId="77777777" w:rsidR="00857030" w:rsidRPr="00566985" w:rsidRDefault="00857030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873" w:type="pct"/>
          </w:tcPr>
          <w:p w14:paraId="2B36678D" w14:textId="3EF08CE1" w:rsidR="00857030" w:rsidRPr="006A79DC" w:rsidRDefault="00FB60D0" w:rsidP="006A79DC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  <w:r w:rsidRPr="006A79DC"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 xml:space="preserve">An interpretive phenomenological </w:t>
            </w:r>
            <w:r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>approach was used. Textual thematic analysis.</w:t>
            </w:r>
            <w:r w:rsidR="00E44FDF"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 xml:space="preserve"> </w:t>
            </w:r>
            <w:r w:rsidR="00855DEE"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 xml:space="preserve">Data analysis software was used. </w:t>
            </w:r>
            <w:r w:rsidR="00F87FDF"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 xml:space="preserve">An analysis framework was applied, focusing on </w:t>
            </w:r>
            <w:r w:rsidR="008878A0"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 xml:space="preserve">credibility, transferability, confirmability and dependability. </w:t>
            </w:r>
          </w:p>
        </w:tc>
      </w:tr>
      <w:tr w:rsidR="00857030" w:rsidRPr="00E718A9" w14:paraId="59220F29" w14:textId="77777777" w:rsidTr="009C5023">
        <w:trPr>
          <w:jc w:val="center"/>
        </w:trPr>
        <w:tc>
          <w:tcPr>
            <w:tcW w:w="713" w:type="pct"/>
            <w:vMerge/>
          </w:tcPr>
          <w:p w14:paraId="70CD581B" w14:textId="77777777" w:rsidR="00857030" w:rsidRPr="00566985" w:rsidRDefault="00857030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630" w:type="pct"/>
          </w:tcPr>
          <w:p w14:paraId="10B9EF2F" w14:textId="77777777" w:rsidR="00857030" w:rsidRPr="00566985" w:rsidRDefault="00857030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  <w:r w:rsidRPr="00566985"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 xml:space="preserve">1.4. Is the interpretation of results sufficiently substantiated by data? </w:t>
            </w:r>
          </w:p>
        </w:tc>
        <w:tc>
          <w:tcPr>
            <w:tcW w:w="261" w:type="pct"/>
          </w:tcPr>
          <w:p w14:paraId="48199CCA" w14:textId="5DAAB28F" w:rsidR="00857030" w:rsidRPr="00566985" w:rsidRDefault="00E4459A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>X</w:t>
            </w:r>
          </w:p>
        </w:tc>
        <w:tc>
          <w:tcPr>
            <w:tcW w:w="210" w:type="pct"/>
          </w:tcPr>
          <w:p w14:paraId="19A0CC80" w14:textId="77777777" w:rsidR="00857030" w:rsidRPr="00566985" w:rsidRDefault="00857030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313" w:type="pct"/>
          </w:tcPr>
          <w:p w14:paraId="48D1F92E" w14:textId="77777777" w:rsidR="00857030" w:rsidRPr="00566985" w:rsidRDefault="00857030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873" w:type="pct"/>
          </w:tcPr>
          <w:p w14:paraId="3A5139C5" w14:textId="75C0E60D" w:rsidR="00857030" w:rsidRPr="006A79DC" w:rsidRDefault="00E4459A" w:rsidP="006A79DC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 xml:space="preserve">Examples of thematic analysis is provided. </w:t>
            </w:r>
            <w:r w:rsidR="00520DEB"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 xml:space="preserve">Many quotes available. </w:t>
            </w:r>
          </w:p>
        </w:tc>
      </w:tr>
      <w:tr w:rsidR="00857030" w:rsidRPr="00E718A9" w14:paraId="72051335" w14:textId="77777777" w:rsidTr="009C5023">
        <w:trPr>
          <w:trHeight w:val="283"/>
          <w:jc w:val="center"/>
        </w:trPr>
        <w:tc>
          <w:tcPr>
            <w:tcW w:w="713" w:type="pct"/>
            <w:vMerge/>
          </w:tcPr>
          <w:p w14:paraId="0AAC7482" w14:textId="77777777" w:rsidR="00857030" w:rsidRPr="00566985" w:rsidRDefault="00857030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630" w:type="pct"/>
          </w:tcPr>
          <w:p w14:paraId="14FE6630" w14:textId="77777777" w:rsidR="00857030" w:rsidRPr="00566985" w:rsidRDefault="00857030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  <w:r w:rsidRPr="00566985"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>1.5. Is there coherence between qualitative data sources, collection, analysis and interpretation?</w:t>
            </w:r>
          </w:p>
        </w:tc>
        <w:tc>
          <w:tcPr>
            <w:tcW w:w="261" w:type="pct"/>
          </w:tcPr>
          <w:p w14:paraId="7EA2F36F" w14:textId="04467D1C" w:rsidR="00857030" w:rsidRPr="00566985" w:rsidRDefault="00520DEB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>X</w:t>
            </w:r>
          </w:p>
        </w:tc>
        <w:tc>
          <w:tcPr>
            <w:tcW w:w="210" w:type="pct"/>
          </w:tcPr>
          <w:p w14:paraId="4C61EBC6" w14:textId="77777777" w:rsidR="00857030" w:rsidRPr="00566985" w:rsidRDefault="00857030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313" w:type="pct"/>
          </w:tcPr>
          <w:p w14:paraId="639EEDE8" w14:textId="77777777" w:rsidR="00857030" w:rsidRPr="00566985" w:rsidRDefault="00857030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873" w:type="pct"/>
          </w:tcPr>
          <w:p w14:paraId="6319DB75" w14:textId="6ECFFE65" w:rsidR="00857030" w:rsidRPr="006A79DC" w:rsidRDefault="00520DEB" w:rsidP="006A79DC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>As above.</w:t>
            </w:r>
          </w:p>
        </w:tc>
      </w:tr>
      <w:tr w:rsidR="00857030" w:rsidRPr="00566985" w14:paraId="1DE49917" w14:textId="77777777" w:rsidTr="009C5023">
        <w:trPr>
          <w:jc w:val="center"/>
        </w:trPr>
        <w:tc>
          <w:tcPr>
            <w:tcW w:w="713" w:type="pct"/>
            <w:vMerge w:val="restart"/>
            <w:tcBorders>
              <w:top w:val="single" w:sz="24" w:space="0" w:color="auto"/>
            </w:tcBorders>
          </w:tcPr>
          <w:p w14:paraId="47BED42F" w14:textId="77777777" w:rsidR="00857030" w:rsidRPr="00566985" w:rsidRDefault="00857030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eastAsia="fr-FR"/>
              </w:rPr>
            </w:pPr>
            <w:r w:rsidRPr="00566985">
              <w:rPr>
                <w:rFonts w:ascii="Times New Roman" w:hAnsi="Times New Roman" w:cs="Times New Roman"/>
                <w:sz w:val="20"/>
                <w:szCs w:val="20"/>
                <w:lang w:eastAsia="fr-FR"/>
              </w:rPr>
              <w:t>2. Quantitative randomized controlled trials</w:t>
            </w:r>
          </w:p>
        </w:tc>
        <w:tc>
          <w:tcPr>
            <w:tcW w:w="2630" w:type="pct"/>
            <w:tcBorders>
              <w:top w:val="single" w:sz="24" w:space="0" w:color="auto"/>
            </w:tcBorders>
          </w:tcPr>
          <w:p w14:paraId="7EDEF9B2" w14:textId="77777777" w:rsidR="00857030" w:rsidRPr="00566985" w:rsidRDefault="00857030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eastAsia="fr-FR"/>
              </w:rPr>
            </w:pPr>
            <w:r w:rsidRPr="00566985">
              <w:rPr>
                <w:rFonts w:ascii="Times New Roman" w:hAnsi="Times New Roman" w:cs="Times New Roman"/>
                <w:sz w:val="20"/>
                <w:szCs w:val="20"/>
                <w:lang w:eastAsia="fr-FR"/>
              </w:rPr>
              <w:t>2.1. Is randomization appropriately performed?</w:t>
            </w:r>
          </w:p>
        </w:tc>
        <w:tc>
          <w:tcPr>
            <w:tcW w:w="261" w:type="pct"/>
            <w:tcBorders>
              <w:top w:val="single" w:sz="24" w:space="0" w:color="auto"/>
            </w:tcBorders>
          </w:tcPr>
          <w:p w14:paraId="4B1E0DB6" w14:textId="77777777" w:rsidR="00857030" w:rsidRPr="00566985" w:rsidRDefault="00857030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eastAsia="fr-FR"/>
              </w:rPr>
            </w:pPr>
          </w:p>
        </w:tc>
        <w:tc>
          <w:tcPr>
            <w:tcW w:w="210" w:type="pct"/>
            <w:tcBorders>
              <w:top w:val="single" w:sz="24" w:space="0" w:color="auto"/>
            </w:tcBorders>
          </w:tcPr>
          <w:p w14:paraId="5B00D642" w14:textId="77777777" w:rsidR="00857030" w:rsidRPr="00566985" w:rsidRDefault="00857030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eastAsia="fr-FR"/>
              </w:rPr>
            </w:pPr>
          </w:p>
        </w:tc>
        <w:tc>
          <w:tcPr>
            <w:tcW w:w="313" w:type="pct"/>
            <w:tcBorders>
              <w:top w:val="single" w:sz="24" w:space="0" w:color="auto"/>
            </w:tcBorders>
          </w:tcPr>
          <w:p w14:paraId="4A288555" w14:textId="77777777" w:rsidR="00857030" w:rsidRPr="00566985" w:rsidRDefault="00857030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eastAsia="fr-FR"/>
              </w:rPr>
            </w:pPr>
          </w:p>
        </w:tc>
        <w:tc>
          <w:tcPr>
            <w:tcW w:w="873" w:type="pct"/>
            <w:tcBorders>
              <w:top w:val="single" w:sz="24" w:space="0" w:color="auto"/>
            </w:tcBorders>
          </w:tcPr>
          <w:p w14:paraId="0F8FE22D" w14:textId="77777777" w:rsidR="00857030" w:rsidRPr="009676CD" w:rsidRDefault="00857030" w:rsidP="009C5023">
            <w:pPr>
              <w:spacing w:after="0" w:line="240" w:lineRule="auto"/>
              <w:rPr>
                <w:rFonts w:ascii="Times New Roman" w:hAnsi="Times New Roman" w:cs="Times New Roman"/>
                <w:iCs/>
                <w:sz w:val="20"/>
                <w:szCs w:val="20"/>
                <w:lang w:eastAsia="fr-FR"/>
              </w:rPr>
            </w:pPr>
          </w:p>
        </w:tc>
      </w:tr>
      <w:tr w:rsidR="00857030" w:rsidRPr="000B2924" w14:paraId="6F2C521A" w14:textId="77777777" w:rsidTr="009C5023">
        <w:trPr>
          <w:jc w:val="center"/>
        </w:trPr>
        <w:tc>
          <w:tcPr>
            <w:tcW w:w="713" w:type="pct"/>
            <w:vMerge/>
          </w:tcPr>
          <w:p w14:paraId="65D1B86E" w14:textId="77777777" w:rsidR="00857030" w:rsidRPr="00566985" w:rsidRDefault="00857030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eastAsia="fr-FR"/>
              </w:rPr>
            </w:pPr>
          </w:p>
        </w:tc>
        <w:tc>
          <w:tcPr>
            <w:tcW w:w="2630" w:type="pct"/>
          </w:tcPr>
          <w:p w14:paraId="399D5331" w14:textId="77777777" w:rsidR="00857030" w:rsidRPr="00566985" w:rsidRDefault="00857030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  <w:r w:rsidRPr="00566985"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>2.2. Are the groups comparable at baseline?</w:t>
            </w:r>
          </w:p>
        </w:tc>
        <w:tc>
          <w:tcPr>
            <w:tcW w:w="261" w:type="pct"/>
          </w:tcPr>
          <w:p w14:paraId="638D429C" w14:textId="77777777" w:rsidR="00857030" w:rsidRPr="00566985" w:rsidRDefault="00857030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10" w:type="pct"/>
          </w:tcPr>
          <w:p w14:paraId="3D414346" w14:textId="77777777" w:rsidR="00857030" w:rsidRPr="00566985" w:rsidRDefault="00857030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313" w:type="pct"/>
          </w:tcPr>
          <w:p w14:paraId="0BBE9DCA" w14:textId="77777777" w:rsidR="00857030" w:rsidRPr="00566985" w:rsidRDefault="00857030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873" w:type="pct"/>
          </w:tcPr>
          <w:p w14:paraId="2AB7FB31" w14:textId="77777777" w:rsidR="00857030" w:rsidRPr="009676CD" w:rsidRDefault="00857030" w:rsidP="009C5023">
            <w:pPr>
              <w:spacing w:after="0" w:line="240" w:lineRule="auto"/>
              <w:rPr>
                <w:rFonts w:ascii="Times New Roman" w:hAnsi="Times New Roman" w:cs="Times New Roman"/>
                <w:iCs/>
                <w:sz w:val="20"/>
                <w:szCs w:val="20"/>
                <w:lang w:val="en-US" w:eastAsia="fr-FR"/>
              </w:rPr>
            </w:pPr>
          </w:p>
        </w:tc>
      </w:tr>
      <w:tr w:rsidR="00857030" w:rsidRPr="000B2924" w14:paraId="5E85ABC6" w14:textId="77777777" w:rsidTr="009C5023">
        <w:trPr>
          <w:jc w:val="center"/>
        </w:trPr>
        <w:tc>
          <w:tcPr>
            <w:tcW w:w="713" w:type="pct"/>
            <w:vMerge/>
          </w:tcPr>
          <w:p w14:paraId="12569E58" w14:textId="77777777" w:rsidR="00857030" w:rsidRPr="00566985" w:rsidRDefault="00857030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630" w:type="pct"/>
          </w:tcPr>
          <w:p w14:paraId="200542DA" w14:textId="77777777" w:rsidR="00857030" w:rsidRPr="00566985" w:rsidRDefault="00857030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  <w:r w:rsidRPr="00566985"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>2.3. Are there complete outcome data?</w:t>
            </w:r>
          </w:p>
        </w:tc>
        <w:tc>
          <w:tcPr>
            <w:tcW w:w="261" w:type="pct"/>
          </w:tcPr>
          <w:p w14:paraId="04E27778" w14:textId="77777777" w:rsidR="00857030" w:rsidRPr="00566985" w:rsidRDefault="00857030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10" w:type="pct"/>
          </w:tcPr>
          <w:p w14:paraId="7F0DFB00" w14:textId="77777777" w:rsidR="00857030" w:rsidRPr="00566985" w:rsidRDefault="00857030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313" w:type="pct"/>
          </w:tcPr>
          <w:p w14:paraId="566328FB" w14:textId="77777777" w:rsidR="00857030" w:rsidRPr="00566985" w:rsidRDefault="00857030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873" w:type="pct"/>
          </w:tcPr>
          <w:p w14:paraId="35281A4C" w14:textId="77777777" w:rsidR="00857030" w:rsidRPr="009676CD" w:rsidRDefault="00857030" w:rsidP="009C5023">
            <w:pPr>
              <w:spacing w:after="0" w:line="240" w:lineRule="auto"/>
              <w:rPr>
                <w:rFonts w:ascii="Times New Roman" w:hAnsi="Times New Roman" w:cs="Times New Roman"/>
                <w:iCs/>
                <w:sz w:val="20"/>
                <w:szCs w:val="20"/>
                <w:lang w:val="en-US" w:eastAsia="fr-FR"/>
              </w:rPr>
            </w:pPr>
          </w:p>
        </w:tc>
      </w:tr>
      <w:tr w:rsidR="00857030" w:rsidRPr="000B2924" w14:paraId="7F18C963" w14:textId="77777777" w:rsidTr="009C5023">
        <w:trPr>
          <w:jc w:val="center"/>
        </w:trPr>
        <w:tc>
          <w:tcPr>
            <w:tcW w:w="713" w:type="pct"/>
            <w:vMerge/>
          </w:tcPr>
          <w:p w14:paraId="491BC6C9" w14:textId="77777777" w:rsidR="00857030" w:rsidRPr="00566985" w:rsidRDefault="00857030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630" w:type="pct"/>
          </w:tcPr>
          <w:p w14:paraId="49A5F086" w14:textId="77777777" w:rsidR="00857030" w:rsidRPr="00566985" w:rsidRDefault="00857030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  <w:r w:rsidRPr="00566985"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>2.4. Are outcome assessors blinded to the intervention provided?</w:t>
            </w:r>
          </w:p>
        </w:tc>
        <w:tc>
          <w:tcPr>
            <w:tcW w:w="261" w:type="pct"/>
          </w:tcPr>
          <w:p w14:paraId="7E0926E8" w14:textId="77777777" w:rsidR="00857030" w:rsidRPr="00566985" w:rsidRDefault="00857030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10" w:type="pct"/>
          </w:tcPr>
          <w:p w14:paraId="40269781" w14:textId="77777777" w:rsidR="00857030" w:rsidRPr="00566985" w:rsidRDefault="00857030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313" w:type="pct"/>
          </w:tcPr>
          <w:p w14:paraId="238F0835" w14:textId="77777777" w:rsidR="00857030" w:rsidRPr="00566985" w:rsidRDefault="00857030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873" w:type="pct"/>
          </w:tcPr>
          <w:p w14:paraId="413A92A6" w14:textId="77777777" w:rsidR="00857030" w:rsidRPr="009676CD" w:rsidRDefault="00857030" w:rsidP="009C5023">
            <w:pPr>
              <w:spacing w:after="0" w:line="240" w:lineRule="auto"/>
              <w:rPr>
                <w:rFonts w:ascii="Times New Roman" w:hAnsi="Times New Roman" w:cs="Times New Roman"/>
                <w:iCs/>
                <w:sz w:val="20"/>
                <w:szCs w:val="20"/>
                <w:lang w:val="en-US" w:eastAsia="fr-FR"/>
              </w:rPr>
            </w:pPr>
          </w:p>
        </w:tc>
      </w:tr>
      <w:tr w:rsidR="00857030" w:rsidRPr="000B2924" w14:paraId="5476A335" w14:textId="77777777" w:rsidTr="009C5023">
        <w:trPr>
          <w:jc w:val="center"/>
        </w:trPr>
        <w:tc>
          <w:tcPr>
            <w:tcW w:w="713" w:type="pct"/>
            <w:vMerge/>
            <w:tcBorders>
              <w:bottom w:val="single" w:sz="24" w:space="0" w:color="auto"/>
            </w:tcBorders>
          </w:tcPr>
          <w:p w14:paraId="74F2C80F" w14:textId="77777777" w:rsidR="00857030" w:rsidRPr="00566985" w:rsidRDefault="00857030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630" w:type="pct"/>
            <w:tcBorders>
              <w:bottom w:val="single" w:sz="24" w:space="0" w:color="auto"/>
            </w:tcBorders>
          </w:tcPr>
          <w:p w14:paraId="20F1D346" w14:textId="77777777" w:rsidR="00857030" w:rsidRPr="00566985" w:rsidRDefault="00857030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  <w:r w:rsidRPr="00566985"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>2.5 Did the participants adhere to the assigned intervention?</w:t>
            </w:r>
          </w:p>
        </w:tc>
        <w:tc>
          <w:tcPr>
            <w:tcW w:w="261" w:type="pct"/>
            <w:tcBorders>
              <w:bottom w:val="single" w:sz="24" w:space="0" w:color="auto"/>
            </w:tcBorders>
          </w:tcPr>
          <w:p w14:paraId="7842E697" w14:textId="77777777" w:rsidR="00857030" w:rsidRPr="00566985" w:rsidRDefault="00857030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10" w:type="pct"/>
            <w:tcBorders>
              <w:bottom w:val="single" w:sz="24" w:space="0" w:color="auto"/>
            </w:tcBorders>
          </w:tcPr>
          <w:p w14:paraId="3995179B" w14:textId="77777777" w:rsidR="00857030" w:rsidRPr="00566985" w:rsidRDefault="00857030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313" w:type="pct"/>
            <w:tcBorders>
              <w:bottom w:val="single" w:sz="24" w:space="0" w:color="auto"/>
            </w:tcBorders>
          </w:tcPr>
          <w:p w14:paraId="27B76CC0" w14:textId="77777777" w:rsidR="00857030" w:rsidRPr="00566985" w:rsidRDefault="00857030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873" w:type="pct"/>
            <w:tcBorders>
              <w:bottom w:val="single" w:sz="24" w:space="0" w:color="auto"/>
            </w:tcBorders>
          </w:tcPr>
          <w:p w14:paraId="42D3DA9D" w14:textId="77777777" w:rsidR="00857030" w:rsidRPr="009676CD" w:rsidRDefault="00857030" w:rsidP="009C5023">
            <w:pPr>
              <w:spacing w:after="0" w:line="240" w:lineRule="auto"/>
              <w:rPr>
                <w:rFonts w:ascii="Times New Roman" w:hAnsi="Times New Roman" w:cs="Times New Roman"/>
                <w:iCs/>
                <w:sz w:val="20"/>
                <w:szCs w:val="20"/>
                <w:lang w:val="en-US" w:eastAsia="fr-FR"/>
              </w:rPr>
            </w:pPr>
          </w:p>
        </w:tc>
      </w:tr>
      <w:tr w:rsidR="00857030" w:rsidRPr="000B2924" w14:paraId="089D04E9" w14:textId="77777777" w:rsidTr="009C5023">
        <w:trPr>
          <w:jc w:val="center"/>
        </w:trPr>
        <w:tc>
          <w:tcPr>
            <w:tcW w:w="713" w:type="pct"/>
            <w:vMerge w:val="restart"/>
            <w:tcBorders>
              <w:top w:val="single" w:sz="24" w:space="0" w:color="auto"/>
            </w:tcBorders>
          </w:tcPr>
          <w:p w14:paraId="666010DA" w14:textId="77777777" w:rsidR="00857030" w:rsidRPr="00566985" w:rsidRDefault="00857030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eastAsia="fr-FR"/>
              </w:rPr>
            </w:pPr>
            <w:r w:rsidRPr="00566985">
              <w:rPr>
                <w:rFonts w:ascii="Times New Roman" w:hAnsi="Times New Roman" w:cs="Times New Roman"/>
                <w:sz w:val="20"/>
                <w:szCs w:val="20"/>
                <w:lang w:eastAsia="fr-FR"/>
              </w:rPr>
              <w:t xml:space="preserve">3. Quantitative non-randomized </w:t>
            </w:r>
          </w:p>
        </w:tc>
        <w:tc>
          <w:tcPr>
            <w:tcW w:w="2630" w:type="pct"/>
            <w:tcBorders>
              <w:top w:val="single" w:sz="24" w:space="0" w:color="auto"/>
            </w:tcBorders>
          </w:tcPr>
          <w:p w14:paraId="0E736AEB" w14:textId="77777777" w:rsidR="00857030" w:rsidRPr="00566985" w:rsidRDefault="00857030" w:rsidP="009C5023">
            <w:pPr>
              <w:spacing w:after="0" w:line="240" w:lineRule="auto"/>
              <w:rPr>
                <w:rFonts w:ascii="Times New Roman" w:hAnsi="Times New Roman" w:cs="Times New Roman"/>
                <w:bCs/>
                <w:sz w:val="20"/>
                <w:szCs w:val="20"/>
                <w:lang w:val="en-US" w:eastAsia="fr-FR"/>
              </w:rPr>
            </w:pPr>
            <w:r w:rsidRPr="00566985">
              <w:rPr>
                <w:rFonts w:ascii="Times New Roman" w:hAnsi="Times New Roman" w:cs="Times New Roman"/>
                <w:bCs/>
                <w:sz w:val="20"/>
                <w:szCs w:val="20"/>
                <w:lang w:val="en-US" w:eastAsia="fr-FR"/>
              </w:rPr>
              <w:t>3.1. Are the participants representative of the target population?</w:t>
            </w:r>
          </w:p>
        </w:tc>
        <w:tc>
          <w:tcPr>
            <w:tcW w:w="261" w:type="pct"/>
            <w:tcBorders>
              <w:top w:val="single" w:sz="24" w:space="0" w:color="auto"/>
            </w:tcBorders>
          </w:tcPr>
          <w:p w14:paraId="7CD9662D" w14:textId="77777777" w:rsidR="00857030" w:rsidRPr="00566985" w:rsidRDefault="00857030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10" w:type="pct"/>
            <w:tcBorders>
              <w:top w:val="single" w:sz="24" w:space="0" w:color="auto"/>
            </w:tcBorders>
          </w:tcPr>
          <w:p w14:paraId="3B31BE04" w14:textId="77777777" w:rsidR="00857030" w:rsidRPr="00566985" w:rsidRDefault="00857030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313" w:type="pct"/>
            <w:tcBorders>
              <w:top w:val="single" w:sz="24" w:space="0" w:color="auto"/>
            </w:tcBorders>
          </w:tcPr>
          <w:p w14:paraId="7E53680E" w14:textId="77777777" w:rsidR="00857030" w:rsidRPr="00566985" w:rsidRDefault="00857030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873" w:type="pct"/>
            <w:tcBorders>
              <w:top w:val="single" w:sz="24" w:space="0" w:color="auto"/>
            </w:tcBorders>
          </w:tcPr>
          <w:p w14:paraId="60CBE1A9" w14:textId="77777777" w:rsidR="00857030" w:rsidRPr="009676CD" w:rsidRDefault="00857030" w:rsidP="009C5023">
            <w:pPr>
              <w:spacing w:after="0" w:line="240" w:lineRule="auto"/>
              <w:rPr>
                <w:rFonts w:ascii="Times New Roman" w:hAnsi="Times New Roman" w:cs="Times New Roman"/>
                <w:iCs/>
                <w:sz w:val="20"/>
                <w:szCs w:val="20"/>
                <w:lang w:val="en-US" w:eastAsia="fr-FR"/>
              </w:rPr>
            </w:pPr>
          </w:p>
        </w:tc>
      </w:tr>
      <w:tr w:rsidR="00857030" w:rsidRPr="000B2924" w14:paraId="16E460F5" w14:textId="77777777" w:rsidTr="009C5023">
        <w:trPr>
          <w:jc w:val="center"/>
        </w:trPr>
        <w:tc>
          <w:tcPr>
            <w:tcW w:w="713" w:type="pct"/>
            <w:vMerge/>
          </w:tcPr>
          <w:p w14:paraId="0AD2236F" w14:textId="77777777" w:rsidR="00857030" w:rsidRPr="00566985" w:rsidRDefault="00857030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630" w:type="pct"/>
          </w:tcPr>
          <w:p w14:paraId="3AA6030F" w14:textId="77777777" w:rsidR="00857030" w:rsidRPr="00566985" w:rsidRDefault="00857030" w:rsidP="009C5023">
            <w:pPr>
              <w:spacing w:after="0" w:line="240" w:lineRule="auto"/>
              <w:rPr>
                <w:rFonts w:ascii="Times New Roman" w:hAnsi="Times New Roman" w:cs="Times New Roman"/>
                <w:bCs/>
                <w:sz w:val="20"/>
                <w:szCs w:val="20"/>
                <w:lang w:val="en-US" w:eastAsia="fr-FR"/>
              </w:rPr>
            </w:pPr>
            <w:r w:rsidRPr="00566985">
              <w:rPr>
                <w:rFonts w:ascii="Times New Roman" w:hAnsi="Times New Roman" w:cs="Times New Roman"/>
                <w:bCs/>
                <w:sz w:val="20"/>
                <w:szCs w:val="20"/>
                <w:lang w:val="en-US" w:eastAsia="fr-FR"/>
              </w:rPr>
              <w:t>3.2. Are measurements appropriate regarding both the outcome and intervention (or exposure)?</w:t>
            </w:r>
          </w:p>
        </w:tc>
        <w:tc>
          <w:tcPr>
            <w:tcW w:w="261" w:type="pct"/>
          </w:tcPr>
          <w:p w14:paraId="0DD036F6" w14:textId="77777777" w:rsidR="00857030" w:rsidRPr="00566985" w:rsidRDefault="00857030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10" w:type="pct"/>
          </w:tcPr>
          <w:p w14:paraId="07D92D0C" w14:textId="77777777" w:rsidR="00857030" w:rsidRPr="00566985" w:rsidRDefault="00857030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313" w:type="pct"/>
          </w:tcPr>
          <w:p w14:paraId="31A1E93F" w14:textId="77777777" w:rsidR="00857030" w:rsidRPr="00566985" w:rsidRDefault="00857030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873" w:type="pct"/>
          </w:tcPr>
          <w:p w14:paraId="2B7DDF18" w14:textId="77777777" w:rsidR="00857030" w:rsidRPr="009676CD" w:rsidRDefault="00857030" w:rsidP="009C5023">
            <w:pPr>
              <w:spacing w:after="0" w:line="240" w:lineRule="auto"/>
              <w:rPr>
                <w:rFonts w:ascii="Times New Roman" w:hAnsi="Times New Roman" w:cs="Times New Roman"/>
                <w:iCs/>
                <w:sz w:val="20"/>
                <w:szCs w:val="20"/>
                <w:lang w:val="en-US" w:eastAsia="fr-FR"/>
              </w:rPr>
            </w:pPr>
          </w:p>
        </w:tc>
      </w:tr>
      <w:tr w:rsidR="00857030" w:rsidRPr="000B2924" w14:paraId="47A11127" w14:textId="77777777" w:rsidTr="009C5023">
        <w:trPr>
          <w:jc w:val="center"/>
        </w:trPr>
        <w:tc>
          <w:tcPr>
            <w:tcW w:w="713" w:type="pct"/>
            <w:vMerge/>
          </w:tcPr>
          <w:p w14:paraId="5268442F" w14:textId="77777777" w:rsidR="00857030" w:rsidRPr="00566985" w:rsidRDefault="00857030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630" w:type="pct"/>
          </w:tcPr>
          <w:p w14:paraId="050CAD39" w14:textId="77777777" w:rsidR="00857030" w:rsidRPr="00566985" w:rsidRDefault="00857030" w:rsidP="009C5023">
            <w:pPr>
              <w:spacing w:after="0" w:line="240" w:lineRule="auto"/>
              <w:rPr>
                <w:rFonts w:ascii="Times New Roman" w:hAnsi="Times New Roman" w:cs="Times New Roman"/>
                <w:bCs/>
                <w:sz w:val="20"/>
                <w:szCs w:val="20"/>
                <w:lang w:val="en-US" w:eastAsia="fr-FR"/>
              </w:rPr>
            </w:pPr>
            <w:r w:rsidRPr="00566985">
              <w:rPr>
                <w:rFonts w:ascii="Times New Roman" w:hAnsi="Times New Roman" w:cs="Times New Roman"/>
                <w:bCs/>
                <w:sz w:val="20"/>
                <w:szCs w:val="20"/>
                <w:lang w:val="en-US" w:eastAsia="fr-FR"/>
              </w:rPr>
              <w:t xml:space="preserve">3.3. </w:t>
            </w:r>
            <w:r w:rsidRPr="00566985"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>Are there complete outcome data?</w:t>
            </w:r>
          </w:p>
        </w:tc>
        <w:tc>
          <w:tcPr>
            <w:tcW w:w="261" w:type="pct"/>
          </w:tcPr>
          <w:p w14:paraId="525E17A2" w14:textId="77777777" w:rsidR="00857030" w:rsidRPr="00566985" w:rsidRDefault="00857030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10" w:type="pct"/>
          </w:tcPr>
          <w:p w14:paraId="7EBD76F7" w14:textId="77777777" w:rsidR="00857030" w:rsidRPr="00566985" w:rsidRDefault="00857030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313" w:type="pct"/>
          </w:tcPr>
          <w:p w14:paraId="4589EF1F" w14:textId="77777777" w:rsidR="00857030" w:rsidRPr="00566985" w:rsidRDefault="00857030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873" w:type="pct"/>
          </w:tcPr>
          <w:p w14:paraId="57A748CF" w14:textId="77777777" w:rsidR="00857030" w:rsidRPr="009676CD" w:rsidRDefault="00857030" w:rsidP="009C5023">
            <w:pPr>
              <w:spacing w:after="0" w:line="240" w:lineRule="auto"/>
              <w:rPr>
                <w:rFonts w:ascii="Times New Roman" w:hAnsi="Times New Roman" w:cs="Times New Roman"/>
                <w:iCs/>
                <w:sz w:val="20"/>
                <w:szCs w:val="20"/>
                <w:lang w:val="en-US" w:eastAsia="fr-FR"/>
              </w:rPr>
            </w:pPr>
          </w:p>
        </w:tc>
      </w:tr>
      <w:tr w:rsidR="00857030" w:rsidRPr="000B2924" w14:paraId="1F9607D9" w14:textId="77777777" w:rsidTr="009C5023">
        <w:trPr>
          <w:jc w:val="center"/>
        </w:trPr>
        <w:tc>
          <w:tcPr>
            <w:tcW w:w="713" w:type="pct"/>
            <w:vMerge/>
          </w:tcPr>
          <w:p w14:paraId="091BEAD9" w14:textId="77777777" w:rsidR="00857030" w:rsidRPr="00566985" w:rsidRDefault="00857030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630" w:type="pct"/>
          </w:tcPr>
          <w:p w14:paraId="0F0D4CF8" w14:textId="77777777" w:rsidR="00857030" w:rsidRPr="00566985" w:rsidRDefault="00857030" w:rsidP="009C5023">
            <w:pPr>
              <w:spacing w:after="0" w:line="240" w:lineRule="auto"/>
              <w:rPr>
                <w:rFonts w:ascii="Times New Roman" w:hAnsi="Times New Roman" w:cs="Times New Roman"/>
                <w:bCs/>
                <w:sz w:val="20"/>
                <w:szCs w:val="20"/>
                <w:lang w:val="en-US" w:eastAsia="fr-FR"/>
              </w:rPr>
            </w:pPr>
            <w:r w:rsidRPr="00566985"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>3.4. Are the confounders accounted for in the design and analysis?</w:t>
            </w:r>
          </w:p>
        </w:tc>
        <w:tc>
          <w:tcPr>
            <w:tcW w:w="261" w:type="pct"/>
          </w:tcPr>
          <w:p w14:paraId="0C4E7A2C" w14:textId="77777777" w:rsidR="00857030" w:rsidRPr="00566985" w:rsidRDefault="00857030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10" w:type="pct"/>
          </w:tcPr>
          <w:p w14:paraId="39B1A6AD" w14:textId="77777777" w:rsidR="00857030" w:rsidRPr="00566985" w:rsidRDefault="00857030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313" w:type="pct"/>
          </w:tcPr>
          <w:p w14:paraId="6F5419A1" w14:textId="77777777" w:rsidR="00857030" w:rsidRPr="00566985" w:rsidRDefault="00857030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873" w:type="pct"/>
          </w:tcPr>
          <w:p w14:paraId="08682D14" w14:textId="77777777" w:rsidR="00857030" w:rsidRPr="009676CD" w:rsidRDefault="00857030" w:rsidP="009C5023">
            <w:pPr>
              <w:spacing w:after="0" w:line="240" w:lineRule="auto"/>
              <w:rPr>
                <w:rFonts w:ascii="Times New Roman" w:hAnsi="Times New Roman" w:cs="Times New Roman"/>
                <w:iCs/>
                <w:sz w:val="20"/>
                <w:szCs w:val="20"/>
                <w:lang w:val="en-US" w:eastAsia="fr-FR"/>
              </w:rPr>
            </w:pPr>
          </w:p>
        </w:tc>
      </w:tr>
      <w:tr w:rsidR="00857030" w:rsidRPr="000B2924" w14:paraId="4CAFA5FD" w14:textId="77777777" w:rsidTr="009C5023">
        <w:trPr>
          <w:jc w:val="center"/>
        </w:trPr>
        <w:tc>
          <w:tcPr>
            <w:tcW w:w="713" w:type="pct"/>
            <w:vMerge/>
            <w:tcBorders>
              <w:bottom w:val="single" w:sz="24" w:space="0" w:color="auto"/>
            </w:tcBorders>
          </w:tcPr>
          <w:p w14:paraId="59B7D06B" w14:textId="77777777" w:rsidR="00857030" w:rsidRPr="00566985" w:rsidRDefault="00857030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630" w:type="pct"/>
            <w:tcBorders>
              <w:bottom w:val="single" w:sz="24" w:space="0" w:color="auto"/>
            </w:tcBorders>
          </w:tcPr>
          <w:p w14:paraId="7BC388BC" w14:textId="77777777" w:rsidR="00857030" w:rsidRPr="00566985" w:rsidRDefault="00857030" w:rsidP="009C5023">
            <w:pPr>
              <w:spacing w:after="0" w:line="240" w:lineRule="auto"/>
              <w:rPr>
                <w:rFonts w:ascii="Times New Roman" w:hAnsi="Times New Roman"/>
                <w:sz w:val="20"/>
                <w:szCs w:val="20"/>
                <w:lang w:val="en-US" w:eastAsia="fr-FR"/>
              </w:rPr>
            </w:pPr>
            <w:r w:rsidRPr="00566985">
              <w:rPr>
                <w:rFonts w:ascii="Times New Roman" w:hAnsi="Times New Roman"/>
                <w:sz w:val="20"/>
                <w:szCs w:val="20"/>
                <w:lang w:val="en-US" w:eastAsia="fr-FR"/>
              </w:rPr>
              <w:t>3.5. During the study period, is the intervention administered (or exposure occurred) as intended?</w:t>
            </w:r>
          </w:p>
        </w:tc>
        <w:tc>
          <w:tcPr>
            <w:tcW w:w="261" w:type="pct"/>
            <w:tcBorders>
              <w:bottom w:val="single" w:sz="24" w:space="0" w:color="auto"/>
            </w:tcBorders>
          </w:tcPr>
          <w:p w14:paraId="17619BC5" w14:textId="77777777" w:rsidR="00857030" w:rsidRPr="00566985" w:rsidRDefault="00857030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10" w:type="pct"/>
            <w:tcBorders>
              <w:bottom w:val="single" w:sz="24" w:space="0" w:color="auto"/>
            </w:tcBorders>
          </w:tcPr>
          <w:p w14:paraId="16A197A1" w14:textId="77777777" w:rsidR="00857030" w:rsidRPr="00566985" w:rsidRDefault="00857030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313" w:type="pct"/>
            <w:tcBorders>
              <w:bottom w:val="single" w:sz="24" w:space="0" w:color="auto"/>
            </w:tcBorders>
          </w:tcPr>
          <w:p w14:paraId="5042C4C4" w14:textId="77777777" w:rsidR="00857030" w:rsidRPr="00566985" w:rsidRDefault="00857030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873" w:type="pct"/>
            <w:tcBorders>
              <w:bottom w:val="single" w:sz="24" w:space="0" w:color="auto"/>
            </w:tcBorders>
          </w:tcPr>
          <w:p w14:paraId="2C8385C5" w14:textId="77777777" w:rsidR="00857030" w:rsidRPr="009676CD" w:rsidRDefault="00857030" w:rsidP="009C5023">
            <w:pPr>
              <w:spacing w:after="0" w:line="240" w:lineRule="auto"/>
              <w:rPr>
                <w:rFonts w:ascii="Times New Roman" w:hAnsi="Times New Roman" w:cs="Times New Roman"/>
                <w:iCs/>
                <w:sz w:val="20"/>
                <w:szCs w:val="20"/>
                <w:lang w:val="en-US" w:eastAsia="fr-FR"/>
              </w:rPr>
            </w:pPr>
          </w:p>
        </w:tc>
      </w:tr>
      <w:tr w:rsidR="00857030" w:rsidRPr="000B2924" w14:paraId="7646D99F" w14:textId="77777777" w:rsidTr="009C5023">
        <w:trPr>
          <w:cantSplit/>
          <w:jc w:val="center"/>
        </w:trPr>
        <w:tc>
          <w:tcPr>
            <w:tcW w:w="713" w:type="pct"/>
            <w:vMerge w:val="restart"/>
            <w:tcBorders>
              <w:top w:val="single" w:sz="24" w:space="0" w:color="auto"/>
            </w:tcBorders>
          </w:tcPr>
          <w:p w14:paraId="097FC96F" w14:textId="77777777" w:rsidR="00857030" w:rsidRPr="00566985" w:rsidRDefault="00857030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eastAsia="fr-FR"/>
              </w:rPr>
            </w:pPr>
            <w:r w:rsidRPr="00566985">
              <w:rPr>
                <w:rFonts w:ascii="Times New Roman" w:hAnsi="Times New Roman" w:cs="Times New Roman"/>
                <w:sz w:val="20"/>
                <w:szCs w:val="20"/>
                <w:lang w:eastAsia="fr-FR"/>
              </w:rPr>
              <w:t>4. Quantitative descriptive</w:t>
            </w:r>
          </w:p>
        </w:tc>
        <w:tc>
          <w:tcPr>
            <w:tcW w:w="2630" w:type="pct"/>
            <w:tcBorders>
              <w:top w:val="single" w:sz="24" w:space="0" w:color="auto"/>
            </w:tcBorders>
          </w:tcPr>
          <w:p w14:paraId="065F57BB" w14:textId="77777777" w:rsidR="00857030" w:rsidRPr="00566985" w:rsidRDefault="00857030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  <w:r w:rsidRPr="00566985"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>4.1. Is the sampling strategy relevant to address the research question?</w:t>
            </w:r>
          </w:p>
        </w:tc>
        <w:tc>
          <w:tcPr>
            <w:tcW w:w="261" w:type="pct"/>
            <w:tcBorders>
              <w:top w:val="single" w:sz="24" w:space="0" w:color="auto"/>
            </w:tcBorders>
          </w:tcPr>
          <w:p w14:paraId="12B56173" w14:textId="77777777" w:rsidR="00857030" w:rsidRPr="00566985" w:rsidRDefault="00857030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10" w:type="pct"/>
            <w:tcBorders>
              <w:top w:val="single" w:sz="24" w:space="0" w:color="auto"/>
            </w:tcBorders>
          </w:tcPr>
          <w:p w14:paraId="53683B50" w14:textId="77777777" w:rsidR="00857030" w:rsidRPr="00566985" w:rsidRDefault="00857030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313" w:type="pct"/>
            <w:tcBorders>
              <w:top w:val="single" w:sz="24" w:space="0" w:color="auto"/>
            </w:tcBorders>
          </w:tcPr>
          <w:p w14:paraId="60B8514A" w14:textId="77777777" w:rsidR="00857030" w:rsidRPr="00566985" w:rsidRDefault="00857030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873" w:type="pct"/>
            <w:tcBorders>
              <w:top w:val="single" w:sz="24" w:space="0" w:color="auto"/>
            </w:tcBorders>
          </w:tcPr>
          <w:p w14:paraId="1A136CEF" w14:textId="77777777" w:rsidR="00857030" w:rsidRPr="009676CD" w:rsidRDefault="00857030" w:rsidP="009C5023">
            <w:pPr>
              <w:spacing w:after="0" w:line="240" w:lineRule="auto"/>
              <w:rPr>
                <w:rFonts w:ascii="Times New Roman" w:hAnsi="Times New Roman" w:cs="Times New Roman"/>
                <w:iCs/>
                <w:sz w:val="20"/>
                <w:szCs w:val="20"/>
                <w:lang w:val="en-US" w:eastAsia="fr-FR"/>
              </w:rPr>
            </w:pPr>
          </w:p>
        </w:tc>
      </w:tr>
      <w:tr w:rsidR="00857030" w:rsidRPr="000B2924" w14:paraId="37B9032A" w14:textId="77777777" w:rsidTr="009C5023">
        <w:trPr>
          <w:jc w:val="center"/>
        </w:trPr>
        <w:tc>
          <w:tcPr>
            <w:tcW w:w="713" w:type="pct"/>
            <w:vMerge/>
          </w:tcPr>
          <w:p w14:paraId="1717AFEF" w14:textId="77777777" w:rsidR="00857030" w:rsidRPr="00566985" w:rsidRDefault="00857030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630" w:type="pct"/>
          </w:tcPr>
          <w:p w14:paraId="02C53161" w14:textId="77777777" w:rsidR="00857030" w:rsidRPr="00566985" w:rsidRDefault="00857030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566985"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>4.2. Is the sample representative of the target population?</w:t>
            </w:r>
          </w:p>
        </w:tc>
        <w:tc>
          <w:tcPr>
            <w:tcW w:w="261" w:type="pct"/>
          </w:tcPr>
          <w:p w14:paraId="620409A3" w14:textId="77777777" w:rsidR="00857030" w:rsidRPr="00566985" w:rsidRDefault="00857030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10" w:type="pct"/>
          </w:tcPr>
          <w:p w14:paraId="4FF2A349" w14:textId="77777777" w:rsidR="00857030" w:rsidRPr="00566985" w:rsidRDefault="00857030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313" w:type="pct"/>
          </w:tcPr>
          <w:p w14:paraId="2A6EF5AC" w14:textId="77777777" w:rsidR="00857030" w:rsidRPr="00566985" w:rsidRDefault="00857030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873" w:type="pct"/>
          </w:tcPr>
          <w:p w14:paraId="7DD38C44" w14:textId="77777777" w:rsidR="00857030" w:rsidRPr="009676CD" w:rsidRDefault="00857030" w:rsidP="009C5023">
            <w:pPr>
              <w:spacing w:after="0" w:line="240" w:lineRule="auto"/>
              <w:rPr>
                <w:rFonts w:ascii="Times New Roman" w:hAnsi="Times New Roman" w:cs="Times New Roman"/>
                <w:iCs/>
                <w:sz w:val="20"/>
                <w:szCs w:val="20"/>
                <w:lang w:val="en-US" w:eastAsia="fr-FR"/>
              </w:rPr>
            </w:pPr>
          </w:p>
        </w:tc>
      </w:tr>
      <w:tr w:rsidR="00857030" w:rsidRPr="00566985" w14:paraId="0038C498" w14:textId="77777777" w:rsidTr="009C5023">
        <w:trPr>
          <w:jc w:val="center"/>
        </w:trPr>
        <w:tc>
          <w:tcPr>
            <w:tcW w:w="713" w:type="pct"/>
            <w:vMerge/>
          </w:tcPr>
          <w:p w14:paraId="4FBB42D7" w14:textId="77777777" w:rsidR="00857030" w:rsidRPr="00566985" w:rsidRDefault="00857030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630" w:type="pct"/>
          </w:tcPr>
          <w:p w14:paraId="5E00111D" w14:textId="77777777" w:rsidR="00857030" w:rsidRPr="00566985" w:rsidRDefault="00857030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eastAsia="fr-FR"/>
              </w:rPr>
            </w:pPr>
            <w:r w:rsidRPr="00566985">
              <w:rPr>
                <w:rFonts w:ascii="Times New Roman" w:hAnsi="Times New Roman" w:cs="Times New Roman"/>
                <w:sz w:val="20"/>
                <w:szCs w:val="20"/>
                <w:lang w:eastAsia="fr-FR"/>
              </w:rPr>
              <w:t xml:space="preserve">4.3. Are the </w:t>
            </w:r>
            <w:r w:rsidRPr="00566985">
              <w:rPr>
                <w:rFonts w:ascii="Times New Roman" w:hAnsi="Times New Roman" w:cs="Times New Roman"/>
                <w:sz w:val="20"/>
                <w:szCs w:val="20"/>
              </w:rPr>
              <w:t>measurements appropriate?</w:t>
            </w:r>
          </w:p>
        </w:tc>
        <w:tc>
          <w:tcPr>
            <w:tcW w:w="261" w:type="pct"/>
          </w:tcPr>
          <w:p w14:paraId="439D6BAA" w14:textId="77777777" w:rsidR="00857030" w:rsidRPr="00566985" w:rsidRDefault="00857030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eastAsia="fr-FR"/>
              </w:rPr>
            </w:pPr>
          </w:p>
        </w:tc>
        <w:tc>
          <w:tcPr>
            <w:tcW w:w="210" w:type="pct"/>
          </w:tcPr>
          <w:p w14:paraId="09382257" w14:textId="77777777" w:rsidR="00857030" w:rsidRPr="00566985" w:rsidRDefault="00857030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eastAsia="fr-FR"/>
              </w:rPr>
            </w:pPr>
          </w:p>
        </w:tc>
        <w:tc>
          <w:tcPr>
            <w:tcW w:w="313" w:type="pct"/>
          </w:tcPr>
          <w:p w14:paraId="498A2551" w14:textId="77777777" w:rsidR="00857030" w:rsidRPr="00566985" w:rsidRDefault="00857030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eastAsia="fr-FR"/>
              </w:rPr>
            </w:pPr>
          </w:p>
        </w:tc>
        <w:tc>
          <w:tcPr>
            <w:tcW w:w="873" w:type="pct"/>
          </w:tcPr>
          <w:p w14:paraId="53C679BA" w14:textId="77777777" w:rsidR="00857030" w:rsidRPr="009676CD" w:rsidRDefault="00857030" w:rsidP="009C5023">
            <w:pPr>
              <w:spacing w:after="0" w:line="240" w:lineRule="auto"/>
              <w:rPr>
                <w:rFonts w:ascii="Times New Roman" w:hAnsi="Times New Roman" w:cs="Times New Roman"/>
                <w:iCs/>
                <w:sz w:val="20"/>
                <w:szCs w:val="20"/>
                <w:lang w:eastAsia="fr-FR"/>
              </w:rPr>
            </w:pPr>
          </w:p>
        </w:tc>
      </w:tr>
      <w:tr w:rsidR="00857030" w:rsidRPr="000B2924" w14:paraId="24AA5B1B" w14:textId="77777777" w:rsidTr="009C5023">
        <w:trPr>
          <w:jc w:val="center"/>
        </w:trPr>
        <w:tc>
          <w:tcPr>
            <w:tcW w:w="713" w:type="pct"/>
            <w:vMerge/>
          </w:tcPr>
          <w:p w14:paraId="1CDA9D8A" w14:textId="77777777" w:rsidR="00857030" w:rsidRPr="00566985" w:rsidRDefault="00857030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eastAsia="fr-FR"/>
              </w:rPr>
            </w:pPr>
          </w:p>
        </w:tc>
        <w:tc>
          <w:tcPr>
            <w:tcW w:w="2630" w:type="pct"/>
          </w:tcPr>
          <w:p w14:paraId="09DA71F5" w14:textId="77777777" w:rsidR="00857030" w:rsidRPr="00566985" w:rsidRDefault="00857030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  <w:r w:rsidRPr="00566985"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>4.4. Is the risk of nonresponse bias low?</w:t>
            </w:r>
          </w:p>
        </w:tc>
        <w:tc>
          <w:tcPr>
            <w:tcW w:w="261" w:type="pct"/>
          </w:tcPr>
          <w:p w14:paraId="1C52760F" w14:textId="77777777" w:rsidR="00857030" w:rsidRPr="00566985" w:rsidRDefault="00857030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10" w:type="pct"/>
          </w:tcPr>
          <w:p w14:paraId="2287DDD1" w14:textId="77777777" w:rsidR="00857030" w:rsidRPr="00566985" w:rsidRDefault="00857030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313" w:type="pct"/>
          </w:tcPr>
          <w:p w14:paraId="51554F86" w14:textId="77777777" w:rsidR="00857030" w:rsidRPr="00566985" w:rsidRDefault="00857030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873" w:type="pct"/>
          </w:tcPr>
          <w:p w14:paraId="50D8B526" w14:textId="77777777" w:rsidR="00857030" w:rsidRPr="009676CD" w:rsidRDefault="00857030" w:rsidP="009C5023">
            <w:pPr>
              <w:spacing w:after="0" w:line="240" w:lineRule="auto"/>
              <w:rPr>
                <w:rFonts w:ascii="Times New Roman" w:hAnsi="Times New Roman" w:cs="Times New Roman"/>
                <w:iCs/>
                <w:sz w:val="20"/>
                <w:szCs w:val="20"/>
                <w:lang w:val="en-US" w:eastAsia="fr-FR"/>
              </w:rPr>
            </w:pPr>
          </w:p>
        </w:tc>
      </w:tr>
      <w:tr w:rsidR="00857030" w:rsidRPr="000B2924" w14:paraId="3FE3A00C" w14:textId="77777777" w:rsidTr="009C5023">
        <w:trPr>
          <w:jc w:val="center"/>
        </w:trPr>
        <w:tc>
          <w:tcPr>
            <w:tcW w:w="713" w:type="pct"/>
            <w:vMerge/>
            <w:tcBorders>
              <w:bottom w:val="single" w:sz="24" w:space="0" w:color="auto"/>
            </w:tcBorders>
          </w:tcPr>
          <w:p w14:paraId="3675EEA7" w14:textId="77777777" w:rsidR="00857030" w:rsidRPr="00566985" w:rsidRDefault="00857030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630" w:type="pct"/>
            <w:tcBorders>
              <w:bottom w:val="single" w:sz="24" w:space="0" w:color="auto"/>
            </w:tcBorders>
          </w:tcPr>
          <w:p w14:paraId="65516052" w14:textId="77777777" w:rsidR="00857030" w:rsidRPr="00566985" w:rsidRDefault="00857030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  <w:r w:rsidRPr="00566985"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>4.5. Is the statistical analysis appropriate to answer the research question?</w:t>
            </w:r>
          </w:p>
        </w:tc>
        <w:tc>
          <w:tcPr>
            <w:tcW w:w="261" w:type="pct"/>
            <w:tcBorders>
              <w:bottom w:val="single" w:sz="24" w:space="0" w:color="auto"/>
            </w:tcBorders>
          </w:tcPr>
          <w:p w14:paraId="7DE919F4" w14:textId="77777777" w:rsidR="00857030" w:rsidRPr="00566985" w:rsidRDefault="00857030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10" w:type="pct"/>
            <w:tcBorders>
              <w:bottom w:val="single" w:sz="24" w:space="0" w:color="auto"/>
            </w:tcBorders>
          </w:tcPr>
          <w:p w14:paraId="7295A29E" w14:textId="77777777" w:rsidR="00857030" w:rsidRPr="00566985" w:rsidRDefault="00857030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313" w:type="pct"/>
            <w:tcBorders>
              <w:bottom w:val="single" w:sz="24" w:space="0" w:color="auto"/>
            </w:tcBorders>
          </w:tcPr>
          <w:p w14:paraId="718C86B3" w14:textId="77777777" w:rsidR="00857030" w:rsidRPr="00566985" w:rsidRDefault="00857030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873" w:type="pct"/>
            <w:tcBorders>
              <w:bottom w:val="single" w:sz="24" w:space="0" w:color="auto"/>
            </w:tcBorders>
          </w:tcPr>
          <w:p w14:paraId="3718723F" w14:textId="77777777" w:rsidR="00857030" w:rsidRPr="009676CD" w:rsidRDefault="00857030" w:rsidP="009C5023">
            <w:pPr>
              <w:spacing w:after="0" w:line="240" w:lineRule="auto"/>
              <w:rPr>
                <w:rFonts w:ascii="Times New Roman" w:hAnsi="Times New Roman" w:cs="Times New Roman"/>
                <w:iCs/>
                <w:sz w:val="20"/>
                <w:szCs w:val="20"/>
                <w:lang w:val="en-US" w:eastAsia="fr-FR"/>
              </w:rPr>
            </w:pPr>
          </w:p>
        </w:tc>
      </w:tr>
      <w:tr w:rsidR="00857030" w:rsidRPr="000B2924" w14:paraId="167CF7E4" w14:textId="77777777" w:rsidTr="009C5023">
        <w:trPr>
          <w:jc w:val="center"/>
        </w:trPr>
        <w:tc>
          <w:tcPr>
            <w:tcW w:w="713" w:type="pct"/>
            <w:vMerge w:val="restart"/>
            <w:tcBorders>
              <w:top w:val="single" w:sz="24" w:space="0" w:color="auto"/>
            </w:tcBorders>
          </w:tcPr>
          <w:p w14:paraId="1A7FB8F0" w14:textId="77777777" w:rsidR="00857030" w:rsidRPr="00566985" w:rsidRDefault="00857030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eastAsia="fr-FR"/>
              </w:rPr>
            </w:pPr>
            <w:r w:rsidRPr="00566985">
              <w:rPr>
                <w:rFonts w:ascii="Times New Roman" w:hAnsi="Times New Roman" w:cs="Times New Roman"/>
                <w:sz w:val="20"/>
                <w:szCs w:val="20"/>
                <w:lang w:eastAsia="fr-FR"/>
              </w:rPr>
              <w:t>5. Mixed methods</w:t>
            </w:r>
          </w:p>
        </w:tc>
        <w:tc>
          <w:tcPr>
            <w:tcW w:w="2630" w:type="pct"/>
            <w:tcBorders>
              <w:top w:val="single" w:sz="24" w:space="0" w:color="auto"/>
            </w:tcBorders>
          </w:tcPr>
          <w:p w14:paraId="30E69B17" w14:textId="77777777" w:rsidR="00857030" w:rsidRPr="00566985" w:rsidRDefault="00857030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566985"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>5.1. Is there an adequate rationale for using a mixed methods design to address the research question?</w:t>
            </w:r>
          </w:p>
        </w:tc>
        <w:tc>
          <w:tcPr>
            <w:tcW w:w="261" w:type="pct"/>
            <w:tcBorders>
              <w:top w:val="single" w:sz="24" w:space="0" w:color="auto"/>
            </w:tcBorders>
          </w:tcPr>
          <w:p w14:paraId="19D89B46" w14:textId="77777777" w:rsidR="00857030" w:rsidRPr="00566985" w:rsidRDefault="00857030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10" w:type="pct"/>
            <w:tcBorders>
              <w:top w:val="single" w:sz="24" w:space="0" w:color="auto"/>
            </w:tcBorders>
          </w:tcPr>
          <w:p w14:paraId="25C97EB5" w14:textId="77777777" w:rsidR="00857030" w:rsidRPr="00566985" w:rsidRDefault="00857030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313" w:type="pct"/>
            <w:tcBorders>
              <w:top w:val="single" w:sz="24" w:space="0" w:color="auto"/>
            </w:tcBorders>
          </w:tcPr>
          <w:p w14:paraId="3E0EBB06" w14:textId="77777777" w:rsidR="00857030" w:rsidRPr="00566985" w:rsidRDefault="00857030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873" w:type="pct"/>
            <w:tcBorders>
              <w:top w:val="single" w:sz="24" w:space="0" w:color="auto"/>
            </w:tcBorders>
          </w:tcPr>
          <w:p w14:paraId="5629A3C7" w14:textId="77777777" w:rsidR="00857030" w:rsidRPr="009676CD" w:rsidRDefault="00857030" w:rsidP="009C5023">
            <w:pPr>
              <w:spacing w:after="0" w:line="240" w:lineRule="auto"/>
              <w:rPr>
                <w:rFonts w:ascii="Times New Roman" w:hAnsi="Times New Roman" w:cs="Times New Roman"/>
                <w:iCs/>
                <w:sz w:val="20"/>
                <w:szCs w:val="20"/>
                <w:lang w:val="en-US" w:eastAsia="fr-FR"/>
              </w:rPr>
            </w:pPr>
          </w:p>
        </w:tc>
      </w:tr>
      <w:tr w:rsidR="00857030" w:rsidRPr="000B2924" w14:paraId="773C68E4" w14:textId="77777777" w:rsidTr="009C5023">
        <w:trPr>
          <w:trHeight w:val="208"/>
          <w:jc w:val="center"/>
        </w:trPr>
        <w:tc>
          <w:tcPr>
            <w:tcW w:w="713" w:type="pct"/>
            <w:vMerge/>
          </w:tcPr>
          <w:p w14:paraId="533E9D33" w14:textId="77777777" w:rsidR="00857030" w:rsidRPr="00566985" w:rsidRDefault="00857030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630" w:type="pct"/>
          </w:tcPr>
          <w:p w14:paraId="24219049" w14:textId="77777777" w:rsidR="00857030" w:rsidRPr="00566985" w:rsidRDefault="00857030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  <w:r w:rsidRPr="00566985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5.2. Are the different components of the study effectively integrated to answer the research question?</w:t>
            </w:r>
          </w:p>
        </w:tc>
        <w:tc>
          <w:tcPr>
            <w:tcW w:w="261" w:type="pct"/>
          </w:tcPr>
          <w:p w14:paraId="36A9036E" w14:textId="77777777" w:rsidR="00857030" w:rsidRPr="00566985" w:rsidRDefault="00857030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10" w:type="pct"/>
          </w:tcPr>
          <w:p w14:paraId="0CF574AC" w14:textId="77777777" w:rsidR="00857030" w:rsidRPr="00566985" w:rsidRDefault="00857030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313" w:type="pct"/>
          </w:tcPr>
          <w:p w14:paraId="3F899891" w14:textId="77777777" w:rsidR="00857030" w:rsidRPr="00566985" w:rsidRDefault="00857030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873" w:type="pct"/>
          </w:tcPr>
          <w:p w14:paraId="1CAEC15A" w14:textId="77777777" w:rsidR="00857030" w:rsidRPr="009676CD" w:rsidRDefault="00857030" w:rsidP="009C5023">
            <w:pPr>
              <w:spacing w:after="0" w:line="240" w:lineRule="auto"/>
              <w:rPr>
                <w:rFonts w:ascii="Times New Roman" w:hAnsi="Times New Roman" w:cs="Times New Roman"/>
                <w:iCs/>
                <w:sz w:val="20"/>
                <w:szCs w:val="20"/>
                <w:lang w:val="en-US" w:eastAsia="fr-FR"/>
              </w:rPr>
            </w:pPr>
          </w:p>
        </w:tc>
      </w:tr>
      <w:tr w:rsidR="00857030" w:rsidRPr="000B2924" w14:paraId="5C5B0390" w14:textId="77777777" w:rsidTr="009C5023">
        <w:trPr>
          <w:jc w:val="center"/>
        </w:trPr>
        <w:tc>
          <w:tcPr>
            <w:tcW w:w="713" w:type="pct"/>
            <w:vMerge/>
          </w:tcPr>
          <w:p w14:paraId="6390F2CE" w14:textId="77777777" w:rsidR="00857030" w:rsidRPr="00566985" w:rsidRDefault="00857030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630" w:type="pct"/>
          </w:tcPr>
          <w:p w14:paraId="4ABFABF7" w14:textId="77777777" w:rsidR="00857030" w:rsidRPr="00566985" w:rsidRDefault="00857030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  <w:r w:rsidRPr="00566985"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>5.3. Are the outputs of the integration of qualitative and quantitative components adequately interpreted?</w:t>
            </w:r>
          </w:p>
        </w:tc>
        <w:tc>
          <w:tcPr>
            <w:tcW w:w="261" w:type="pct"/>
          </w:tcPr>
          <w:p w14:paraId="3635087C" w14:textId="77777777" w:rsidR="00857030" w:rsidRPr="00566985" w:rsidRDefault="00857030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10" w:type="pct"/>
          </w:tcPr>
          <w:p w14:paraId="2B934A26" w14:textId="77777777" w:rsidR="00857030" w:rsidRPr="00566985" w:rsidRDefault="00857030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313" w:type="pct"/>
          </w:tcPr>
          <w:p w14:paraId="4C906A1F" w14:textId="77777777" w:rsidR="00857030" w:rsidRPr="00566985" w:rsidRDefault="00857030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873" w:type="pct"/>
          </w:tcPr>
          <w:p w14:paraId="5B440AB1" w14:textId="77777777" w:rsidR="00857030" w:rsidRPr="009676CD" w:rsidRDefault="00857030" w:rsidP="009C5023">
            <w:pPr>
              <w:spacing w:after="0" w:line="240" w:lineRule="auto"/>
              <w:rPr>
                <w:rFonts w:ascii="Times New Roman" w:hAnsi="Times New Roman" w:cs="Times New Roman"/>
                <w:iCs/>
                <w:sz w:val="20"/>
                <w:szCs w:val="20"/>
                <w:lang w:val="en-US" w:eastAsia="fr-FR"/>
              </w:rPr>
            </w:pPr>
          </w:p>
        </w:tc>
      </w:tr>
      <w:tr w:rsidR="00857030" w:rsidRPr="000B2924" w14:paraId="47C71FAE" w14:textId="77777777" w:rsidTr="009C5023">
        <w:trPr>
          <w:jc w:val="center"/>
        </w:trPr>
        <w:tc>
          <w:tcPr>
            <w:tcW w:w="713" w:type="pct"/>
            <w:vMerge/>
          </w:tcPr>
          <w:p w14:paraId="2AA48E4B" w14:textId="77777777" w:rsidR="00857030" w:rsidRPr="00566985" w:rsidRDefault="00857030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630" w:type="pct"/>
          </w:tcPr>
          <w:p w14:paraId="05F3AB11" w14:textId="77777777" w:rsidR="00857030" w:rsidRPr="00566985" w:rsidRDefault="00857030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  <w:r w:rsidRPr="00566985"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>5.4.</w:t>
            </w:r>
            <w:r w:rsidRPr="00566985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 Are d</w:t>
            </w:r>
            <w:r w:rsidRPr="00566985"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>ivergences and inconsistencies between quantitative and qualitative results adequately addressed?</w:t>
            </w:r>
          </w:p>
        </w:tc>
        <w:tc>
          <w:tcPr>
            <w:tcW w:w="261" w:type="pct"/>
          </w:tcPr>
          <w:p w14:paraId="6FF65A27" w14:textId="77777777" w:rsidR="00857030" w:rsidRPr="00566985" w:rsidRDefault="00857030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10" w:type="pct"/>
          </w:tcPr>
          <w:p w14:paraId="58ED8619" w14:textId="77777777" w:rsidR="00857030" w:rsidRPr="00566985" w:rsidRDefault="00857030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313" w:type="pct"/>
          </w:tcPr>
          <w:p w14:paraId="2B3E57B5" w14:textId="77777777" w:rsidR="00857030" w:rsidRPr="00566985" w:rsidRDefault="00857030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873" w:type="pct"/>
          </w:tcPr>
          <w:p w14:paraId="11B78071" w14:textId="77777777" w:rsidR="00857030" w:rsidRPr="00566985" w:rsidRDefault="00857030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i/>
                <w:sz w:val="20"/>
                <w:szCs w:val="20"/>
                <w:lang w:val="en-US" w:eastAsia="fr-FR"/>
              </w:rPr>
            </w:pPr>
          </w:p>
        </w:tc>
      </w:tr>
      <w:tr w:rsidR="00857030" w:rsidRPr="000B2924" w14:paraId="6F1A0066" w14:textId="77777777" w:rsidTr="009C5023">
        <w:trPr>
          <w:jc w:val="center"/>
        </w:trPr>
        <w:tc>
          <w:tcPr>
            <w:tcW w:w="713" w:type="pct"/>
            <w:vMerge/>
          </w:tcPr>
          <w:p w14:paraId="3D172BA1" w14:textId="77777777" w:rsidR="00857030" w:rsidRPr="00566985" w:rsidRDefault="00857030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630" w:type="pct"/>
          </w:tcPr>
          <w:p w14:paraId="3CF19C06" w14:textId="77777777" w:rsidR="00857030" w:rsidRPr="00566985" w:rsidRDefault="00857030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i/>
                <w:sz w:val="20"/>
                <w:szCs w:val="20"/>
                <w:lang w:val="en-US" w:eastAsia="fr-FR"/>
              </w:rPr>
            </w:pPr>
            <w:r w:rsidRPr="00566985"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>5.5. Do the different components of the study adhere to the quality criteria of each tradition of the methods involved?</w:t>
            </w:r>
            <w:r w:rsidRPr="00566985">
              <w:rPr>
                <w:rFonts w:ascii="Times New Roman" w:hAnsi="Times New Roman" w:cs="Times New Roman"/>
                <w:i/>
                <w:sz w:val="20"/>
                <w:szCs w:val="20"/>
                <w:lang w:val="en-US" w:eastAsia="fr-FR"/>
              </w:rPr>
              <w:t xml:space="preserve"> </w:t>
            </w:r>
          </w:p>
        </w:tc>
        <w:tc>
          <w:tcPr>
            <w:tcW w:w="261" w:type="pct"/>
          </w:tcPr>
          <w:p w14:paraId="1BFB7889" w14:textId="77777777" w:rsidR="00857030" w:rsidRPr="00566985" w:rsidRDefault="00857030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10" w:type="pct"/>
          </w:tcPr>
          <w:p w14:paraId="194BD7E5" w14:textId="77777777" w:rsidR="00857030" w:rsidRPr="00566985" w:rsidRDefault="00857030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313" w:type="pct"/>
          </w:tcPr>
          <w:p w14:paraId="0DA6218B" w14:textId="77777777" w:rsidR="00857030" w:rsidRPr="00566985" w:rsidRDefault="00857030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873" w:type="pct"/>
          </w:tcPr>
          <w:p w14:paraId="3961918F" w14:textId="77777777" w:rsidR="00857030" w:rsidRPr="00566985" w:rsidRDefault="00857030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i/>
                <w:sz w:val="20"/>
                <w:szCs w:val="20"/>
                <w:lang w:val="en-US" w:eastAsia="fr-FR"/>
              </w:rPr>
            </w:pPr>
          </w:p>
        </w:tc>
      </w:tr>
    </w:tbl>
    <w:p w14:paraId="6ABC72F8" w14:textId="02A242D9" w:rsidR="00857030" w:rsidRDefault="00857030">
      <w:pPr>
        <w:rPr>
          <w:lang w:val="en-US"/>
        </w:rPr>
      </w:pPr>
    </w:p>
    <w:p w14:paraId="25EB3DB3" w14:textId="77777777" w:rsidR="00857030" w:rsidRDefault="00857030">
      <w:pPr>
        <w:rPr>
          <w:lang w:val="en-US"/>
        </w:rPr>
      </w:pPr>
      <w:r>
        <w:rPr>
          <w:lang w:val="en-US"/>
        </w:rPr>
        <w:br w:type="page"/>
      </w:r>
    </w:p>
    <w:tbl>
      <w:tblPr>
        <w:tblW w:w="5050" w:type="pct"/>
        <w:jc w:val="center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ayout w:type="fixed"/>
        <w:tblLook w:val="01E0" w:firstRow="1" w:lastRow="1" w:firstColumn="1" w:lastColumn="1" w:noHBand="0" w:noVBand="0"/>
      </w:tblPr>
      <w:tblGrid>
        <w:gridCol w:w="1933"/>
        <w:gridCol w:w="7132"/>
        <w:gridCol w:w="708"/>
        <w:gridCol w:w="570"/>
        <w:gridCol w:w="849"/>
        <w:gridCol w:w="2368"/>
      </w:tblGrid>
      <w:tr w:rsidR="00857030" w:rsidRPr="00566985" w14:paraId="62F97451" w14:textId="77777777" w:rsidTr="009C5023">
        <w:trPr>
          <w:jc w:val="center"/>
        </w:trPr>
        <w:tc>
          <w:tcPr>
            <w:tcW w:w="713" w:type="pct"/>
            <w:vMerge w:val="restart"/>
            <w:vAlign w:val="center"/>
          </w:tcPr>
          <w:p w14:paraId="4FAAFECB" w14:textId="5F194B45" w:rsidR="002A2970" w:rsidRDefault="00857030" w:rsidP="009C5023">
            <w:pPr>
              <w:spacing w:after="0" w:line="240" w:lineRule="auto"/>
              <w:rPr>
                <w:rFonts w:ascii="Times New Roman" w:hAnsi="Times New Roman" w:cs="Times New Roman"/>
                <w:b/>
                <w:sz w:val="20"/>
                <w:szCs w:val="20"/>
                <w:lang w:eastAsia="fr-FR"/>
              </w:rPr>
            </w:pPr>
            <w:r w:rsidRPr="00566985">
              <w:rPr>
                <w:rFonts w:ascii="Times New Roman" w:hAnsi="Times New Roman" w:cs="Times New Roman"/>
                <w:b/>
                <w:sz w:val="20"/>
                <w:szCs w:val="20"/>
                <w:lang w:eastAsia="fr-FR"/>
              </w:rPr>
              <w:t xml:space="preserve">Study: </w:t>
            </w:r>
          </w:p>
          <w:p w14:paraId="4D635649" w14:textId="5F8BFD23" w:rsidR="00857030" w:rsidRPr="00566985" w:rsidRDefault="002A2970" w:rsidP="009C5023">
            <w:pPr>
              <w:spacing w:after="0" w:line="240" w:lineRule="auto"/>
              <w:rPr>
                <w:rFonts w:ascii="Times New Roman" w:hAnsi="Times New Roman" w:cs="Times New Roman"/>
                <w:b/>
                <w:sz w:val="20"/>
                <w:szCs w:val="20"/>
                <w:lang w:eastAsia="fr-FR"/>
              </w:rPr>
            </w:pPr>
            <w:r>
              <w:rPr>
                <w:rFonts w:ascii="Times New Roman" w:hAnsi="Times New Roman" w:cs="Times New Roman"/>
                <w:b/>
                <w:sz w:val="20"/>
                <w:szCs w:val="20"/>
                <w:lang w:eastAsia="fr-FR"/>
              </w:rPr>
              <w:t>Maziero</w:t>
            </w:r>
            <w:r w:rsidR="0042447E" w:rsidRPr="0042447E">
              <w:rPr>
                <w:rFonts w:ascii="Times New Roman" w:hAnsi="Times New Roman" w:cs="Times New Roman"/>
                <w:b/>
                <w:sz w:val="20"/>
                <w:szCs w:val="20"/>
                <w:vertAlign w:val="superscript"/>
                <w:lang w:eastAsia="fr-FR"/>
              </w:rPr>
              <w:t>33</w:t>
            </w:r>
            <w:r>
              <w:rPr>
                <w:rFonts w:ascii="Times New Roman" w:hAnsi="Times New Roman" w:cs="Times New Roman"/>
                <w:b/>
                <w:sz w:val="20"/>
                <w:szCs w:val="20"/>
                <w:lang w:eastAsia="fr-FR"/>
              </w:rPr>
              <w:t xml:space="preserve"> </w:t>
            </w:r>
            <w:r w:rsidR="00961800">
              <w:rPr>
                <w:rFonts w:ascii="Times New Roman" w:hAnsi="Times New Roman" w:cs="Times New Roman"/>
                <w:b/>
                <w:sz w:val="20"/>
                <w:szCs w:val="20"/>
                <w:lang w:eastAsia="fr-FR"/>
              </w:rPr>
              <w:t>2020</w:t>
            </w:r>
          </w:p>
        </w:tc>
        <w:tc>
          <w:tcPr>
            <w:tcW w:w="2630" w:type="pct"/>
            <w:vMerge w:val="restart"/>
            <w:vAlign w:val="center"/>
          </w:tcPr>
          <w:p w14:paraId="76F20642" w14:textId="77777777" w:rsidR="00857030" w:rsidRPr="00566985" w:rsidRDefault="00857030" w:rsidP="009C5023">
            <w:pPr>
              <w:spacing w:after="0" w:line="240" w:lineRule="auto"/>
              <w:rPr>
                <w:rFonts w:ascii="Times New Roman" w:hAnsi="Times New Roman" w:cs="Times New Roman"/>
                <w:b/>
                <w:sz w:val="20"/>
                <w:szCs w:val="20"/>
                <w:lang w:eastAsia="fr-FR"/>
              </w:rPr>
            </w:pPr>
            <w:r w:rsidRPr="00566985">
              <w:rPr>
                <w:rFonts w:ascii="Times New Roman" w:hAnsi="Times New Roman" w:cs="Times New Roman"/>
                <w:b/>
                <w:sz w:val="20"/>
                <w:szCs w:val="20"/>
                <w:lang w:eastAsia="fr-FR"/>
              </w:rPr>
              <w:t>Methodological quality criteria</w:t>
            </w:r>
          </w:p>
        </w:tc>
        <w:tc>
          <w:tcPr>
            <w:tcW w:w="1657" w:type="pct"/>
            <w:gridSpan w:val="4"/>
            <w:vAlign w:val="center"/>
          </w:tcPr>
          <w:p w14:paraId="3DE706B7" w14:textId="77777777" w:rsidR="00857030" w:rsidRPr="00566985" w:rsidRDefault="00857030" w:rsidP="009C5023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sz w:val="20"/>
                <w:szCs w:val="20"/>
                <w:lang w:eastAsia="fr-FR"/>
              </w:rPr>
            </w:pPr>
            <w:r w:rsidRPr="00566985">
              <w:rPr>
                <w:rFonts w:ascii="Times New Roman" w:hAnsi="Times New Roman" w:cs="Times New Roman"/>
                <w:b/>
                <w:sz w:val="20"/>
                <w:szCs w:val="20"/>
                <w:lang w:eastAsia="fr-FR"/>
              </w:rPr>
              <w:t>Responses</w:t>
            </w:r>
          </w:p>
        </w:tc>
      </w:tr>
      <w:tr w:rsidR="00857030" w:rsidRPr="00566985" w14:paraId="3E4C0622" w14:textId="77777777" w:rsidTr="009C5023">
        <w:trPr>
          <w:jc w:val="center"/>
        </w:trPr>
        <w:tc>
          <w:tcPr>
            <w:tcW w:w="713" w:type="pct"/>
            <w:vMerge/>
            <w:tcBorders>
              <w:bottom w:val="single" w:sz="24" w:space="0" w:color="auto"/>
            </w:tcBorders>
          </w:tcPr>
          <w:p w14:paraId="16F03F77" w14:textId="77777777" w:rsidR="00857030" w:rsidRPr="00566985" w:rsidRDefault="00857030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eastAsia="fr-FR"/>
              </w:rPr>
            </w:pPr>
          </w:p>
        </w:tc>
        <w:tc>
          <w:tcPr>
            <w:tcW w:w="2630" w:type="pct"/>
            <w:vMerge/>
            <w:tcBorders>
              <w:bottom w:val="single" w:sz="24" w:space="0" w:color="auto"/>
            </w:tcBorders>
          </w:tcPr>
          <w:p w14:paraId="19BF6B42" w14:textId="77777777" w:rsidR="00857030" w:rsidRPr="00566985" w:rsidRDefault="00857030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eastAsia="fr-FR"/>
              </w:rPr>
            </w:pPr>
          </w:p>
        </w:tc>
        <w:tc>
          <w:tcPr>
            <w:tcW w:w="261" w:type="pct"/>
            <w:tcBorders>
              <w:bottom w:val="single" w:sz="24" w:space="0" w:color="auto"/>
            </w:tcBorders>
            <w:vAlign w:val="center"/>
          </w:tcPr>
          <w:p w14:paraId="5F829133" w14:textId="77777777" w:rsidR="00857030" w:rsidRPr="00566985" w:rsidRDefault="00857030" w:rsidP="009C5023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eastAsia="fr-FR"/>
              </w:rPr>
            </w:pPr>
            <w:r w:rsidRPr="00566985">
              <w:rPr>
                <w:rFonts w:ascii="Times New Roman" w:hAnsi="Times New Roman" w:cs="Times New Roman"/>
                <w:sz w:val="20"/>
                <w:szCs w:val="20"/>
                <w:lang w:eastAsia="fr-FR"/>
              </w:rPr>
              <w:t>Yes</w:t>
            </w:r>
          </w:p>
        </w:tc>
        <w:tc>
          <w:tcPr>
            <w:tcW w:w="210" w:type="pct"/>
            <w:tcBorders>
              <w:bottom w:val="single" w:sz="24" w:space="0" w:color="auto"/>
            </w:tcBorders>
            <w:vAlign w:val="center"/>
          </w:tcPr>
          <w:p w14:paraId="2F0943A5" w14:textId="77777777" w:rsidR="00857030" w:rsidRPr="00566985" w:rsidRDefault="00857030" w:rsidP="009C5023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eastAsia="fr-FR"/>
              </w:rPr>
            </w:pPr>
            <w:r w:rsidRPr="00566985">
              <w:rPr>
                <w:rFonts w:ascii="Times New Roman" w:hAnsi="Times New Roman" w:cs="Times New Roman"/>
                <w:sz w:val="20"/>
                <w:szCs w:val="20"/>
                <w:lang w:eastAsia="fr-FR"/>
              </w:rPr>
              <w:t>No</w:t>
            </w:r>
          </w:p>
        </w:tc>
        <w:tc>
          <w:tcPr>
            <w:tcW w:w="313" w:type="pct"/>
            <w:tcBorders>
              <w:bottom w:val="single" w:sz="24" w:space="0" w:color="auto"/>
            </w:tcBorders>
            <w:vAlign w:val="center"/>
          </w:tcPr>
          <w:p w14:paraId="1174DCEC" w14:textId="77777777" w:rsidR="00857030" w:rsidRPr="00566985" w:rsidRDefault="00857030" w:rsidP="009C5023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eastAsia="fr-FR"/>
              </w:rPr>
            </w:pPr>
            <w:r w:rsidRPr="00566985">
              <w:rPr>
                <w:rFonts w:ascii="Times New Roman" w:hAnsi="Times New Roman" w:cs="Times New Roman"/>
                <w:sz w:val="20"/>
                <w:szCs w:val="20"/>
                <w:lang w:eastAsia="fr-FR"/>
              </w:rPr>
              <w:t>Can’t tell</w:t>
            </w:r>
          </w:p>
        </w:tc>
        <w:tc>
          <w:tcPr>
            <w:tcW w:w="873" w:type="pct"/>
            <w:tcBorders>
              <w:bottom w:val="single" w:sz="24" w:space="0" w:color="auto"/>
            </w:tcBorders>
            <w:vAlign w:val="center"/>
          </w:tcPr>
          <w:p w14:paraId="4B4C0441" w14:textId="77777777" w:rsidR="00857030" w:rsidRPr="00566985" w:rsidRDefault="00857030" w:rsidP="009C5023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eastAsia="fr-FR"/>
              </w:rPr>
            </w:pPr>
            <w:r w:rsidRPr="00566985">
              <w:rPr>
                <w:rFonts w:ascii="Times New Roman" w:hAnsi="Times New Roman" w:cs="Times New Roman"/>
                <w:sz w:val="20"/>
                <w:szCs w:val="20"/>
                <w:lang w:eastAsia="fr-FR"/>
              </w:rPr>
              <w:t>Comments</w:t>
            </w:r>
          </w:p>
        </w:tc>
      </w:tr>
      <w:tr w:rsidR="00857030" w:rsidRPr="00E718A9" w14:paraId="0B181CBC" w14:textId="77777777" w:rsidTr="009C5023">
        <w:trPr>
          <w:trHeight w:val="257"/>
          <w:jc w:val="center"/>
        </w:trPr>
        <w:tc>
          <w:tcPr>
            <w:tcW w:w="713" w:type="pct"/>
            <w:vMerge w:val="restart"/>
          </w:tcPr>
          <w:p w14:paraId="05941C00" w14:textId="77777777" w:rsidR="00857030" w:rsidRPr="00566985" w:rsidRDefault="00857030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  <w:r w:rsidRPr="00566985"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 xml:space="preserve">Screening questions </w:t>
            </w:r>
          </w:p>
          <w:p w14:paraId="1E02D0B8" w14:textId="77777777" w:rsidR="00857030" w:rsidRPr="00566985" w:rsidRDefault="00857030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  <w:r w:rsidRPr="00566985"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>(for all types)</w:t>
            </w:r>
          </w:p>
        </w:tc>
        <w:tc>
          <w:tcPr>
            <w:tcW w:w="2630" w:type="pct"/>
            <w:tcBorders>
              <w:bottom w:val="single" w:sz="4" w:space="0" w:color="auto"/>
            </w:tcBorders>
          </w:tcPr>
          <w:p w14:paraId="6D0DD678" w14:textId="77777777" w:rsidR="00857030" w:rsidRPr="00566985" w:rsidRDefault="00857030" w:rsidP="009C5023">
            <w:pPr>
              <w:spacing w:after="0" w:line="240" w:lineRule="auto"/>
              <w:rPr>
                <w:rFonts w:ascii="Times New Roman" w:eastAsia="Calibri" w:hAnsi="Times New Roman" w:cs="Times New Roman"/>
                <w:i/>
                <w:sz w:val="20"/>
                <w:szCs w:val="20"/>
                <w:lang w:val="en-US"/>
              </w:rPr>
            </w:pPr>
            <w:r w:rsidRPr="00566985"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>S1. Are there clear research questions?</w:t>
            </w:r>
          </w:p>
        </w:tc>
        <w:tc>
          <w:tcPr>
            <w:tcW w:w="261" w:type="pct"/>
          </w:tcPr>
          <w:p w14:paraId="46E99934" w14:textId="77777777" w:rsidR="00857030" w:rsidRPr="00566985" w:rsidRDefault="00857030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>X</w:t>
            </w:r>
          </w:p>
        </w:tc>
        <w:tc>
          <w:tcPr>
            <w:tcW w:w="210" w:type="pct"/>
          </w:tcPr>
          <w:p w14:paraId="0AA7310B" w14:textId="77777777" w:rsidR="00857030" w:rsidRPr="00566985" w:rsidRDefault="00857030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313" w:type="pct"/>
          </w:tcPr>
          <w:p w14:paraId="4B111B9B" w14:textId="77777777" w:rsidR="00857030" w:rsidRPr="00566985" w:rsidRDefault="00857030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873" w:type="pct"/>
          </w:tcPr>
          <w:p w14:paraId="6A5CF461" w14:textId="77777777" w:rsidR="00857030" w:rsidRPr="00566985" w:rsidRDefault="00857030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</w:tr>
      <w:tr w:rsidR="00857030" w:rsidRPr="00E718A9" w14:paraId="2B167507" w14:textId="77777777" w:rsidTr="009C5023">
        <w:trPr>
          <w:trHeight w:val="299"/>
          <w:jc w:val="center"/>
        </w:trPr>
        <w:tc>
          <w:tcPr>
            <w:tcW w:w="713" w:type="pct"/>
            <w:vMerge/>
          </w:tcPr>
          <w:p w14:paraId="37131690" w14:textId="77777777" w:rsidR="00857030" w:rsidRPr="00566985" w:rsidRDefault="00857030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630" w:type="pct"/>
            <w:tcBorders>
              <w:top w:val="single" w:sz="4" w:space="0" w:color="auto"/>
              <w:bottom w:val="single" w:sz="4" w:space="0" w:color="auto"/>
            </w:tcBorders>
          </w:tcPr>
          <w:p w14:paraId="725569FA" w14:textId="77777777" w:rsidR="00857030" w:rsidRPr="00566985" w:rsidRDefault="00857030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  <w:r w:rsidRPr="00566985"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 xml:space="preserve">S2. Do the collected data allow to address the research questions? </w:t>
            </w:r>
          </w:p>
        </w:tc>
        <w:tc>
          <w:tcPr>
            <w:tcW w:w="261" w:type="pct"/>
          </w:tcPr>
          <w:p w14:paraId="51CF8997" w14:textId="77777777" w:rsidR="00857030" w:rsidRPr="00566985" w:rsidRDefault="00857030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>X</w:t>
            </w:r>
          </w:p>
        </w:tc>
        <w:tc>
          <w:tcPr>
            <w:tcW w:w="210" w:type="pct"/>
          </w:tcPr>
          <w:p w14:paraId="21DE43BE" w14:textId="77777777" w:rsidR="00857030" w:rsidRPr="00566985" w:rsidRDefault="00857030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313" w:type="pct"/>
          </w:tcPr>
          <w:p w14:paraId="66D99A5A" w14:textId="77777777" w:rsidR="00857030" w:rsidRPr="00566985" w:rsidRDefault="00857030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873" w:type="pct"/>
          </w:tcPr>
          <w:p w14:paraId="45034FBA" w14:textId="77777777" w:rsidR="00857030" w:rsidRPr="00566985" w:rsidRDefault="00857030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</w:tr>
      <w:tr w:rsidR="00857030" w:rsidRPr="000B2924" w14:paraId="742268F7" w14:textId="77777777" w:rsidTr="009C5023">
        <w:trPr>
          <w:trHeight w:val="233"/>
          <w:jc w:val="center"/>
        </w:trPr>
        <w:tc>
          <w:tcPr>
            <w:tcW w:w="713" w:type="pct"/>
            <w:vMerge/>
            <w:tcBorders>
              <w:bottom w:val="single" w:sz="24" w:space="0" w:color="auto"/>
            </w:tcBorders>
          </w:tcPr>
          <w:p w14:paraId="17945AF2" w14:textId="77777777" w:rsidR="00857030" w:rsidRPr="00566985" w:rsidRDefault="00857030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4287" w:type="pct"/>
            <w:gridSpan w:val="5"/>
            <w:tcBorders>
              <w:top w:val="single" w:sz="4" w:space="0" w:color="auto"/>
              <w:bottom w:val="single" w:sz="24" w:space="0" w:color="auto"/>
            </w:tcBorders>
          </w:tcPr>
          <w:p w14:paraId="3171C1BE" w14:textId="77777777" w:rsidR="00857030" w:rsidRPr="00566985" w:rsidRDefault="00857030" w:rsidP="009C5023">
            <w:pPr>
              <w:spacing w:after="0" w:line="240" w:lineRule="auto"/>
              <w:rPr>
                <w:rFonts w:ascii="Times New Roman" w:hAnsi="Times New Roman" w:cs="Times New Roman"/>
                <w:color w:val="C00000"/>
                <w:sz w:val="20"/>
                <w:szCs w:val="20"/>
                <w:lang w:val="en-US" w:eastAsia="fr-FR"/>
              </w:rPr>
            </w:pPr>
            <w:r w:rsidRPr="00566985">
              <w:rPr>
                <w:rFonts w:ascii="Times New Roman" w:eastAsia="Calibri" w:hAnsi="Times New Roman" w:cs="Times New Roman"/>
                <w:i/>
                <w:color w:val="C00000"/>
                <w:sz w:val="20"/>
                <w:szCs w:val="20"/>
                <w:lang w:val="en-US"/>
              </w:rPr>
              <w:t>Further appraisal may not be feasible or appropriate when the answer is ‘No’ or ‘Can’t tell’ to one or both screening questions.</w:t>
            </w:r>
          </w:p>
        </w:tc>
      </w:tr>
      <w:tr w:rsidR="00857030" w:rsidRPr="000B2924" w14:paraId="6BF2EE6B" w14:textId="77777777" w:rsidTr="009C5023">
        <w:trPr>
          <w:jc w:val="center"/>
        </w:trPr>
        <w:tc>
          <w:tcPr>
            <w:tcW w:w="713" w:type="pct"/>
            <w:vMerge w:val="restart"/>
            <w:tcBorders>
              <w:top w:val="single" w:sz="24" w:space="0" w:color="auto"/>
            </w:tcBorders>
          </w:tcPr>
          <w:p w14:paraId="6721CEDA" w14:textId="77777777" w:rsidR="00857030" w:rsidRPr="00566985" w:rsidRDefault="00857030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eastAsia="fr-FR"/>
              </w:rPr>
            </w:pPr>
            <w:r w:rsidRPr="00566985">
              <w:rPr>
                <w:rFonts w:ascii="Times New Roman" w:hAnsi="Times New Roman" w:cs="Times New Roman"/>
                <w:sz w:val="20"/>
                <w:szCs w:val="20"/>
                <w:lang w:eastAsia="fr-FR"/>
              </w:rPr>
              <w:t>1. Qualitative</w:t>
            </w:r>
          </w:p>
        </w:tc>
        <w:tc>
          <w:tcPr>
            <w:tcW w:w="2630" w:type="pct"/>
            <w:tcBorders>
              <w:top w:val="single" w:sz="24" w:space="0" w:color="auto"/>
            </w:tcBorders>
          </w:tcPr>
          <w:p w14:paraId="17097C9B" w14:textId="77777777" w:rsidR="00857030" w:rsidRPr="00566985" w:rsidRDefault="00857030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  <w:r w:rsidRPr="00566985"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>1.1. Is the qualitative approach appropriate to answer the research question?</w:t>
            </w:r>
          </w:p>
        </w:tc>
        <w:tc>
          <w:tcPr>
            <w:tcW w:w="261" w:type="pct"/>
            <w:tcBorders>
              <w:top w:val="single" w:sz="24" w:space="0" w:color="auto"/>
            </w:tcBorders>
          </w:tcPr>
          <w:p w14:paraId="61FE0000" w14:textId="32265CF7" w:rsidR="00857030" w:rsidRPr="00566985" w:rsidRDefault="00105925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>X</w:t>
            </w:r>
          </w:p>
        </w:tc>
        <w:tc>
          <w:tcPr>
            <w:tcW w:w="210" w:type="pct"/>
            <w:tcBorders>
              <w:top w:val="single" w:sz="24" w:space="0" w:color="auto"/>
            </w:tcBorders>
          </w:tcPr>
          <w:p w14:paraId="6852FAF5" w14:textId="77777777" w:rsidR="00857030" w:rsidRPr="00566985" w:rsidRDefault="00857030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313" w:type="pct"/>
            <w:tcBorders>
              <w:top w:val="single" w:sz="24" w:space="0" w:color="auto"/>
            </w:tcBorders>
          </w:tcPr>
          <w:p w14:paraId="5272659D" w14:textId="77777777" w:rsidR="00857030" w:rsidRPr="00566985" w:rsidRDefault="00857030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873" w:type="pct"/>
            <w:tcBorders>
              <w:top w:val="single" w:sz="24" w:space="0" w:color="auto"/>
            </w:tcBorders>
          </w:tcPr>
          <w:p w14:paraId="09B1255C" w14:textId="554A63AD" w:rsidR="00857030" w:rsidRPr="0021110E" w:rsidRDefault="00994D7D" w:rsidP="0021110E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  <w:r w:rsidRPr="0021110E"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 xml:space="preserve">The aim is to describe reasons given by health care professionals for the absence of the companion </w:t>
            </w:r>
            <w:r w:rsidR="0021110E" w:rsidRPr="0021110E"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>in childbirth.</w:t>
            </w:r>
          </w:p>
        </w:tc>
      </w:tr>
      <w:tr w:rsidR="00857030" w:rsidRPr="000B2924" w14:paraId="4B1BA8A4" w14:textId="77777777" w:rsidTr="009C5023">
        <w:trPr>
          <w:trHeight w:val="274"/>
          <w:jc w:val="center"/>
        </w:trPr>
        <w:tc>
          <w:tcPr>
            <w:tcW w:w="713" w:type="pct"/>
            <w:vMerge/>
          </w:tcPr>
          <w:p w14:paraId="61B18152" w14:textId="77777777" w:rsidR="00857030" w:rsidRPr="00566985" w:rsidRDefault="00857030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630" w:type="pct"/>
          </w:tcPr>
          <w:p w14:paraId="71BB09C4" w14:textId="77777777" w:rsidR="00857030" w:rsidRPr="00566985" w:rsidRDefault="00857030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  <w:r w:rsidRPr="00566985"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>1.2. Are the qualitative data collection methods adequate to address the research question?</w:t>
            </w:r>
          </w:p>
        </w:tc>
        <w:tc>
          <w:tcPr>
            <w:tcW w:w="261" w:type="pct"/>
          </w:tcPr>
          <w:p w14:paraId="2F72A262" w14:textId="63321C43" w:rsidR="00857030" w:rsidRPr="00566985" w:rsidRDefault="00CB46B0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>X</w:t>
            </w:r>
          </w:p>
        </w:tc>
        <w:tc>
          <w:tcPr>
            <w:tcW w:w="210" w:type="pct"/>
          </w:tcPr>
          <w:p w14:paraId="5BCC5EF2" w14:textId="77777777" w:rsidR="00857030" w:rsidRPr="00566985" w:rsidRDefault="00857030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313" w:type="pct"/>
          </w:tcPr>
          <w:p w14:paraId="4A633F7B" w14:textId="77777777" w:rsidR="00857030" w:rsidRPr="00566985" w:rsidRDefault="00857030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873" w:type="pct"/>
          </w:tcPr>
          <w:p w14:paraId="5C873C28" w14:textId="21260F7F" w:rsidR="00857030" w:rsidRPr="0021110E" w:rsidRDefault="0097631A" w:rsidP="0021110E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>29 health care professionals</w:t>
            </w:r>
            <w:r w:rsidR="00815B33"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 xml:space="preserve"> from a single center were </w:t>
            </w:r>
            <w:r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 xml:space="preserve"> in</w:t>
            </w:r>
            <w:r w:rsidR="00CB46B0"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>terviewed</w:t>
            </w:r>
            <w:r w:rsidR="00815B33"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>;</w:t>
            </w:r>
            <w:r w:rsidR="00CB46B0"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 xml:space="preserve"> randomly chosen from professional c</w:t>
            </w:r>
            <w:r w:rsidR="00B66662"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>lasses</w:t>
            </w:r>
            <w:r w:rsidR="00992854"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>, personally invited</w:t>
            </w:r>
            <w:r w:rsidR="00CB46B0"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>.</w:t>
            </w:r>
            <w:r w:rsidR="00992854"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 xml:space="preserve"> Not stated if any declined participation. Not stated </w:t>
            </w:r>
            <w:r w:rsidR="00106686"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 xml:space="preserve">on which criteria these 29 persons were chosen. </w:t>
            </w:r>
            <w:r w:rsidR="00DE40B9"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 xml:space="preserve">Semi-structured interviews. </w:t>
            </w:r>
            <w:r w:rsidR="00DB3191"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>Brief interview guide (two questions). Interviews recorded</w:t>
            </w:r>
            <w:r w:rsidR="00C06073"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 xml:space="preserve"> and transcribed</w:t>
            </w:r>
            <w:r w:rsidR="00DB3191"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>.</w:t>
            </w:r>
            <w:r w:rsidR="00C06073"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 xml:space="preserve"> </w:t>
            </w:r>
            <w:r w:rsidR="00DB3191"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 xml:space="preserve"> </w:t>
            </w:r>
          </w:p>
        </w:tc>
      </w:tr>
      <w:tr w:rsidR="00857030" w:rsidRPr="00E718A9" w14:paraId="352D298E" w14:textId="77777777" w:rsidTr="009C5023">
        <w:trPr>
          <w:jc w:val="center"/>
        </w:trPr>
        <w:tc>
          <w:tcPr>
            <w:tcW w:w="713" w:type="pct"/>
            <w:vMerge/>
          </w:tcPr>
          <w:p w14:paraId="7F217ACF" w14:textId="77777777" w:rsidR="00857030" w:rsidRPr="00566985" w:rsidRDefault="00857030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630" w:type="pct"/>
          </w:tcPr>
          <w:p w14:paraId="4271523B" w14:textId="77777777" w:rsidR="00857030" w:rsidRPr="00566985" w:rsidRDefault="00857030" w:rsidP="009C5023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  <w:r w:rsidRPr="00566985"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>1.3. Are the findings adequately derived from the data?</w:t>
            </w:r>
          </w:p>
        </w:tc>
        <w:tc>
          <w:tcPr>
            <w:tcW w:w="261" w:type="pct"/>
          </w:tcPr>
          <w:p w14:paraId="106C852B" w14:textId="77777777" w:rsidR="00857030" w:rsidRPr="00566985" w:rsidRDefault="00857030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10" w:type="pct"/>
          </w:tcPr>
          <w:p w14:paraId="2E3D6D08" w14:textId="77777777" w:rsidR="00857030" w:rsidRPr="00566985" w:rsidRDefault="00857030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313" w:type="pct"/>
          </w:tcPr>
          <w:p w14:paraId="058C9E68" w14:textId="21F179BD" w:rsidR="00857030" w:rsidRPr="00566985" w:rsidRDefault="00964A93" w:rsidP="009C5023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>X</w:t>
            </w:r>
          </w:p>
        </w:tc>
        <w:tc>
          <w:tcPr>
            <w:tcW w:w="873" w:type="pct"/>
          </w:tcPr>
          <w:p w14:paraId="7EA5AEBB" w14:textId="7024E59D" w:rsidR="00A46206" w:rsidRPr="0021110E" w:rsidRDefault="0094556C" w:rsidP="0021110E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>Data analysis using Collective Subject Discourse technique</w:t>
            </w:r>
            <w:r w:rsidR="00FF610D"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 xml:space="preserve">, Key Expressions, Central Ideas, Anchorages. </w:t>
            </w:r>
            <w:r w:rsidR="00417412"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 xml:space="preserve">Not much is stated about the process of </w:t>
            </w:r>
            <w:r w:rsidR="00A46206"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 xml:space="preserve">forming Central Ideas. </w:t>
            </w:r>
            <w:r w:rsidR="007F5C70"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>One or two q</w:t>
            </w:r>
            <w:r w:rsidR="00A46206"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>uotes available</w:t>
            </w:r>
            <w:r w:rsidR="007F5C70"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 xml:space="preserve"> per Central Idea. </w:t>
            </w:r>
          </w:p>
        </w:tc>
      </w:tr>
      <w:tr w:rsidR="001B1965" w:rsidRPr="000B2924" w14:paraId="1C9A24A7" w14:textId="77777777" w:rsidTr="009C5023">
        <w:trPr>
          <w:jc w:val="center"/>
        </w:trPr>
        <w:tc>
          <w:tcPr>
            <w:tcW w:w="713" w:type="pct"/>
            <w:vMerge/>
          </w:tcPr>
          <w:p w14:paraId="209FFC89" w14:textId="77777777" w:rsidR="001B1965" w:rsidRPr="00566985" w:rsidRDefault="001B1965" w:rsidP="001B1965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630" w:type="pct"/>
          </w:tcPr>
          <w:p w14:paraId="34A7E657" w14:textId="77777777" w:rsidR="001B1965" w:rsidRPr="00566985" w:rsidRDefault="001B1965" w:rsidP="001B1965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  <w:r w:rsidRPr="00566985"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 xml:space="preserve">1.4. Is the interpretation of results sufficiently substantiated by data? </w:t>
            </w:r>
          </w:p>
        </w:tc>
        <w:tc>
          <w:tcPr>
            <w:tcW w:w="261" w:type="pct"/>
          </w:tcPr>
          <w:p w14:paraId="283C77E4" w14:textId="77777777" w:rsidR="001B1965" w:rsidRPr="00566985" w:rsidRDefault="001B1965" w:rsidP="001B1965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10" w:type="pct"/>
          </w:tcPr>
          <w:p w14:paraId="32D028F7" w14:textId="77777777" w:rsidR="001B1965" w:rsidRPr="00566985" w:rsidRDefault="001B1965" w:rsidP="001B1965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313" w:type="pct"/>
          </w:tcPr>
          <w:p w14:paraId="76C05BFA" w14:textId="69F432C2" w:rsidR="001B1965" w:rsidRPr="00566985" w:rsidRDefault="001B1965" w:rsidP="001B1965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>X</w:t>
            </w:r>
          </w:p>
        </w:tc>
        <w:tc>
          <w:tcPr>
            <w:tcW w:w="873" w:type="pct"/>
          </w:tcPr>
          <w:p w14:paraId="4C957444" w14:textId="7BA00D5B" w:rsidR="001B1965" w:rsidRPr="0021110E" w:rsidRDefault="001B1965" w:rsidP="001B1965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 xml:space="preserve">A risk of bias exists due to the selection of participants and because the authors openly state that the believe a partner should be present. </w:t>
            </w:r>
          </w:p>
        </w:tc>
      </w:tr>
      <w:tr w:rsidR="001B1965" w:rsidRPr="00E718A9" w14:paraId="1B5DB9F6" w14:textId="77777777" w:rsidTr="009C5023">
        <w:trPr>
          <w:trHeight w:val="283"/>
          <w:jc w:val="center"/>
        </w:trPr>
        <w:tc>
          <w:tcPr>
            <w:tcW w:w="713" w:type="pct"/>
            <w:vMerge/>
          </w:tcPr>
          <w:p w14:paraId="607CED3D" w14:textId="77777777" w:rsidR="001B1965" w:rsidRPr="00566985" w:rsidRDefault="001B1965" w:rsidP="001B1965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630" w:type="pct"/>
          </w:tcPr>
          <w:p w14:paraId="33A61D72" w14:textId="77777777" w:rsidR="001B1965" w:rsidRPr="00566985" w:rsidRDefault="001B1965" w:rsidP="001B1965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  <w:r w:rsidRPr="00566985"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>1.5. Is there coherence between qualitative data sources, collection, analysis and interpretation?</w:t>
            </w:r>
          </w:p>
        </w:tc>
        <w:tc>
          <w:tcPr>
            <w:tcW w:w="261" w:type="pct"/>
          </w:tcPr>
          <w:p w14:paraId="06C4618E" w14:textId="77777777" w:rsidR="001B1965" w:rsidRPr="00566985" w:rsidRDefault="001B1965" w:rsidP="001B1965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10" w:type="pct"/>
          </w:tcPr>
          <w:p w14:paraId="36DF2E79" w14:textId="77777777" w:rsidR="001B1965" w:rsidRPr="00566985" w:rsidRDefault="001B1965" w:rsidP="001B1965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313" w:type="pct"/>
          </w:tcPr>
          <w:p w14:paraId="2B06A00A" w14:textId="288F98D3" w:rsidR="001B1965" w:rsidRPr="00566985" w:rsidRDefault="001B1965" w:rsidP="001B1965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>X</w:t>
            </w:r>
          </w:p>
        </w:tc>
        <w:tc>
          <w:tcPr>
            <w:tcW w:w="873" w:type="pct"/>
          </w:tcPr>
          <w:p w14:paraId="38366F6F" w14:textId="1F059EED" w:rsidR="001B1965" w:rsidRPr="0021110E" w:rsidRDefault="001B1965" w:rsidP="001B1965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>As above.</w:t>
            </w:r>
          </w:p>
        </w:tc>
      </w:tr>
      <w:tr w:rsidR="001B1965" w:rsidRPr="00566985" w14:paraId="6D7DA759" w14:textId="77777777" w:rsidTr="009C5023">
        <w:trPr>
          <w:jc w:val="center"/>
        </w:trPr>
        <w:tc>
          <w:tcPr>
            <w:tcW w:w="713" w:type="pct"/>
            <w:vMerge w:val="restart"/>
            <w:tcBorders>
              <w:top w:val="single" w:sz="24" w:space="0" w:color="auto"/>
            </w:tcBorders>
          </w:tcPr>
          <w:p w14:paraId="75B3D487" w14:textId="77777777" w:rsidR="001B1965" w:rsidRPr="00566985" w:rsidRDefault="001B1965" w:rsidP="001B1965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eastAsia="fr-FR"/>
              </w:rPr>
            </w:pPr>
            <w:r w:rsidRPr="00566985">
              <w:rPr>
                <w:rFonts w:ascii="Times New Roman" w:hAnsi="Times New Roman" w:cs="Times New Roman"/>
                <w:sz w:val="20"/>
                <w:szCs w:val="20"/>
                <w:lang w:eastAsia="fr-FR"/>
              </w:rPr>
              <w:t>2. Quantitative randomized controlled trials</w:t>
            </w:r>
          </w:p>
        </w:tc>
        <w:tc>
          <w:tcPr>
            <w:tcW w:w="2630" w:type="pct"/>
            <w:tcBorders>
              <w:top w:val="single" w:sz="24" w:space="0" w:color="auto"/>
            </w:tcBorders>
          </w:tcPr>
          <w:p w14:paraId="0EED27CC" w14:textId="77777777" w:rsidR="001B1965" w:rsidRPr="00566985" w:rsidRDefault="001B1965" w:rsidP="001B1965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eastAsia="fr-FR"/>
              </w:rPr>
            </w:pPr>
            <w:r w:rsidRPr="00566985">
              <w:rPr>
                <w:rFonts w:ascii="Times New Roman" w:hAnsi="Times New Roman" w:cs="Times New Roman"/>
                <w:sz w:val="20"/>
                <w:szCs w:val="20"/>
                <w:lang w:eastAsia="fr-FR"/>
              </w:rPr>
              <w:t>2.1. Is randomization appropriately performed?</w:t>
            </w:r>
          </w:p>
        </w:tc>
        <w:tc>
          <w:tcPr>
            <w:tcW w:w="261" w:type="pct"/>
            <w:tcBorders>
              <w:top w:val="single" w:sz="24" w:space="0" w:color="auto"/>
            </w:tcBorders>
          </w:tcPr>
          <w:p w14:paraId="3B1C6E30" w14:textId="77777777" w:rsidR="001B1965" w:rsidRPr="00566985" w:rsidRDefault="001B1965" w:rsidP="001B1965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eastAsia="fr-FR"/>
              </w:rPr>
            </w:pPr>
          </w:p>
        </w:tc>
        <w:tc>
          <w:tcPr>
            <w:tcW w:w="210" w:type="pct"/>
            <w:tcBorders>
              <w:top w:val="single" w:sz="24" w:space="0" w:color="auto"/>
            </w:tcBorders>
          </w:tcPr>
          <w:p w14:paraId="4CBC004D" w14:textId="77777777" w:rsidR="001B1965" w:rsidRPr="00566985" w:rsidRDefault="001B1965" w:rsidP="001B1965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eastAsia="fr-FR"/>
              </w:rPr>
            </w:pPr>
          </w:p>
        </w:tc>
        <w:tc>
          <w:tcPr>
            <w:tcW w:w="313" w:type="pct"/>
            <w:tcBorders>
              <w:top w:val="single" w:sz="24" w:space="0" w:color="auto"/>
            </w:tcBorders>
          </w:tcPr>
          <w:p w14:paraId="63647425" w14:textId="77777777" w:rsidR="001B1965" w:rsidRPr="00566985" w:rsidRDefault="001B1965" w:rsidP="001B1965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eastAsia="fr-FR"/>
              </w:rPr>
            </w:pPr>
          </w:p>
        </w:tc>
        <w:tc>
          <w:tcPr>
            <w:tcW w:w="873" w:type="pct"/>
            <w:tcBorders>
              <w:top w:val="single" w:sz="24" w:space="0" w:color="auto"/>
            </w:tcBorders>
          </w:tcPr>
          <w:p w14:paraId="1FC8980B" w14:textId="77777777" w:rsidR="001B1965" w:rsidRPr="009676CD" w:rsidRDefault="001B1965" w:rsidP="001B1965">
            <w:pPr>
              <w:spacing w:after="0" w:line="240" w:lineRule="auto"/>
              <w:rPr>
                <w:rFonts w:ascii="Times New Roman" w:hAnsi="Times New Roman" w:cs="Times New Roman"/>
                <w:iCs/>
                <w:sz w:val="20"/>
                <w:szCs w:val="20"/>
                <w:lang w:eastAsia="fr-FR"/>
              </w:rPr>
            </w:pPr>
          </w:p>
        </w:tc>
      </w:tr>
      <w:tr w:rsidR="001B1965" w:rsidRPr="000B2924" w14:paraId="614F36B0" w14:textId="77777777" w:rsidTr="009C5023">
        <w:trPr>
          <w:jc w:val="center"/>
        </w:trPr>
        <w:tc>
          <w:tcPr>
            <w:tcW w:w="713" w:type="pct"/>
            <w:vMerge/>
          </w:tcPr>
          <w:p w14:paraId="0889FADF" w14:textId="77777777" w:rsidR="001B1965" w:rsidRPr="00566985" w:rsidRDefault="001B1965" w:rsidP="001B1965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eastAsia="fr-FR"/>
              </w:rPr>
            </w:pPr>
          </w:p>
        </w:tc>
        <w:tc>
          <w:tcPr>
            <w:tcW w:w="2630" w:type="pct"/>
          </w:tcPr>
          <w:p w14:paraId="3069E21A" w14:textId="77777777" w:rsidR="001B1965" w:rsidRPr="00566985" w:rsidRDefault="001B1965" w:rsidP="001B1965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  <w:r w:rsidRPr="00566985"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>2.2. Are the groups comparable at baseline?</w:t>
            </w:r>
          </w:p>
        </w:tc>
        <w:tc>
          <w:tcPr>
            <w:tcW w:w="261" w:type="pct"/>
          </w:tcPr>
          <w:p w14:paraId="6913D5E9" w14:textId="77777777" w:rsidR="001B1965" w:rsidRPr="00566985" w:rsidRDefault="001B1965" w:rsidP="001B1965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10" w:type="pct"/>
          </w:tcPr>
          <w:p w14:paraId="39023D03" w14:textId="77777777" w:rsidR="001B1965" w:rsidRPr="00566985" w:rsidRDefault="001B1965" w:rsidP="001B1965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313" w:type="pct"/>
          </w:tcPr>
          <w:p w14:paraId="25EB6F1D" w14:textId="77777777" w:rsidR="001B1965" w:rsidRPr="00566985" w:rsidRDefault="001B1965" w:rsidP="001B1965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873" w:type="pct"/>
          </w:tcPr>
          <w:p w14:paraId="541268E7" w14:textId="77777777" w:rsidR="001B1965" w:rsidRPr="009676CD" w:rsidRDefault="001B1965" w:rsidP="001B1965">
            <w:pPr>
              <w:spacing w:after="0" w:line="240" w:lineRule="auto"/>
              <w:rPr>
                <w:rFonts w:ascii="Times New Roman" w:hAnsi="Times New Roman" w:cs="Times New Roman"/>
                <w:iCs/>
                <w:sz w:val="20"/>
                <w:szCs w:val="20"/>
                <w:lang w:val="en-US" w:eastAsia="fr-FR"/>
              </w:rPr>
            </w:pPr>
          </w:p>
        </w:tc>
      </w:tr>
      <w:tr w:rsidR="001B1965" w:rsidRPr="000B2924" w14:paraId="4600DAD4" w14:textId="77777777" w:rsidTr="009C5023">
        <w:trPr>
          <w:jc w:val="center"/>
        </w:trPr>
        <w:tc>
          <w:tcPr>
            <w:tcW w:w="713" w:type="pct"/>
            <w:vMerge/>
          </w:tcPr>
          <w:p w14:paraId="36F1F6CC" w14:textId="77777777" w:rsidR="001B1965" w:rsidRPr="00566985" w:rsidRDefault="001B1965" w:rsidP="001B1965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630" w:type="pct"/>
          </w:tcPr>
          <w:p w14:paraId="7B95C96C" w14:textId="77777777" w:rsidR="001B1965" w:rsidRPr="00566985" w:rsidRDefault="001B1965" w:rsidP="001B1965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  <w:r w:rsidRPr="00566985"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>2.3. Are there complete outcome data?</w:t>
            </w:r>
          </w:p>
        </w:tc>
        <w:tc>
          <w:tcPr>
            <w:tcW w:w="261" w:type="pct"/>
          </w:tcPr>
          <w:p w14:paraId="3C5D21DB" w14:textId="77777777" w:rsidR="001B1965" w:rsidRPr="00566985" w:rsidRDefault="001B1965" w:rsidP="001B1965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10" w:type="pct"/>
          </w:tcPr>
          <w:p w14:paraId="5BE89E81" w14:textId="77777777" w:rsidR="001B1965" w:rsidRPr="00566985" w:rsidRDefault="001B1965" w:rsidP="001B1965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313" w:type="pct"/>
          </w:tcPr>
          <w:p w14:paraId="0615B3CD" w14:textId="77777777" w:rsidR="001B1965" w:rsidRPr="00566985" w:rsidRDefault="001B1965" w:rsidP="001B1965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873" w:type="pct"/>
          </w:tcPr>
          <w:p w14:paraId="099F7965" w14:textId="77777777" w:rsidR="001B1965" w:rsidRPr="009676CD" w:rsidRDefault="001B1965" w:rsidP="001B1965">
            <w:pPr>
              <w:spacing w:after="0" w:line="240" w:lineRule="auto"/>
              <w:rPr>
                <w:rFonts w:ascii="Times New Roman" w:hAnsi="Times New Roman" w:cs="Times New Roman"/>
                <w:iCs/>
                <w:sz w:val="20"/>
                <w:szCs w:val="20"/>
                <w:lang w:val="en-US" w:eastAsia="fr-FR"/>
              </w:rPr>
            </w:pPr>
          </w:p>
        </w:tc>
      </w:tr>
      <w:tr w:rsidR="001B1965" w:rsidRPr="000B2924" w14:paraId="16FF49DD" w14:textId="77777777" w:rsidTr="009C5023">
        <w:trPr>
          <w:jc w:val="center"/>
        </w:trPr>
        <w:tc>
          <w:tcPr>
            <w:tcW w:w="713" w:type="pct"/>
            <w:vMerge/>
          </w:tcPr>
          <w:p w14:paraId="29D7C744" w14:textId="77777777" w:rsidR="001B1965" w:rsidRPr="00566985" w:rsidRDefault="001B1965" w:rsidP="001B1965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630" w:type="pct"/>
          </w:tcPr>
          <w:p w14:paraId="560443C8" w14:textId="77777777" w:rsidR="001B1965" w:rsidRPr="00566985" w:rsidRDefault="001B1965" w:rsidP="001B1965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  <w:r w:rsidRPr="00566985"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>2.4. Are outcome assessors blinded to the intervention provided?</w:t>
            </w:r>
          </w:p>
        </w:tc>
        <w:tc>
          <w:tcPr>
            <w:tcW w:w="261" w:type="pct"/>
          </w:tcPr>
          <w:p w14:paraId="7CA945D1" w14:textId="77777777" w:rsidR="001B1965" w:rsidRPr="00566985" w:rsidRDefault="001B1965" w:rsidP="001B1965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10" w:type="pct"/>
          </w:tcPr>
          <w:p w14:paraId="04E84DED" w14:textId="77777777" w:rsidR="001B1965" w:rsidRPr="00566985" w:rsidRDefault="001B1965" w:rsidP="001B1965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313" w:type="pct"/>
          </w:tcPr>
          <w:p w14:paraId="5F023F42" w14:textId="77777777" w:rsidR="001B1965" w:rsidRPr="00566985" w:rsidRDefault="001B1965" w:rsidP="001B1965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873" w:type="pct"/>
          </w:tcPr>
          <w:p w14:paraId="7441AFB9" w14:textId="77777777" w:rsidR="001B1965" w:rsidRPr="009676CD" w:rsidRDefault="001B1965" w:rsidP="001B1965">
            <w:pPr>
              <w:spacing w:after="0" w:line="240" w:lineRule="auto"/>
              <w:rPr>
                <w:rFonts w:ascii="Times New Roman" w:hAnsi="Times New Roman" w:cs="Times New Roman"/>
                <w:iCs/>
                <w:sz w:val="20"/>
                <w:szCs w:val="20"/>
                <w:lang w:val="en-US" w:eastAsia="fr-FR"/>
              </w:rPr>
            </w:pPr>
          </w:p>
        </w:tc>
      </w:tr>
      <w:tr w:rsidR="001B1965" w:rsidRPr="000B2924" w14:paraId="0DF5A1CB" w14:textId="77777777" w:rsidTr="009C5023">
        <w:trPr>
          <w:jc w:val="center"/>
        </w:trPr>
        <w:tc>
          <w:tcPr>
            <w:tcW w:w="713" w:type="pct"/>
            <w:vMerge/>
            <w:tcBorders>
              <w:bottom w:val="single" w:sz="24" w:space="0" w:color="auto"/>
            </w:tcBorders>
          </w:tcPr>
          <w:p w14:paraId="5AC16E49" w14:textId="77777777" w:rsidR="001B1965" w:rsidRPr="00566985" w:rsidRDefault="001B1965" w:rsidP="001B1965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630" w:type="pct"/>
            <w:tcBorders>
              <w:bottom w:val="single" w:sz="24" w:space="0" w:color="auto"/>
            </w:tcBorders>
          </w:tcPr>
          <w:p w14:paraId="49B0DFE7" w14:textId="77777777" w:rsidR="001B1965" w:rsidRPr="00566985" w:rsidRDefault="001B1965" w:rsidP="001B1965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  <w:r w:rsidRPr="00566985"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>2.5 Did the participants adhere to the assigned intervention?</w:t>
            </w:r>
          </w:p>
        </w:tc>
        <w:tc>
          <w:tcPr>
            <w:tcW w:w="261" w:type="pct"/>
            <w:tcBorders>
              <w:bottom w:val="single" w:sz="24" w:space="0" w:color="auto"/>
            </w:tcBorders>
          </w:tcPr>
          <w:p w14:paraId="218A84A6" w14:textId="77777777" w:rsidR="001B1965" w:rsidRPr="00566985" w:rsidRDefault="001B1965" w:rsidP="001B1965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10" w:type="pct"/>
            <w:tcBorders>
              <w:bottom w:val="single" w:sz="24" w:space="0" w:color="auto"/>
            </w:tcBorders>
          </w:tcPr>
          <w:p w14:paraId="5A0FA513" w14:textId="77777777" w:rsidR="001B1965" w:rsidRPr="00566985" w:rsidRDefault="001B1965" w:rsidP="001B1965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313" w:type="pct"/>
            <w:tcBorders>
              <w:bottom w:val="single" w:sz="24" w:space="0" w:color="auto"/>
            </w:tcBorders>
          </w:tcPr>
          <w:p w14:paraId="253CC2C3" w14:textId="77777777" w:rsidR="001B1965" w:rsidRPr="00566985" w:rsidRDefault="001B1965" w:rsidP="001B1965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873" w:type="pct"/>
            <w:tcBorders>
              <w:bottom w:val="single" w:sz="24" w:space="0" w:color="auto"/>
            </w:tcBorders>
          </w:tcPr>
          <w:p w14:paraId="27088C28" w14:textId="77777777" w:rsidR="001B1965" w:rsidRPr="009676CD" w:rsidRDefault="001B1965" w:rsidP="001B1965">
            <w:pPr>
              <w:spacing w:after="0" w:line="240" w:lineRule="auto"/>
              <w:rPr>
                <w:rFonts w:ascii="Times New Roman" w:hAnsi="Times New Roman" w:cs="Times New Roman"/>
                <w:iCs/>
                <w:sz w:val="20"/>
                <w:szCs w:val="20"/>
                <w:lang w:val="en-US" w:eastAsia="fr-FR"/>
              </w:rPr>
            </w:pPr>
          </w:p>
        </w:tc>
      </w:tr>
      <w:tr w:rsidR="001B1965" w:rsidRPr="000B2924" w14:paraId="6F582F28" w14:textId="77777777" w:rsidTr="009C5023">
        <w:trPr>
          <w:jc w:val="center"/>
        </w:trPr>
        <w:tc>
          <w:tcPr>
            <w:tcW w:w="713" w:type="pct"/>
            <w:vMerge w:val="restart"/>
            <w:tcBorders>
              <w:top w:val="single" w:sz="24" w:space="0" w:color="auto"/>
            </w:tcBorders>
          </w:tcPr>
          <w:p w14:paraId="234C9242" w14:textId="77777777" w:rsidR="001B1965" w:rsidRPr="00566985" w:rsidRDefault="001B1965" w:rsidP="001B1965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eastAsia="fr-FR"/>
              </w:rPr>
            </w:pPr>
            <w:r w:rsidRPr="00566985">
              <w:rPr>
                <w:rFonts w:ascii="Times New Roman" w:hAnsi="Times New Roman" w:cs="Times New Roman"/>
                <w:sz w:val="20"/>
                <w:szCs w:val="20"/>
                <w:lang w:eastAsia="fr-FR"/>
              </w:rPr>
              <w:t xml:space="preserve">3. Quantitative non-randomized </w:t>
            </w:r>
          </w:p>
        </w:tc>
        <w:tc>
          <w:tcPr>
            <w:tcW w:w="2630" w:type="pct"/>
            <w:tcBorders>
              <w:top w:val="single" w:sz="24" w:space="0" w:color="auto"/>
            </w:tcBorders>
          </w:tcPr>
          <w:p w14:paraId="4B93B994" w14:textId="77777777" w:rsidR="001B1965" w:rsidRPr="00566985" w:rsidRDefault="001B1965" w:rsidP="001B1965">
            <w:pPr>
              <w:spacing w:after="0" w:line="240" w:lineRule="auto"/>
              <w:rPr>
                <w:rFonts w:ascii="Times New Roman" w:hAnsi="Times New Roman" w:cs="Times New Roman"/>
                <w:bCs/>
                <w:sz w:val="20"/>
                <w:szCs w:val="20"/>
                <w:lang w:val="en-US" w:eastAsia="fr-FR"/>
              </w:rPr>
            </w:pPr>
            <w:r w:rsidRPr="00566985">
              <w:rPr>
                <w:rFonts w:ascii="Times New Roman" w:hAnsi="Times New Roman" w:cs="Times New Roman"/>
                <w:bCs/>
                <w:sz w:val="20"/>
                <w:szCs w:val="20"/>
                <w:lang w:val="en-US" w:eastAsia="fr-FR"/>
              </w:rPr>
              <w:t>3.1. Are the participants representative of the target population?</w:t>
            </w:r>
          </w:p>
        </w:tc>
        <w:tc>
          <w:tcPr>
            <w:tcW w:w="261" w:type="pct"/>
            <w:tcBorders>
              <w:top w:val="single" w:sz="24" w:space="0" w:color="auto"/>
            </w:tcBorders>
          </w:tcPr>
          <w:p w14:paraId="7D43472B" w14:textId="77777777" w:rsidR="001B1965" w:rsidRPr="00566985" w:rsidRDefault="001B1965" w:rsidP="001B1965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10" w:type="pct"/>
            <w:tcBorders>
              <w:top w:val="single" w:sz="24" w:space="0" w:color="auto"/>
            </w:tcBorders>
          </w:tcPr>
          <w:p w14:paraId="190E25C0" w14:textId="77777777" w:rsidR="001B1965" w:rsidRPr="00566985" w:rsidRDefault="001B1965" w:rsidP="001B1965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313" w:type="pct"/>
            <w:tcBorders>
              <w:top w:val="single" w:sz="24" w:space="0" w:color="auto"/>
            </w:tcBorders>
          </w:tcPr>
          <w:p w14:paraId="4ECAE43B" w14:textId="77777777" w:rsidR="001B1965" w:rsidRPr="00566985" w:rsidRDefault="001B1965" w:rsidP="001B1965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873" w:type="pct"/>
            <w:tcBorders>
              <w:top w:val="single" w:sz="24" w:space="0" w:color="auto"/>
            </w:tcBorders>
          </w:tcPr>
          <w:p w14:paraId="58A28F16" w14:textId="77777777" w:rsidR="001B1965" w:rsidRPr="009676CD" w:rsidRDefault="001B1965" w:rsidP="001B1965">
            <w:pPr>
              <w:spacing w:after="0" w:line="240" w:lineRule="auto"/>
              <w:rPr>
                <w:rFonts w:ascii="Times New Roman" w:hAnsi="Times New Roman" w:cs="Times New Roman"/>
                <w:iCs/>
                <w:sz w:val="20"/>
                <w:szCs w:val="20"/>
                <w:lang w:val="en-US" w:eastAsia="fr-FR"/>
              </w:rPr>
            </w:pPr>
          </w:p>
        </w:tc>
      </w:tr>
      <w:tr w:rsidR="001B1965" w:rsidRPr="000B2924" w14:paraId="13933CF7" w14:textId="77777777" w:rsidTr="009C5023">
        <w:trPr>
          <w:jc w:val="center"/>
        </w:trPr>
        <w:tc>
          <w:tcPr>
            <w:tcW w:w="713" w:type="pct"/>
            <w:vMerge/>
          </w:tcPr>
          <w:p w14:paraId="25160E83" w14:textId="77777777" w:rsidR="001B1965" w:rsidRPr="00566985" w:rsidRDefault="001B1965" w:rsidP="001B1965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630" w:type="pct"/>
          </w:tcPr>
          <w:p w14:paraId="5A379087" w14:textId="77777777" w:rsidR="001B1965" w:rsidRPr="00566985" w:rsidRDefault="001B1965" w:rsidP="001B1965">
            <w:pPr>
              <w:spacing w:after="0" w:line="240" w:lineRule="auto"/>
              <w:rPr>
                <w:rFonts w:ascii="Times New Roman" w:hAnsi="Times New Roman" w:cs="Times New Roman"/>
                <w:bCs/>
                <w:sz w:val="20"/>
                <w:szCs w:val="20"/>
                <w:lang w:val="en-US" w:eastAsia="fr-FR"/>
              </w:rPr>
            </w:pPr>
            <w:r w:rsidRPr="00566985">
              <w:rPr>
                <w:rFonts w:ascii="Times New Roman" w:hAnsi="Times New Roman" w:cs="Times New Roman"/>
                <w:bCs/>
                <w:sz w:val="20"/>
                <w:szCs w:val="20"/>
                <w:lang w:val="en-US" w:eastAsia="fr-FR"/>
              </w:rPr>
              <w:t>3.2. Are measurements appropriate regarding both the outcome and intervention (or exposure)?</w:t>
            </w:r>
          </w:p>
        </w:tc>
        <w:tc>
          <w:tcPr>
            <w:tcW w:w="261" w:type="pct"/>
          </w:tcPr>
          <w:p w14:paraId="20B07C30" w14:textId="77777777" w:rsidR="001B1965" w:rsidRPr="00566985" w:rsidRDefault="001B1965" w:rsidP="001B1965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10" w:type="pct"/>
          </w:tcPr>
          <w:p w14:paraId="2D98FB8E" w14:textId="77777777" w:rsidR="001B1965" w:rsidRPr="00566985" w:rsidRDefault="001B1965" w:rsidP="001B1965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313" w:type="pct"/>
          </w:tcPr>
          <w:p w14:paraId="60F74050" w14:textId="77777777" w:rsidR="001B1965" w:rsidRPr="00566985" w:rsidRDefault="001B1965" w:rsidP="001B1965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873" w:type="pct"/>
          </w:tcPr>
          <w:p w14:paraId="086B3314" w14:textId="77777777" w:rsidR="001B1965" w:rsidRPr="009676CD" w:rsidRDefault="001B1965" w:rsidP="001B1965">
            <w:pPr>
              <w:spacing w:after="0" w:line="240" w:lineRule="auto"/>
              <w:rPr>
                <w:rFonts w:ascii="Times New Roman" w:hAnsi="Times New Roman" w:cs="Times New Roman"/>
                <w:iCs/>
                <w:sz w:val="20"/>
                <w:szCs w:val="20"/>
                <w:lang w:val="en-US" w:eastAsia="fr-FR"/>
              </w:rPr>
            </w:pPr>
          </w:p>
        </w:tc>
      </w:tr>
      <w:tr w:rsidR="001B1965" w:rsidRPr="000B2924" w14:paraId="4C7797AF" w14:textId="77777777" w:rsidTr="009C5023">
        <w:trPr>
          <w:jc w:val="center"/>
        </w:trPr>
        <w:tc>
          <w:tcPr>
            <w:tcW w:w="713" w:type="pct"/>
            <w:vMerge/>
          </w:tcPr>
          <w:p w14:paraId="12969A23" w14:textId="77777777" w:rsidR="001B1965" w:rsidRPr="00566985" w:rsidRDefault="001B1965" w:rsidP="001B1965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630" w:type="pct"/>
          </w:tcPr>
          <w:p w14:paraId="36A3F25A" w14:textId="77777777" w:rsidR="001B1965" w:rsidRPr="00566985" w:rsidRDefault="001B1965" w:rsidP="001B1965">
            <w:pPr>
              <w:spacing w:after="0" w:line="240" w:lineRule="auto"/>
              <w:rPr>
                <w:rFonts w:ascii="Times New Roman" w:hAnsi="Times New Roman" w:cs="Times New Roman"/>
                <w:bCs/>
                <w:sz w:val="20"/>
                <w:szCs w:val="20"/>
                <w:lang w:val="en-US" w:eastAsia="fr-FR"/>
              </w:rPr>
            </w:pPr>
            <w:r w:rsidRPr="00566985">
              <w:rPr>
                <w:rFonts w:ascii="Times New Roman" w:hAnsi="Times New Roman" w:cs="Times New Roman"/>
                <w:bCs/>
                <w:sz w:val="20"/>
                <w:szCs w:val="20"/>
                <w:lang w:val="en-US" w:eastAsia="fr-FR"/>
              </w:rPr>
              <w:t xml:space="preserve">3.3. </w:t>
            </w:r>
            <w:r w:rsidRPr="00566985"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>Are there complete outcome data?</w:t>
            </w:r>
          </w:p>
        </w:tc>
        <w:tc>
          <w:tcPr>
            <w:tcW w:w="261" w:type="pct"/>
          </w:tcPr>
          <w:p w14:paraId="4A954508" w14:textId="77777777" w:rsidR="001B1965" w:rsidRPr="00566985" w:rsidRDefault="001B1965" w:rsidP="001B1965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10" w:type="pct"/>
          </w:tcPr>
          <w:p w14:paraId="5B8611AE" w14:textId="77777777" w:rsidR="001B1965" w:rsidRPr="00566985" w:rsidRDefault="001B1965" w:rsidP="001B1965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313" w:type="pct"/>
          </w:tcPr>
          <w:p w14:paraId="41612EE1" w14:textId="77777777" w:rsidR="001B1965" w:rsidRPr="00566985" w:rsidRDefault="001B1965" w:rsidP="001B1965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873" w:type="pct"/>
          </w:tcPr>
          <w:p w14:paraId="48505271" w14:textId="77777777" w:rsidR="001B1965" w:rsidRPr="009676CD" w:rsidRDefault="001B1965" w:rsidP="001B1965">
            <w:pPr>
              <w:spacing w:after="0" w:line="240" w:lineRule="auto"/>
              <w:rPr>
                <w:rFonts w:ascii="Times New Roman" w:hAnsi="Times New Roman" w:cs="Times New Roman"/>
                <w:iCs/>
                <w:sz w:val="20"/>
                <w:szCs w:val="20"/>
                <w:lang w:val="en-US" w:eastAsia="fr-FR"/>
              </w:rPr>
            </w:pPr>
          </w:p>
        </w:tc>
      </w:tr>
      <w:tr w:rsidR="001B1965" w:rsidRPr="000B2924" w14:paraId="3FFEDCA7" w14:textId="77777777" w:rsidTr="009C5023">
        <w:trPr>
          <w:jc w:val="center"/>
        </w:trPr>
        <w:tc>
          <w:tcPr>
            <w:tcW w:w="713" w:type="pct"/>
            <w:vMerge/>
          </w:tcPr>
          <w:p w14:paraId="2302FE3A" w14:textId="77777777" w:rsidR="001B1965" w:rsidRPr="00566985" w:rsidRDefault="001B1965" w:rsidP="001B1965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630" w:type="pct"/>
          </w:tcPr>
          <w:p w14:paraId="44DFAEE4" w14:textId="77777777" w:rsidR="001B1965" w:rsidRPr="00566985" w:rsidRDefault="001B1965" w:rsidP="001B1965">
            <w:pPr>
              <w:spacing w:after="0" w:line="240" w:lineRule="auto"/>
              <w:rPr>
                <w:rFonts w:ascii="Times New Roman" w:hAnsi="Times New Roman" w:cs="Times New Roman"/>
                <w:bCs/>
                <w:sz w:val="20"/>
                <w:szCs w:val="20"/>
                <w:lang w:val="en-US" w:eastAsia="fr-FR"/>
              </w:rPr>
            </w:pPr>
            <w:r w:rsidRPr="00566985"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>3.4. Are the confounders accounted for in the design and analysis?</w:t>
            </w:r>
          </w:p>
        </w:tc>
        <w:tc>
          <w:tcPr>
            <w:tcW w:w="261" w:type="pct"/>
          </w:tcPr>
          <w:p w14:paraId="54454708" w14:textId="77777777" w:rsidR="001B1965" w:rsidRPr="00566985" w:rsidRDefault="001B1965" w:rsidP="001B1965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10" w:type="pct"/>
          </w:tcPr>
          <w:p w14:paraId="00C2CE75" w14:textId="77777777" w:rsidR="001B1965" w:rsidRPr="00566985" w:rsidRDefault="001B1965" w:rsidP="001B1965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313" w:type="pct"/>
          </w:tcPr>
          <w:p w14:paraId="4C771C18" w14:textId="77777777" w:rsidR="001B1965" w:rsidRPr="00566985" w:rsidRDefault="001B1965" w:rsidP="001B1965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873" w:type="pct"/>
          </w:tcPr>
          <w:p w14:paraId="107DAA67" w14:textId="77777777" w:rsidR="001B1965" w:rsidRPr="009676CD" w:rsidRDefault="001B1965" w:rsidP="001B1965">
            <w:pPr>
              <w:spacing w:after="0" w:line="240" w:lineRule="auto"/>
              <w:rPr>
                <w:rFonts w:ascii="Times New Roman" w:hAnsi="Times New Roman" w:cs="Times New Roman"/>
                <w:iCs/>
                <w:sz w:val="20"/>
                <w:szCs w:val="20"/>
                <w:lang w:val="en-US" w:eastAsia="fr-FR"/>
              </w:rPr>
            </w:pPr>
          </w:p>
        </w:tc>
      </w:tr>
      <w:tr w:rsidR="001B1965" w:rsidRPr="000B2924" w14:paraId="213F51A7" w14:textId="77777777" w:rsidTr="009C5023">
        <w:trPr>
          <w:jc w:val="center"/>
        </w:trPr>
        <w:tc>
          <w:tcPr>
            <w:tcW w:w="713" w:type="pct"/>
            <w:vMerge/>
            <w:tcBorders>
              <w:bottom w:val="single" w:sz="24" w:space="0" w:color="auto"/>
            </w:tcBorders>
          </w:tcPr>
          <w:p w14:paraId="2F63C517" w14:textId="77777777" w:rsidR="001B1965" w:rsidRPr="00566985" w:rsidRDefault="001B1965" w:rsidP="001B1965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630" w:type="pct"/>
            <w:tcBorders>
              <w:bottom w:val="single" w:sz="24" w:space="0" w:color="auto"/>
            </w:tcBorders>
          </w:tcPr>
          <w:p w14:paraId="218CD5B4" w14:textId="77777777" w:rsidR="001B1965" w:rsidRPr="00566985" w:rsidRDefault="001B1965" w:rsidP="001B1965">
            <w:pPr>
              <w:spacing w:after="0" w:line="240" w:lineRule="auto"/>
              <w:rPr>
                <w:rFonts w:ascii="Times New Roman" w:hAnsi="Times New Roman"/>
                <w:sz w:val="20"/>
                <w:szCs w:val="20"/>
                <w:lang w:val="en-US" w:eastAsia="fr-FR"/>
              </w:rPr>
            </w:pPr>
            <w:r w:rsidRPr="00566985">
              <w:rPr>
                <w:rFonts w:ascii="Times New Roman" w:hAnsi="Times New Roman"/>
                <w:sz w:val="20"/>
                <w:szCs w:val="20"/>
                <w:lang w:val="en-US" w:eastAsia="fr-FR"/>
              </w:rPr>
              <w:t>3.5. During the study period, is the intervention administered (or exposure occurred) as intended?</w:t>
            </w:r>
          </w:p>
        </w:tc>
        <w:tc>
          <w:tcPr>
            <w:tcW w:w="261" w:type="pct"/>
            <w:tcBorders>
              <w:bottom w:val="single" w:sz="24" w:space="0" w:color="auto"/>
            </w:tcBorders>
          </w:tcPr>
          <w:p w14:paraId="32EF25C5" w14:textId="77777777" w:rsidR="001B1965" w:rsidRPr="00566985" w:rsidRDefault="001B1965" w:rsidP="001B1965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10" w:type="pct"/>
            <w:tcBorders>
              <w:bottom w:val="single" w:sz="24" w:space="0" w:color="auto"/>
            </w:tcBorders>
          </w:tcPr>
          <w:p w14:paraId="1B88C611" w14:textId="77777777" w:rsidR="001B1965" w:rsidRPr="00566985" w:rsidRDefault="001B1965" w:rsidP="001B1965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313" w:type="pct"/>
            <w:tcBorders>
              <w:bottom w:val="single" w:sz="24" w:space="0" w:color="auto"/>
            </w:tcBorders>
          </w:tcPr>
          <w:p w14:paraId="6923494C" w14:textId="77777777" w:rsidR="001B1965" w:rsidRPr="00566985" w:rsidRDefault="001B1965" w:rsidP="001B1965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873" w:type="pct"/>
            <w:tcBorders>
              <w:bottom w:val="single" w:sz="24" w:space="0" w:color="auto"/>
            </w:tcBorders>
          </w:tcPr>
          <w:p w14:paraId="09BFE19F" w14:textId="77777777" w:rsidR="001B1965" w:rsidRPr="009676CD" w:rsidRDefault="001B1965" w:rsidP="001B1965">
            <w:pPr>
              <w:spacing w:after="0" w:line="240" w:lineRule="auto"/>
              <w:rPr>
                <w:rFonts w:ascii="Times New Roman" w:hAnsi="Times New Roman" w:cs="Times New Roman"/>
                <w:iCs/>
                <w:sz w:val="20"/>
                <w:szCs w:val="20"/>
                <w:lang w:val="en-US" w:eastAsia="fr-FR"/>
              </w:rPr>
            </w:pPr>
          </w:p>
        </w:tc>
      </w:tr>
      <w:tr w:rsidR="001B1965" w:rsidRPr="000B2924" w14:paraId="79A582A4" w14:textId="77777777" w:rsidTr="009C5023">
        <w:trPr>
          <w:cantSplit/>
          <w:jc w:val="center"/>
        </w:trPr>
        <w:tc>
          <w:tcPr>
            <w:tcW w:w="713" w:type="pct"/>
            <w:vMerge w:val="restart"/>
            <w:tcBorders>
              <w:top w:val="single" w:sz="24" w:space="0" w:color="auto"/>
            </w:tcBorders>
          </w:tcPr>
          <w:p w14:paraId="152C32B0" w14:textId="77777777" w:rsidR="001B1965" w:rsidRPr="00566985" w:rsidRDefault="001B1965" w:rsidP="001B1965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eastAsia="fr-FR"/>
              </w:rPr>
            </w:pPr>
            <w:r w:rsidRPr="00566985">
              <w:rPr>
                <w:rFonts w:ascii="Times New Roman" w:hAnsi="Times New Roman" w:cs="Times New Roman"/>
                <w:sz w:val="20"/>
                <w:szCs w:val="20"/>
                <w:lang w:eastAsia="fr-FR"/>
              </w:rPr>
              <w:t>4. Quantitative descriptive</w:t>
            </w:r>
          </w:p>
        </w:tc>
        <w:tc>
          <w:tcPr>
            <w:tcW w:w="2630" w:type="pct"/>
            <w:tcBorders>
              <w:top w:val="single" w:sz="24" w:space="0" w:color="auto"/>
            </w:tcBorders>
          </w:tcPr>
          <w:p w14:paraId="5BA13432" w14:textId="77777777" w:rsidR="001B1965" w:rsidRPr="00566985" w:rsidRDefault="001B1965" w:rsidP="001B1965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  <w:r w:rsidRPr="00566985"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>4.1. Is the sampling strategy relevant to address the research question?</w:t>
            </w:r>
          </w:p>
        </w:tc>
        <w:tc>
          <w:tcPr>
            <w:tcW w:w="261" w:type="pct"/>
            <w:tcBorders>
              <w:top w:val="single" w:sz="24" w:space="0" w:color="auto"/>
            </w:tcBorders>
          </w:tcPr>
          <w:p w14:paraId="525C4D16" w14:textId="77777777" w:rsidR="001B1965" w:rsidRPr="00566985" w:rsidRDefault="001B1965" w:rsidP="001B1965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10" w:type="pct"/>
            <w:tcBorders>
              <w:top w:val="single" w:sz="24" w:space="0" w:color="auto"/>
            </w:tcBorders>
          </w:tcPr>
          <w:p w14:paraId="3A06268D" w14:textId="77777777" w:rsidR="001B1965" w:rsidRPr="00566985" w:rsidRDefault="001B1965" w:rsidP="001B1965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313" w:type="pct"/>
            <w:tcBorders>
              <w:top w:val="single" w:sz="24" w:space="0" w:color="auto"/>
            </w:tcBorders>
          </w:tcPr>
          <w:p w14:paraId="1901B5BC" w14:textId="77777777" w:rsidR="001B1965" w:rsidRPr="00566985" w:rsidRDefault="001B1965" w:rsidP="001B1965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873" w:type="pct"/>
            <w:tcBorders>
              <w:top w:val="single" w:sz="24" w:space="0" w:color="auto"/>
            </w:tcBorders>
          </w:tcPr>
          <w:p w14:paraId="71A59DD9" w14:textId="77777777" w:rsidR="001B1965" w:rsidRPr="009676CD" w:rsidRDefault="001B1965" w:rsidP="001B1965">
            <w:pPr>
              <w:spacing w:after="0" w:line="240" w:lineRule="auto"/>
              <w:rPr>
                <w:rFonts w:ascii="Times New Roman" w:hAnsi="Times New Roman" w:cs="Times New Roman"/>
                <w:iCs/>
                <w:sz w:val="20"/>
                <w:szCs w:val="20"/>
                <w:lang w:val="en-US" w:eastAsia="fr-FR"/>
              </w:rPr>
            </w:pPr>
          </w:p>
        </w:tc>
      </w:tr>
      <w:tr w:rsidR="001B1965" w:rsidRPr="000B2924" w14:paraId="1305F1F9" w14:textId="77777777" w:rsidTr="009C5023">
        <w:trPr>
          <w:jc w:val="center"/>
        </w:trPr>
        <w:tc>
          <w:tcPr>
            <w:tcW w:w="713" w:type="pct"/>
            <w:vMerge/>
          </w:tcPr>
          <w:p w14:paraId="5D91D4AC" w14:textId="77777777" w:rsidR="001B1965" w:rsidRPr="00566985" w:rsidRDefault="001B1965" w:rsidP="001B1965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630" w:type="pct"/>
          </w:tcPr>
          <w:p w14:paraId="3E98B781" w14:textId="77777777" w:rsidR="001B1965" w:rsidRPr="00566985" w:rsidRDefault="001B1965" w:rsidP="001B1965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566985"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>4.2. Is the sample representative of the target population?</w:t>
            </w:r>
          </w:p>
        </w:tc>
        <w:tc>
          <w:tcPr>
            <w:tcW w:w="261" w:type="pct"/>
          </w:tcPr>
          <w:p w14:paraId="03C4B4B9" w14:textId="77777777" w:rsidR="001B1965" w:rsidRPr="00566985" w:rsidRDefault="001B1965" w:rsidP="001B1965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10" w:type="pct"/>
          </w:tcPr>
          <w:p w14:paraId="2C55BD0E" w14:textId="77777777" w:rsidR="001B1965" w:rsidRPr="00566985" w:rsidRDefault="001B1965" w:rsidP="001B1965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313" w:type="pct"/>
          </w:tcPr>
          <w:p w14:paraId="70427D20" w14:textId="77777777" w:rsidR="001B1965" w:rsidRPr="00566985" w:rsidRDefault="001B1965" w:rsidP="001B1965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873" w:type="pct"/>
          </w:tcPr>
          <w:p w14:paraId="41C739EC" w14:textId="77777777" w:rsidR="001B1965" w:rsidRPr="009676CD" w:rsidRDefault="001B1965" w:rsidP="001B1965">
            <w:pPr>
              <w:spacing w:after="0" w:line="240" w:lineRule="auto"/>
              <w:rPr>
                <w:rFonts w:ascii="Times New Roman" w:hAnsi="Times New Roman" w:cs="Times New Roman"/>
                <w:iCs/>
                <w:sz w:val="20"/>
                <w:szCs w:val="20"/>
                <w:lang w:val="en-US" w:eastAsia="fr-FR"/>
              </w:rPr>
            </w:pPr>
          </w:p>
        </w:tc>
      </w:tr>
      <w:tr w:rsidR="001B1965" w:rsidRPr="00566985" w14:paraId="2E5694EE" w14:textId="77777777" w:rsidTr="009C5023">
        <w:trPr>
          <w:jc w:val="center"/>
        </w:trPr>
        <w:tc>
          <w:tcPr>
            <w:tcW w:w="713" w:type="pct"/>
            <w:vMerge/>
          </w:tcPr>
          <w:p w14:paraId="66208BC3" w14:textId="77777777" w:rsidR="001B1965" w:rsidRPr="00566985" w:rsidRDefault="001B1965" w:rsidP="001B1965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630" w:type="pct"/>
          </w:tcPr>
          <w:p w14:paraId="099E9B6C" w14:textId="77777777" w:rsidR="001B1965" w:rsidRPr="00566985" w:rsidRDefault="001B1965" w:rsidP="001B1965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eastAsia="fr-FR"/>
              </w:rPr>
            </w:pPr>
            <w:r w:rsidRPr="00566985">
              <w:rPr>
                <w:rFonts w:ascii="Times New Roman" w:hAnsi="Times New Roman" w:cs="Times New Roman"/>
                <w:sz w:val="20"/>
                <w:szCs w:val="20"/>
                <w:lang w:eastAsia="fr-FR"/>
              </w:rPr>
              <w:t xml:space="preserve">4.3. Are the </w:t>
            </w:r>
            <w:r w:rsidRPr="00566985">
              <w:rPr>
                <w:rFonts w:ascii="Times New Roman" w:hAnsi="Times New Roman" w:cs="Times New Roman"/>
                <w:sz w:val="20"/>
                <w:szCs w:val="20"/>
              </w:rPr>
              <w:t>measurements appropriate?</w:t>
            </w:r>
          </w:p>
        </w:tc>
        <w:tc>
          <w:tcPr>
            <w:tcW w:w="261" w:type="pct"/>
          </w:tcPr>
          <w:p w14:paraId="24BD4113" w14:textId="77777777" w:rsidR="001B1965" w:rsidRPr="00566985" w:rsidRDefault="001B1965" w:rsidP="001B1965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eastAsia="fr-FR"/>
              </w:rPr>
            </w:pPr>
          </w:p>
        </w:tc>
        <w:tc>
          <w:tcPr>
            <w:tcW w:w="210" w:type="pct"/>
          </w:tcPr>
          <w:p w14:paraId="0B762A48" w14:textId="77777777" w:rsidR="001B1965" w:rsidRPr="00566985" w:rsidRDefault="001B1965" w:rsidP="001B1965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eastAsia="fr-FR"/>
              </w:rPr>
            </w:pPr>
          </w:p>
        </w:tc>
        <w:tc>
          <w:tcPr>
            <w:tcW w:w="313" w:type="pct"/>
          </w:tcPr>
          <w:p w14:paraId="4F40BE5C" w14:textId="77777777" w:rsidR="001B1965" w:rsidRPr="00566985" w:rsidRDefault="001B1965" w:rsidP="001B1965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eastAsia="fr-FR"/>
              </w:rPr>
            </w:pPr>
          </w:p>
        </w:tc>
        <w:tc>
          <w:tcPr>
            <w:tcW w:w="873" w:type="pct"/>
          </w:tcPr>
          <w:p w14:paraId="01D39DBA" w14:textId="77777777" w:rsidR="001B1965" w:rsidRPr="009676CD" w:rsidRDefault="001B1965" w:rsidP="001B1965">
            <w:pPr>
              <w:spacing w:after="0" w:line="240" w:lineRule="auto"/>
              <w:rPr>
                <w:rFonts w:ascii="Times New Roman" w:hAnsi="Times New Roman" w:cs="Times New Roman"/>
                <w:iCs/>
                <w:sz w:val="20"/>
                <w:szCs w:val="20"/>
                <w:lang w:eastAsia="fr-FR"/>
              </w:rPr>
            </w:pPr>
          </w:p>
        </w:tc>
      </w:tr>
      <w:tr w:rsidR="001B1965" w:rsidRPr="000B2924" w14:paraId="4B03BEF9" w14:textId="77777777" w:rsidTr="009C5023">
        <w:trPr>
          <w:jc w:val="center"/>
        </w:trPr>
        <w:tc>
          <w:tcPr>
            <w:tcW w:w="713" w:type="pct"/>
            <w:vMerge/>
          </w:tcPr>
          <w:p w14:paraId="4A9C3652" w14:textId="77777777" w:rsidR="001B1965" w:rsidRPr="00566985" w:rsidRDefault="001B1965" w:rsidP="001B1965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eastAsia="fr-FR"/>
              </w:rPr>
            </w:pPr>
          </w:p>
        </w:tc>
        <w:tc>
          <w:tcPr>
            <w:tcW w:w="2630" w:type="pct"/>
          </w:tcPr>
          <w:p w14:paraId="65DCB9AF" w14:textId="77777777" w:rsidR="001B1965" w:rsidRPr="00566985" w:rsidRDefault="001B1965" w:rsidP="001B1965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  <w:r w:rsidRPr="00566985"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>4.4. Is the risk of nonresponse bias low?</w:t>
            </w:r>
          </w:p>
        </w:tc>
        <w:tc>
          <w:tcPr>
            <w:tcW w:w="261" w:type="pct"/>
          </w:tcPr>
          <w:p w14:paraId="5FCC5CDE" w14:textId="77777777" w:rsidR="001B1965" w:rsidRPr="00566985" w:rsidRDefault="001B1965" w:rsidP="001B1965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10" w:type="pct"/>
          </w:tcPr>
          <w:p w14:paraId="3E1398E0" w14:textId="77777777" w:rsidR="001B1965" w:rsidRPr="00566985" w:rsidRDefault="001B1965" w:rsidP="001B1965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313" w:type="pct"/>
          </w:tcPr>
          <w:p w14:paraId="10DC9641" w14:textId="77777777" w:rsidR="001B1965" w:rsidRPr="00566985" w:rsidRDefault="001B1965" w:rsidP="001B1965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873" w:type="pct"/>
          </w:tcPr>
          <w:p w14:paraId="797CFD06" w14:textId="77777777" w:rsidR="001B1965" w:rsidRPr="009676CD" w:rsidRDefault="001B1965" w:rsidP="001B1965">
            <w:pPr>
              <w:spacing w:after="0" w:line="240" w:lineRule="auto"/>
              <w:rPr>
                <w:rFonts w:ascii="Times New Roman" w:hAnsi="Times New Roman" w:cs="Times New Roman"/>
                <w:iCs/>
                <w:sz w:val="20"/>
                <w:szCs w:val="20"/>
                <w:lang w:val="en-US" w:eastAsia="fr-FR"/>
              </w:rPr>
            </w:pPr>
          </w:p>
        </w:tc>
      </w:tr>
      <w:tr w:rsidR="001B1965" w:rsidRPr="000B2924" w14:paraId="5AD68049" w14:textId="77777777" w:rsidTr="009C5023">
        <w:trPr>
          <w:jc w:val="center"/>
        </w:trPr>
        <w:tc>
          <w:tcPr>
            <w:tcW w:w="713" w:type="pct"/>
            <w:vMerge/>
            <w:tcBorders>
              <w:bottom w:val="single" w:sz="24" w:space="0" w:color="auto"/>
            </w:tcBorders>
          </w:tcPr>
          <w:p w14:paraId="69C23098" w14:textId="77777777" w:rsidR="001B1965" w:rsidRPr="00566985" w:rsidRDefault="001B1965" w:rsidP="001B1965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630" w:type="pct"/>
            <w:tcBorders>
              <w:bottom w:val="single" w:sz="24" w:space="0" w:color="auto"/>
            </w:tcBorders>
          </w:tcPr>
          <w:p w14:paraId="59CF24C3" w14:textId="77777777" w:rsidR="001B1965" w:rsidRPr="00566985" w:rsidRDefault="001B1965" w:rsidP="001B1965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  <w:r w:rsidRPr="00566985"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>4.5. Is the statistical analysis appropriate to answer the research question?</w:t>
            </w:r>
          </w:p>
        </w:tc>
        <w:tc>
          <w:tcPr>
            <w:tcW w:w="261" w:type="pct"/>
            <w:tcBorders>
              <w:bottom w:val="single" w:sz="24" w:space="0" w:color="auto"/>
            </w:tcBorders>
          </w:tcPr>
          <w:p w14:paraId="7AC23C1B" w14:textId="77777777" w:rsidR="001B1965" w:rsidRPr="00566985" w:rsidRDefault="001B1965" w:rsidP="001B1965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10" w:type="pct"/>
            <w:tcBorders>
              <w:bottom w:val="single" w:sz="24" w:space="0" w:color="auto"/>
            </w:tcBorders>
          </w:tcPr>
          <w:p w14:paraId="0888CDE6" w14:textId="77777777" w:rsidR="001B1965" w:rsidRPr="00566985" w:rsidRDefault="001B1965" w:rsidP="001B1965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313" w:type="pct"/>
            <w:tcBorders>
              <w:bottom w:val="single" w:sz="24" w:space="0" w:color="auto"/>
            </w:tcBorders>
          </w:tcPr>
          <w:p w14:paraId="034FAE3A" w14:textId="77777777" w:rsidR="001B1965" w:rsidRPr="00566985" w:rsidRDefault="001B1965" w:rsidP="001B1965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873" w:type="pct"/>
            <w:tcBorders>
              <w:bottom w:val="single" w:sz="24" w:space="0" w:color="auto"/>
            </w:tcBorders>
          </w:tcPr>
          <w:p w14:paraId="22DB86FE" w14:textId="77777777" w:rsidR="001B1965" w:rsidRPr="009676CD" w:rsidRDefault="001B1965" w:rsidP="001B1965">
            <w:pPr>
              <w:spacing w:after="0" w:line="240" w:lineRule="auto"/>
              <w:rPr>
                <w:rFonts w:ascii="Times New Roman" w:hAnsi="Times New Roman" w:cs="Times New Roman"/>
                <w:iCs/>
                <w:sz w:val="20"/>
                <w:szCs w:val="20"/>
                <w:lang w:val="en-US" w:eastAsia="fr-FR"/>
              </w:rPr>
            </w:pPr>
          </w:p>
        </w:tc>
      </w:tr>
      <w:tr w:rsidR="001B1965" w:rsidRPr="000B2924" w14:paraId="23A6EB65" w14:textId="77777777" w:rsidTr="009C5023">
        <w:trPr>
          <w:jc w:val="center"/>
        </w:trPr>
        <w:tc>
          <w:tcPr>
            <w:tcW w:w="713" w:type="pct"/>
            <w:vMerge w:val="restart"/>
            <w:tcBorders>
              <w:top w:val="single" w:sz="24" w:space="0" w:color="auto"/>
            </w:tcBorders>
          </w:tcPr>
          <w:p w14:paraId="72046255" w14:textId="77777777" w:rsidR="001B1965" w:rsidRPr="00566985" w:rsidRDefault="001B1965" w:rsidP="001B1965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eastAsia="fr-FR"/>
              </w:rPr>
            </w:pPr>
            <w:r w:rsidRPr="00566985">
              <w:rPr>
                <w:rFonts w:ascii="Times New Roman" w:hAnsi="Times New Roman" w:cs="Times New Roman"/>
                <w:sz w:val="20"/>
                <w:szCs w:val="20"/>
                <w:lang w:eastAsia="fr-FR"/>
              </w:rPr>
              <w:t>5. Mixed methods</w:t>
            </w:r>
          </w:p>
        </w:tc>
        <w:tc>
          <w:tcPr>
            <w:tcW w:w="2630" w:type="pct"/>
            <w:tcBorders>
              <w:top w:val="single" w:sz="24" w:space="0" w:color="auto"/>
            </w:tcBorders>
          </w:tcPr>
          <w:p w14:paraId="2D3D53B6" w14:textId="77777777" w:rsidR="001B1965" w:rsidRPr="00566985" w:rsidRDefault="001B1965" w:rsidP="001B1965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566985"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>5.1. Is there an adequate rationale for using a mixed methods design to address the research question?</w:t>
            </w:r>
          </w:p>
        </w:tc>
        <w:tc>
          <w:tcPr>
            <w:tcW w:w="261" w:type="pct"/>
            <w:tcBorders>
              <w:top w:val="single" w:sz="24" w:space="0" w:color="auto"/>
            </w:tcBorders>
          </w:tcPr>
          <w:p w14:paraId="24C13846" w14:textId="77777777" w:rsidR="001B1965" w:rsidRPr="00566985" w:rsidRDefault="001B1965" w:rsidP="001B1965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10" w:type="pct"/>
            <w:tcBorders>
              <w:top w:val="single" w:sz="24" w:space="0" w:color="auto"/>
            </w:tcBorders>
          </w:tcPr>
          <w:p w14:paraId="23989007" w14:textId="77777777" w:rsidR="001B1965" w:rsidRPr="00566985" w:rsidRDefault="001B1965" w:rsidP="001B1965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313" w:type="pct"/>
            <w:tcBorders>
              <w:top w:val="single" w:sz="24" w:space="0" w:color="auto"/>
            </w:tcBorders>
          </w:tcPr>
          <w:p w14:paraId="2EDA11AB" w14:textId="77777777" w:rsidR="001B1965" w:rsidRPr="00566985" w:rsidRDefault="001B1965" w:rsidP="001B1965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873" w:type="pct"/>
            <w:tcBorders>
              <w:top w:val="single" w:sz="24" w:space="0" w:color="auto"/>
            </w:tcBorders>
          </w:tcPr>
          <w:p w14:paraId="7EE49EA4" w14:textId="77777777" w:rsidR="001B1965" w:rsidRPr="009676CD" w:rsidRDefault="001B1965" w:rsidP="001B1965">
            <w:pPr>
              <w:spacing w:after="0" w:line="240" w:lineRule="auto"/>
              <w:rPr>
                <w:rFonts w:ascii="Times New Roman" w:hAnsi="Times New Roman" w:cs="Times New Roman"/>
                <w:iCs/>
                <w:sz w:val="20"/>
                <w:szCs w:val="20"/>
                <w:lang w:val="en-US" w:eastAsia="fr-FR"/>
              </w:rPr>
            </w:pPr>
          </w:p>
        </w:tc>
      </w:tr>
      <w:tr w:rsidR="001B1965" w:rsidRPr="000B2924" w14:paraId="690A71BB" w14:textId="77777777" w:rsidTr="009C5023">
        <w:trPr>
          <w:trHeight w:val="208"/>
          <w:jc w:val="center"/>
        </w:trPr>
        <w:tc>
          <w:tcPr>
            <w:tcW w:w="713" w:type="pct"/>
            <w:vMerge/>
          </w:tcPr>
          <w:p w14:paraId="55A1583C" w14:textId="77777777" w:rsidR="001B1965" w:rsidRPr="00566985" w:rsidRDefault="001B1965" w:rsidP="001B1965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630" w:type="pct"/>
          </w:tcPr>
          <w:p w14:paraId="29C2C7C5" w14:textId="77777777" w:rsidR="001B1965" w:rsidRPr="00566985" w:rsidRDefault="001B1965" w:rsidP="001B1965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  <w:r w:rsidRPr="00566985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5.2. Are the different components of the study effectively integrated to answer the research question?</w:t>
            </w:r>
          </w:p>
        </w:tc>
        <w:tc>
          <w:tcPr>
            <w:tcW w:w="261" w:type="pct"/>
          </w:tcPr>
          <w:p w14:paraId="30769F78" w14:textId="77777777" w:rsidR="001B1965" w:rsidRPr="00566985" w:rsidRDefault="001B1965" w:rsidP="001B1965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10" w:type="pct"/>
          </w:tcPr>
          <w:p w14:paraId="51D07C55" w14:textId="77777777" w:rsidR="001B1965" w:rsidRPr="00566985" w:rsidRDefault="001B1965" w:rsidP="001B1965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313" w:type="pct"/>
          </w:tcPr>
          <w:p w14:paraId="463EBC7E" w14:textId="77777777" w:rsidR="001B1965" w:rsidRPr="00566985" w:rsidRDefault="001B1965" w:rsidP="001B1965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873" w:type="pct"/>
          </w:tcPr>
          <w:p w14:paraId="6FD21206" w14:textId="77777777" w:rsidR="001B1965" w:rsidRPr="009676CD" w:rsidRDefault="001B1965" w:rsidP="001B1965">
            <w:pPr>
              <w:spacing w:after="0" w:line="240" w:lineRule="auto"/>
              <w:rPr>
                <w:rFonts w:ascii="Times New Roman" w:hAnsi="Times New Roman" w:cs="Times New Roman"/>
                <w:iCs/>
                <w:sz w:val="20"/>
                <w:szCs w:val="20"/>
                <w:lang w:val="en-US" w:eastAsia="fr-FR"/>
              </w:rPr>
            </w:pPr>
          </w:p>
        </w:tc>
      </w:tr>
      <w:tr w:rsidR="001B1965" w:rsidRPr="000B2924" w14:paraId="32383FDE" w14:textId="77777777" w:rsidTr="009C5023">
        <w:trPr>
          <w:jc w:val="center"/>
        </w:trPr>
        <w:tc>
          <w:tcPr>
            <w:tcW w:w="713" w:type="pct"/>
            <w:vMerge/>
          </w:tcPr>
          <w:p w14:paraId="50B9EF05" w14:textId="77777777" w:rsidR="001B1965" w:rsidRPr="00566985" w:rsidRDefault="001B1965" w:rsidP="001B1965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630" w:type="pct"/>
          </w:tcPr>
          <w:p w14:paraId="081375BA" w14:textId="77777777" w:rsidR="001B1965" w:rsidRPr="00566985" w:rsidRDefault="001B1965" w:rsidP="001B1965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  <w:r w:rsidRPr="00566985"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>5.3. Are the outputs of the integration of qualitative and quantitative components adequately interpreted?</w:t>
            </w:r>
          </w:p>
        </w:tc>
        <w:tc>
          <w:tcPr>
            <w:tcW w:w="261" w:type="pct"/>
          </w:tcPr>
          <w:p w14:paraId="6D980B0D" w14:textId="77777777" w:rsidR="001B1965" w:rsidRPr="00566985" w:rsidRDefault="001B1965" w:rsidP="001B1965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10" w:type="pct"/>
          </w:tcPr>
          <w:p w14:paraId="7CECF18C" w14:textId="77777777" w:rsidR="001B1965" w:rsidRPr="00566985" w:rsidRDefault="001B1965" w:rsidP="001B1965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313" w:type="pct"/>
          </w:tcPr>
          <w:p w14:paraId="28FB8391" w14:textId="77777777" w:rsidR="001B1965" w:rsidRPr="00566985" w:rsidRDefault="001B1965" w:rsidP="001B1965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873" w:type="pct"/>
          </w:tcPr>
          <w:p w14:paraId="53F32751" w14:textId="77777777" w:rsidR="001B1965" w:rsidRPr="009676CD" w:rsidRDefault="001B1965" w:rsidP="001B1965">
            <w:pPr>
              <w:spacing w:after="0" w:line="240" w:lineRule="auto"/>
              <w:rPr>
                <w:rFonts w:ascii="Times New Roman" w:hAnsi="Times New Roman" w:cs="Times New Roman"/>
                <w:iCs/>
                <w:sz w:val="20"/>
                <w:szCs w:val="20"/>
                <w:lang w:val="en-US" w:eastAsia="fr-FR"/>
              </w:rPr>
            </w:pPr>
          </w:p>
        </w:tc>
      </w:tr>
      <w:tr w:rsidR="001B1965" w:rsidRPr="000B2924" w14:paraId="2F451DA2" w14:textId="77777777" w:rsidTr="009C5023">
        <w:trPr>
          <w:jc w:val="center"/>
        </w:trPr>
        <w:tc>
          <w:tcPr>
            <w:tcW w:w="713" w:type="pct"/>
            <w:vMerge/>
          </w:tcPr>
          <w:p w14:paraId="32F701A3" w14:textId="77777777" w:rsidR="001B1965" w:rsidRPr="00566985" w:rsidRDefault="001B1965" w:rsidP="001B1965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630" w:type="pct"/>
          </w:tcPr>
          <w:p w14:paraId="4906A9D3" w14:textId="77777777" w:rsidR="001B1965" w:rsidRPr="00566985" w:rsidRDefault="001B1965" w:rsidP="001B1965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  <w:r w:rsidRPr="00566985"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>5.4.</w:t>
            </w:r>
            <w:r w:rsidRPr="00566985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 Are d</w:t>
            </w:r>
            <w:r w:rsidRPr="00566985"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>ivergences and inconsistencies between quantitative and qualitative results adequately addressed?</w:t>
            </w:r>
          </w:p>
        </w:tc>
        <w:tc>
          <w:tcPr>
            <w:tcW w:w="261" w:type="pct"/>
          </w:tcPr>
          <w:p w14:paraId="1FADD4CD" w14:textId="77777777" w:rsidR="001B1965" w:rsidRPr="00566985" w:rsidRDefault="001B1965" w:rsidP="001B1965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10" w:type="pct"/>
          </w:tcPr>
          <w:p w14:paraId="6AC98B72" w14:textId="77777777" w:rsidR="001B1965" w:rsidRPr="00566985" w:rsidRDefault="001B1965" w:rsidP="001B1965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313" w:type="pct"/>
          </w:tcPr>
          <w:p w14:paraId="50F77F7C" w14:textId="77777777" w:rsidR="001B1965" w:rsidRPr="00566985" w:rsidRDefault="001B1965" w:rsidP="001B1965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873" w:type="pct"/>
          </w:tcPr>
          <w:p w14:paraId="41E2A79E" w14:textId="77777777" w:rsidR="001B1965" w:rsidRPr="00566985" w:rsidRDefault="001B1965" w:rsidP="001B1965">
            <w:pPr>
              <w:spacing w:after="0" w:line="240" w:lineRule="auto"/>
              <w:jc w:val="both"/>
              <w:rPr>
                <w:rFonts w:ascii="Times New Roman" w:hAnsi="Times New Roman" w:cs="Times New Roman"/>
                <w:i/>
                <w:sz w:val="20"/>
                <w:szCs w:val="20"/>
                <w:lang w:val="en-US" w:eastAsia="fr-FR"/>
              </w:rPr>
            </w:pPr>
          </w:p>
        </w:tc>
      </w:tr>
      <w:tr w:rsidR="001B1965" w:rsidRPr="000B2924" w14:paraId="56C75D8E" w14:textId="77777777" w:rsidTr="009C5023">
        <w:trPr>
          <w:jc w:val="center"/>
        </w:trPr>
        <w:tc>
          <w:tcPr>
            <w:tcW w:w="713" w:type="pct"/>
            <w:vMerge/>
          </w:tcPr>
          <w:p w14:paraId="098EA366" w14:textId="77777777" w:rsidR="001B1965" w:rsidRPr="00566985" w:rsidRDefault="001B1965" w:rsidP="001B1965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630" w:type="pct"/>
          </w:tcPr>
          <w:p w14:paraId="401F47D6" w14:textId="77777777" w:rsidR="001B1965" w:rsidRPr="00566985" w:rsidRDefault="001B1965" w:rsidP="001B1965">
            <w:pPr>
              <w:spacing w:after="0" w:line="240" w:lineRule="auto"/>
              <w:jc w:val="both"/>
              <w:rPr>
                <w:rFonts w:ascii="Times New Roman" w:hAnsi="Times New Roman" w:cs="Times New Roman"/>
                <w:i/>
                <w:sz w:val="20"/>
                <w:szCs w:val="20"/>
                <w:lang w:val="en-US" w:eastAsia="fr-FR"/>
              </w:rPr>
            </w:pPr>
            <w:r w:rsidRPr="00566985"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  <w:t>5.5. Do the different components of the study adhere to the quality criteria of each tradition of the methods involved?</w:t>
            </w:r>
            <w:r w:rsidRPr="00566985">
              <w:rPr>
                <w:rFonts w:ascii="Times New Roman" w:hAnsi="Times New Roman" w:cs="Times New Roman"/>
                <w:i/>
                <w:sz w:val="20"/>
                <w:szCs w:val="20"/>
                <w:lang w:val="en-US" w:eastAsia="fr-FR"/>
              </w:rPr>
              <w:t xml:space="preserve"> </w:t>
            </w:r>
          </w:p>
        </w:tc>
        <w:tc>
          <w:tcPr>
            <w:tcW w:w="261" w:type="pct"/>
          </w:tcPr>
          <w:p w14:paraId="0B13B709" w14:textId="77777777" w:rsidR="001B1965" w:rsidRPr="00566985" w:rsidRDefault="001B1965" w:rsidP="001B1965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210" w:type="pct"/>
          </w:tcPr>
          <w:p w14:paraId="0E618307" w14:textId="77777777" w:rsidR="001B1965" w:rsidRPr="00566985" w:rsidRDefault="001B1965" w:rsidP="001B1965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313" w:type="pct"/>
          </w:tcPr>
          <w:p w14:paraId="4DEC6435" w14:textId="77777777" w:rsidR="001B1965" w:rsidRPr="00566985" w:rsidRDefault="001B1965" w:rsidP="001B1965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n-US" w:eastAsia="fr-FR"/>
              </w:rPr>
            </w:pPr>
          </w:p>
        </w:tc>
        <w:tc>
          <w:tcPr>
            <w:tcW w:w="873" w:type="pct"/>
          </w:tcPr>
          <w:p w14:paraId="00CD15BB" w14:textId="77777777" w:rsidR="001B1965" w:rsidRPr="00566985" w:rsidRDefault="001B1965" w:rsidP="001B1965">
            <w:pPr>
              <w:spacing w:after="0" w:line="240" w:lineRule="auto"/>
              <w:jc w:val="both"/>
              <w:rPr>
                <w:rFonts w:ascii="Times New Roman" w:hAnsi="Times New Roman" w:cs="Times New Roman"/>
                <w:i/>
                <w:sz w:val="20"/>
                <w:szCs w:val="20"/>
                <w:lang w:val="en-US" w:eastAsia="fr-FR"/>
              </w:rPr>
            </w:pPr>
          </w:p>
        </w:tc>
      </w:tr>
    </w:tbl>
    <w:p w14:paraId="1446FE9B" w14:textId="77777777" w:rsidR="006D4EA8" w:rsidRPr="006D4EA8" w:rsidRDefault="006D4EA8">
      <w:pPr>
        <w:rPr>
          <w:lang w:val="en-US"/>
        </w:rPr>
      </w:pPr>
    </w:p>
    <w:sectPr w:rsidR="006D4EA8" w:rsidRPr="006D4EA8" w:rsidSect="006D4EA8">
      <w:pgSz w:w="16838" w:h="11906" w:orient="landscape"/>
      <w:pgMar w:top="1134" w:right="1701" w:bottom="1134" w:left="1701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defaultTabStop w:val="1304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6D4EA8"/>
    <w:rsid w:val="000022D7"/>
    <w:rsid w:val="00005E94"/>
    <w:rsid w:val="000404E4"/>
    <w:rsid w:val="00042ECA"/>
    <w:rsid w:val="00043304"/>
    <w:rsid w:val="0005183B"/>
    <w:rsid w:val="000729D5"/>
    <w:rsid w:val="0007311B"/>
    <w:rsid w:val="00073C56"/>
    <w:rsid w:val="00075E9D"/>
    <w:rsid w:val="0008562E"/>
    <w:rsid w:val="000A2332"/>
    <w:rsid w:val="000B2924"/>
    <w:rsid w:val="000B43EB"/>
    <w:rsid w:val="000D7106"/>
    <w:rsid w:val="000F1050"/>
    <w:rsid w:val="001001F0"/>
    <w:rsid w:val="00105925"/>
    <w:rsid w:val="001064B3"/>
    <w:rsid w:val="00106686"/>
    <w:rsid w:val="00117B81"/>
    <w:rsid w:val="001229D4"/>
    <w:rsid w:val="00144086"/>
    <w:rsid w:val="00147B5E"/>
    <w:rsid w:val="00150DA9"/>
    <w:rsid w:val="0016545A"/>
    <w:rsid w:val="00167B7E"/>
    <w:rsid w:val="001741A0"/>
    <w:rsid w:val="00177B86"/>
    <w:rsid w:val="001A29D1"/>
    <w:rsid w:val="001A390C"/>
    <w:rsid w:val="001A3FFC"/>
    <w:rsid w:val="001B1965"/>
    <w:rsid w:val="001D7022"/>
    <w:rsid w:val="00206C13"/>
    <w:rsid w:val="0021051D"/>
    <w:rsid w:val="0021110E"/>
    <w:rsid w:val="0021233B"/>
    <w:rsid w:val="00225994"/>
    <w:rsid w:val="0023623E"/>
    <w:rsid w:val="00267159"/>
    <w:rsid w:val="0027292F"/>
    <w:rsid w:val="0029351F"/>
    <w:rsid w:val="002A1CA3"/>
    <w:rsid w:val="002A2970"/>
    <w:rsid w:val="002B6D21"/>
    <w:rsid w:val="002C0BA1"/>
    <w:rsid w:val="002C2CA6"/>
    <w:rsid w:val="002E78AB"/>
    <w:rsid w:val="00301093"/>
    <w:rsid w:val="00304329"/>
    <w:rsid w:val="00306927"/>
    <w:rsid w:val="00311FB2"/>
    <w:rsid w:val="00313505"/>
    <w:rsid w:val="003149F0"/>
    <w:rsid w:val="003160C9"/>
    <w:rsid w:val="003279CA"/>
    <w:rsid w:val="003353CC"/>
    <w:rsid w:val="003C6BBA"/>
    <w:rsid w:val="003D2A66"/>
    <w:rsid w:val="003E18DC"/>
    <w:rsid w:val="00402EE0"/>
    <w:rsid w:val="00404A3E"/>
    <w:rsid w:val="00417412"/>
    <w:rsid w:val="0042447E"/>
    <w:rsid w:val="004506E8"/>
    <w:rsid w:val="00454496"/>
    <w:rsid w:val="004740CE"/>
    <w:rsid w:val="00477531"/>
    <w:rsid w:val="00497AC0"/>
    <w:rsid w:val="004B0E86"/>
    <w:rsid w:val="004C73FD"/>
    <w:rsid w:val="004E422E"/>
    <w:rsid w:val="004E7F01"/>
    <w:rsid w:val="004F33E5"/>
    <w:rsid w:val="004F6831"/>
    <w:rsid w:val="00511D6B"/>
    <w:rsid w:val="00520DEB"/>
    <w:rsid w:val="00545787"/>
    <w:rsid w:val="00565233"/>
    <w:rsid w:val="00566985"/>
    <w:rsid w:val="005868F1"/>
    <w:rsid w:val="005C0C4D"/>
    <w:rsid w:val="005E444E"/>
    <w:rsid w:val="005F0881"/>
    <w:rsid w:val="005F3F9C"/>
    <w:rsid w:val="00621F92"/>
    <w:rsid w:val="00623AE1"/>
    <w:rsid w:val="00642884"/>
    <w:rsid w:val="006627F2"/>
    <w:rsid w:val="00673220"/>
    <w:rsid w:val="0067679B"/>
    <w:rsid w:val="00692109"/>
    <w:rsid w:val="006A6A6F"/>
    <w:rsid w:val="006A79DC"/>
    <w:rsid w:val="006B7659"/>
    <w:rsid w:val="006C4583"/>
    <w:rsid w:val="006D4EA8"/>
    <w:rsid w:val="006E2946"/>
    <w:rsid w:val="006F574C"/>
    <w:rsid w:val="00725F08"/>
    <w:rsid w:val="00731A4A"/>
    <w:rsid w:val="007436C1"/>
    <w:rsid w:val="0074424C"/>
    <w:rsid w:val="007524A4"/>
    <w:rsid w:val="00757467"/>
    <w:rsid w:val="0078005A"/>
    <w:rsid w:val="0078522B"/>
    <w:rsid w:val="0078599A"/>
    <w:rsid w:val="007B068D"/>
    <w:rsid w:val="007B7C99"/>
    <w:rsid w:val="007E67B8"/>
    <w:rsid w:val="007E788B"/>
    <w:rsid w:val="007F5C70"/>
    <w:rsid w:val="007F7942"/>
    <w:rsid w:val="00810C7B"/>
    <w:rsid w:val="00815B33"/>
    <w:rsid w:val="00821B8B"/>
    <w:rsid w:val="008430AB"/>
    <w:rsid w:val="00845D95"/>
    <w:rsid w:val="00850187"/>
    <w:rsid w:val="00851224"/>
    <w:rsid w:val="00855DEE"/>
    <w:rsid w:val="00857030"/>
    <w:rsid w:val="00883DB1"/>
    <w:rsid w:val="008878A0"/>
    <w:rsid w:val="0089742F"/>
    <w:rsid w:val="008A6C3B"/>
    <w:rsid w:val="008C2A36"/>
    <w:rsid w:val="008D4BA4"/>
    <w:rsid w:val="008F3EAA"/>
    <w:rsid w:val="009127E9"/>
    <w:rsid w:val="00917385"/>
    <w:rsid w:val="00920765"/>
    <w:rsid w:val="00935132"/>
    <w:rsid w:val="0094556C"/>
    <w:rsid w:val="0094785B"/>
    <w:rsid w:val="00961800"/>
    <w:rsid w:val="009630C6"/>
    <w:rsid w:val="00964A93"/>
    <w:rsid w:val="009676CD"/>
    <w:rsid w:val="0097631A"/>
    <w:rsid w:val="009803B1"/>
    <w:rsid w:val="009854FA"/>
    <w:rsid w:val="00992854"/>
    <w:rsid w:val="00994845"/>
    <w:rsid w:val="00994D7D"/>
    <w:rsid w:val="009A1B67"/>
    <w:rsid w:val="009B41E1"/>
    <w:rsid w:val="009B765F"/>
    <w:rsid w:val="009D01DD"/>
    <w:rsid w:val="009E540A"/>
    <w:rsid w:val="009F47F3"/>
    <w:rsid w:val="00A020A0"/>
    <w:rsid w:val="00A062B2"/>
    <w:rsid w:val="00A155D9"/>
    <w:rsid w:val="00A16881"/>
    <w:rsid w:val="00A20834"/>
    <w:rsid w:val="00A22F1A"/>
    <w:rsid w:val="00A23573"/>
    <w:rsid w:val="00A46206"/>
    <w:rsid w:val="00A46B84"/>
    <w:rsid w:val="00A51D2C"/>
    <w:rsid w:val="00A617B6"/>
    <w:rsid w:val="00A71B4D"/>
    <w:rsid w:val="00A81D70"/>
    <w:rsid w:val="00A86128"/>
    <w:rsid w:val="00AB3E27"/>
    <w:rsid w:val="00AB694F"/>
    <w:rsid w:val="00AC07A1"/>
    <w:rsid w:val="00AC238B"/>
    <w:rsid w:val="00AC29A4"/>
    <w:rsid w:val="00AF57F9"/>
    <w:rsid w:val="00B00FCE"/>
    <w:rsid w:val="00B063F9"/>
    <w:rsid w:val="00B10895"/>
    <w:rsid w:val="00B34B49"/>
    <w:rsid w:val="00B66662"/>
    <w:rsid w:val="00B66A04"/>
    <w:rsid w:val="00B752C0"/>
    <w:rsid w:val="00B80437"/>
    <w:rsid w:val="00BA6A50"/>
    <w:rsid w:val="00BB1CD2"/>
    <w:rsid w:val="00BC5621"/>
    <w:rsid w:val="00BD6761"/>
    <w:rsid w:val="00BE25A4"/>
    <w:rsid w:val="00BF371A"/>
    <w:rsid w:val="00C01728"/>
    <w:rsid w:val="00C06073"/>
    <w:rsid w:val="00C27437"/>
    <w:rsid w:val="00C43E3E"/>
    <w:rsid w:val="00C577F4"/>
    <w:rsid w:val="00C669BB"/>
    <w:rsid w:val="00C76019"/>
    <w:rsid w:val="00C919A3"/>
    <w:rsid w:val="00CB46B0"/>
    <w:rsid w:val="00CB5F6D"/>
    <w:rsid w:val="00CB6A00"/>
    <w:rsid w:val="00CD197F"/>
    <w:rsid w:val="00CD1B21"/>
    <w:rsid w:val="00CE3826"/>
    <w:rsid w:val="00CF57F6"/>
    <w:rsid w:val="00D10A8D"/>
    <w:rsid w:val="00D43BE4"/>
    <w:rsid w:val="00D555FD"/>
    <w:rsid w:val="00D562D7"/>
    <w:rsid w:val="00DB0EC0"/>
    <w:rsid w:val="00DB3191"/>
    <w:rsid w:val="00DB67ED"/>
    <w:rsid w:val="00DE1AE6"/>
    <w:rsid w:val="00DE40B9"/>
    <w:rsid w:val="00E22DA8"/>
    <w:rsid w:val="00E31139"/>
    <w:rsid w:val="00E34FDB"/>
    <w:rsid w:val="00E4459A"/>
    <w:rsid w:val="00E44FDF"/>
    <w:rsid w:val="00E540E6"/>
    <w:rsid w:val="00E55325"/>
    <w:rsid w:val="00E631BA"/>
    <w:rsid w:val="00E65F78"/>
    <w:rsid w:val="00E718A9"/>
    <w:rsid w:val="00E75DC1"/>
    <w:rsid w:val="00E809D3"/>
    <w:rsid w:val="00E87458"/>
    <w:rsid w:val="00EB1E5D"/>
    <w:rsid w:val="00EB2A79"/>
    <w:rsid w:val="00EB5DFD"/>
    <w:rsid w:val="00EF1EAC"/>
    <w:rsid w:val="00EF5840"/>
    <w:rsid w:val="00F0272F"/>
    <w:rsid w:val="00F13B3C"/>
    <w:rsid w:val="00F24759"/>
    <w:rsid w:val="00F4414E"/>
    <w:rsid w:val="00F44792"/>
    <w:rsid w:val="00F503A3"/>
    <w:rsid w:val="00F5098F"/>
    <w:rsid w:val="00F62298"/>
    <w:rsid w:val="00F66EC1"/>
    <w:rsid w:val="00F7709A"/>
    <w:rsid w:val="00F87FDF"/>
    <w:rsid w:val="00FB60D0"/>
    <w:rsid w:val="00FC7BED"/>
    <w:rsid w:val="00FD1751"/>
    <w:rsid w:val="00FF610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a-DK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2863A933"/>
  <w15:chartTrackingRefBased/>
  <w15:docId w15:val="{0C1C04A2-F23D-4BC6-9518-4BD2C797B66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da-DK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2144773E-6030-407A-9CFC-EE99F506C80B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6</TotalTime>
  <Pages>30</Pages>
  <Words>6636</Words>
  <Characters>40481</Characters>
  <Application>Microsoft Office Word</Application>
  <DocSecurity>0</DocSecurity>
  <Lines>337</Lines>
  <Paragraphs>9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702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Helene Korvenius Nedergaard</dc:creator>
  <cp:keywords/>
  <dc:description/>
  <cp:lastModifiedBy>Helene Korvenius Nedergaard</cp:lastModifiedBy>
  <cp:revision>11</cp:revision>
  <dcterms:created xsi:type="dcterms:W3CDTF">2022-03-04T10:17:00Z</dcterms:created>
  <dcterms:modified xsi:type="dcterms:W3CDTF">2022-05-05T10:1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 11th edi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7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 6th edi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1</vt:lpwstr>
  </property>
  <property fmtid="{D5CDD505-2E9C-101B-9397-08002B2CF9AE}" pid="13" name="Mendeley Recent Style Name 5_1">
    <vt:lpwstr>Harvard reference format 1 (deprecated)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journal-of-critical-care</vt:lpwstr>
  </property>
  <property fmtid="{D5CDD505-2E9C-101B-9397-08002B2CF9AE}" pid="17" name="Mendeley Recent Style Name 7_1">
    <vt:lpwstr>Journal of Critical Care</vt:lpwstr>
  </property>
  <property fmtid="{D5CDD505-2E9C-101B-9397-08002B2CF9AE}" pid="18" name="Mendeley Recent Style Id 8_1">
    <vt:lpwstr>http://www.zotero.org/styles/modern-humanities-research-association</vt:lpwstr>
  </property>
  <property fmtid="{D5CDD505-2E9C-101B-9397-08002B2CF9AE}" pid="19" name="Mendeley Recent Style Name 8_1">
    <vt:lpwstr>Modern Humanities Research Association 3rd edition (note with bibliography)</vt:lpwstr>
  </property>
  <property fmtid="{D5CDD505-2E9C-101B-9397-08002B2CF9AE}" pid="20" name="Mendeley Recent Style Id 9_1">
    <vt:lpwstr>http://www.zotero.org/styles/modern-language-association</vt:lpwstr>
  </property>
  <property fmtid="{D5CDD505-2E9C-101B-9397-08002B2CF9AE}" pid="21" name="Mendeley Recent Style Name 9_1">
    <vt:lpwstr>Modern Language Association 8th edition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47bbaaf9-adc1-3cac-b345-ea79d621999f</vt:lpwstr>
  </property>
  <property fmtid="{D5CDD505-2E9C-101B-9397-08002B2CF9AE}" pid="24" name="Mendeley Citation Style_1">
    <vt:lpwstr>http://www.zotero.org/styles/journal-of-critical-care</vt:lpwstr>
  </property>
</Properties>
</file>